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A18CA2" w14:textId="77777777" w:rsidR="00F80F3B" w:rsidRPr="002C14ED" w:rsidRDefault="00F80F3B" w:rsidP="00F80F3B">
      <w:pPr>
        <w:jc w:val="center"/>
        <w:rPr>
          <w:b/>
          <w:bCs/>
          <w:color w:val="000000" w:themeColor="text1"/>
          <w:sz w:val="44"/>
          <w:szCs w:val="44"/>
        </w:rPr>
      </w:pPr>
      <w:bookmarkStart w:id="0" w:name="_Hlk135598395"/>
      <w:bookmarkStart w:id="1" w:name="_Toc49096351"/>
      <w:r>
        <w:rPr>
          <w:i/>
          <w:noProof/>
          <w:color w:val="000000"/>
          <w:sz w:val="18"/>
          <w:lang w:val="en-US"/>
        </w:rPr>
        <w:drawing>
          <wp:inline distT="0" distB="0" distL="0" distR="0" wp14:anchorId="64E6653E" wp14:editId="75C6D7D5">
            <wp:extent cx="5760085" cy="1078865"/>
            <wp:effectExtent l="0" t="0" r="0" b="6985"/>
            <wp:docPr id="4124" name="Picture 4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own Floral Desktop Wallpaper.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085" cy="1078865"/>
                    </a:xfrm>
                    <a:prstGeom prst="rect">
                      <a:avLst/>
                    </a:prstGeom>
                  </pic:spPr>
                </pic:pic>
              </a:graphicData>
            </a:graphic>
          </wp:inline>
        </w:drawing>
      </w:r>
    </w:p>
    <w:p w14:paraId="52EE625C" w14:textId="77777777" w:rsidR="00F80F3B" w:rsidRPr="00F80F3B" w:rsidRDefault="00F80F3B" w:rsidP="00F80F3B">
      <w:pPr>
        <w:jc w:val="both"/>
        <w:rPr>
          <w:b/>
          <w:bCs/>
          <w:color w:val="000000" w:themeColor="text1"/>
          <w:sz w:val="20"/>
          <w:szCs w:val="32"/>
        </w:rPr>
      </w:pPr>
      <w:r w:rsidRPr="00F80F3B">
        <w:rPr>
          <w:b/>
          <w:bCs/>
          <w:color w:val="000000" w:themeColor="text1"/>
          <w:sz w:val="32"/>
          <w:szCs w:val="48"/>
        </w:rPr>
        <w:t>Partisipasi Masyarakat Dalam Pembangunan Infrastruktur di Desa Kahakitang Kecamatan Tatoareng Kabupaten Kepulauan Sanngihe</w:t>
      </w:r>
    </w:p>
    <w:p w14:paraId="731DA6DF" w14:textId="77777777" w:rsidR="00F80F3B" w:rsidRPr="00EA6271" w:rsidRDefault="00F80F3B" w:rsidP="00F80F3B">
      <w:pPr>
        <w:jc w:val="both"/>
        <w:textDirection w:val="btLr"/>
        <w:rPr>
          <w:sz w:val="18"/>
          <w:szCs w:val="18"/>
          <w:lang w:val="en-US"/>
        </w:rPr>
      </w:pPr>
      <w:r w:rsidRPr="00EA6271">
        <w:rPr>
          <w:i/>
          <w:color w:val="000000"/>
          <w:sz w:val="18"/>
          <w:szCs w:val="18"/>
        </w:rPr>
        <w:t xml:space="preserve">Jurnal Administrativus Vol </w:t>
      </w:r>
      <w:r w:rsidRPr="00EA6271">
        <w:rPr>
          <w:i/>
          <w:color w:val="000000"/>
          <w:sz w:val="18"/>
          <w:szCs w:val="18"/>
          <w:lang w:val="en-US"/>
        </w:rPr>
        <w:t xml:space="preserve">2 </w:t>
      </w:r>
      <w:r w:rsidRPr="00EA6271">
        <w:rPr>
          <w:i/>
          <w:color w:val="000000"/>
          <w:sz w:val="18"/>
          <w:szCs w:val="18"/>
        </w:rPr>
        <w:t xml:space="preserve">No 2, </w:t>
      </w:r>
      <w:r w:rsidRPr="00EA6271">
        <w:rPr>
          <w:i/>
          <w:color w:val="000000"/>
          <w:sz w:val="18"/>
          <w:szCs w:val="18"/>
          <w:lang w:val="en-US"/>
        </w:rPr>
        <w:t>E-ISSN 3026-3018</w:t>
      </w:r>
    </w:p>
    <w:p w14:paraId="5397B23F" w14:textId="77777777" w:rsidR="00F80F3B" w:rsidRDefault="00F80F3B" w:rsidP="00F80F3B">
      <w:pPr>
        <w:jc w:val="both"/>
        <w:textDirection w:val="btLr"/>
        <w:rPr>
          <w:i/>
          <w:color w:val="000000"/>
          <w:sz w:val="18"/>
          <w:szCs w:val="18"/>
          <w:lang w:val="en-US"/>
        </w:rPr>
      </w:pPr>
      <w:r w:rsidRPr="00EA6271">
        <w:rPr>
          <w:i/>
          <w:color w:val="000000"/>
          <w:sz w:val="18"/>
          <w:szCs w:val="18"/>
        </w:rPr>
        <w:t xml:space="preserve">© Tahun IAN FIS UNIMA. All right </w:t>
      </w:r>
      <w:proofErr w:type="gramStart"/>
      <w:r w:rsidRPr="00EA6271">
        <w:rPr>
          <w:i/>
          <w:color w:val="000000"/>
          <w:sz w:val="18"/>
          <w:szCs w:val="18"/>
        </w:rPr>
        <w:t>reserved</w:t>
      </w:r>
      <w:r w:rsidRPr="00EA6271">
        <w:rPr>
          <w:sz w:val="18"/>
          <w:szCs w:val="18"/>
          <w:lang w:val="en-US"/>
        </w:rPr>
        <w:t xml:space="preserve"> </w:t>
      </w:r>
      <w:r w:rsidRPr="00EA6271">
        <w:rPr>
          <w:i/>
          <w:color w:val="000000"/>
          <w:sz w:val="18"/>
          <w:szCs w:val="18"/>
          <w:lang w:val="en-US"/>
        </w:rPr>
        <w:t xml:space="preserve"> </w:t>
      </w:r>
      <w:r w:rsidRPr="00EA6271">
        <w:rPr>
          <w:i/>
          <w:color w:val="000000"/>
          <w:sz w:val="18"/>
          <w:szCs w:val="18"/>
        </w:rPr>
        <w:t>ISS</w:t>
      </w:r>
      <w:r w:rsidRPr="00EA6271">
        <w:rPr>
          <w:i/>
          <w:color w:val="000000"/>
          <w:sz w:val="18"/>
          <w:szCs w:val="18"/>
          <w:lang w:val="en-US"/>
        </w:rPr>
        <w:t>N</w:t>
      </w:r>
      <w:proofErr w:type="gramEnd"/>
    </w:p>
    <w:p w14:paraId="3FE40532" w14:textId="082DE5E7" w:rsidR="00D73A8D" w:rsidRPr="00D73A8D" w:rsidRDefault="00D73A8D" w:rsidP="00D73A8D">
      <w:pPr>
        <w:rPr>
          <w:rFonts w:eastAsia="Calibri"/>
          <w:b/>
          <w:color w:val="000000" w:themeColor="text1"/>
          <w:sz w:val="18"/>
          <w:szCs w:val="18"/>
          <w:vertAlign w:val="superscript"/>
        </w:rPr>
      </w:pPr>
      <w:r w:rsidRPr="00D73A8D">
        <w:rPr>
          <w:rFonts w:eastAsia="Calibri"/>
          <w:b/>
          <w:color w:val="000000" w:themeColor="text1"/>
          <w:sz w:val="18"/>
          <w:szCs w:val="18"/>
        </w:rPr>
        <w:t>Nofri Markus Taidi</w:t>
      </w:r>
      <w:r w:rsidRPr="00D73A8D">
        <w:rPr>
          <w:rFonts w:eastAsia="Calibri"/>
          <w:b/>
          <w:color w:val="000000" w:themeColor="text1"/>
          <w:sz w:val="18"/>
          <w:szCs w:val="18"/>
          <w:vertAlign w:val="superscript"/>
        </w:rPr>
        <w:t>1</w:t>
      </w:r>
      <w:r w:rsidRPr="00D73A8D">
        <w:rPr>
          <w:rFonts w:eastAsia="Calibri"/>
          <w:b/>
          <w:color w:val="000000" w:themeColor="text1"/>
          <w:sz w:val="18"/>
          <w:szCs w:val="18"/>
        </w:rPr>
        <w:t>, A. R. Dilapanga</w:t>
      </w:r>
      <w:r w:rsidRPr="00D73A8D">
        <w:rPr>
          <w:rFonts w:eastAsia="Calibri"/>
          <w:b/>
          <w:color w:val="000000" w:themeColor="text1"/>
          <w:sz w:val="18"/>
          <w:szCs w:val="18"/>
          <w:vertAlign w:val="superscript"/>
        </w:rPr>
        <w:t>2</w:t>
      </w:r>
      <w:r w:rsidRPr="00D73A8D">
        <w:rPr>
          <w:rFonts w:eastAsia="Calibri"/>
          <w:b/>
          <w:color w:val="000000" w:themeColor="text1"/>
          <w:sz w:val="18"/>
          <w:szCs w:val="18"/>
        </w:rPr>
        <w:t>, Marthinus Mandagi</w:t>
      </w:r>
      <w:r w:rsidRPr="00D73A8D">
        <w:rPr>
          <w:rFonts w:eastAsia="Calibri"/>
          <w:b/>
          <w:color w:val="000000" w:themeColor="text1"/>
          <w:sz w:val="18"/>
          <w:szCs w:val="18"/>
          <w:vertAlign w:val="superscript"/>
        </w:rPr>
        <w:t>3</w:t>
      </w:r>
    </w:p>
    <w:p w14:paraId="2F2CDBF8" w14:textId="63D98B02" w:rsidR="00F80F3B" w:rsidRPr="00D73A8D" w:rsidRDefault="00F80F3B" w:rsidP="00D73A8D">
      <w:pPr>
        <w:jc w:val="both"/>
        <w:rPr>
          <w:b/>
          <w:iCs/>
          <w:sz w:val="18"/>
          <w:szCs w:val="18"/>
          <w:lang w:val="en-US"/>
        </w:rPr>
      </w:pPr>
      <w:r w:rsidRPr="00EA6271">
        <w:rPr>
          <w:b/>
          <w:iCs/>
          <w:sz w:val="18"/>
          <w:szCs w:val="18"/>
          <w:vertAlign w:val="superscript"/>
          <w:lang w:val="en-US"/>
        </w:rPr>
        <w:t>123</w:t>
      </w:r>
      <w:r w:rsidRPr="00EA6271">
        <w:rPr>
          <w:b/>
          <w:iCs/>
          <w:sz w:val="18"/>
          <w:szCs w:val="18"/>
          <w:lang w:val="en-US"/>
        </w:rPr>
        <w:t xml:space="preserve"> Prodi Ilmu Administrasi Negara, Universitas Negeri Manado, Indonesia </w:t>
      </w:r>
    </w:p>
    <w:tbl>
      <w:tblPr>
        <w:tblW w:w="10230" w:type="dxa"/>
        <w:jc w:val="center"/>
        <w:tblBorders>
          <w:top w:val="nil"/>
          <w:left w:val="nil"/>
          <w:bottom w:val="nil"/>
          <w:right w:val="nil"/>
          <w:insideH w:val="nil"/>
          <w:insideV w:val="nil"/>
        </w:tblBorders>
        <w:tblLayout w:type="fixed"/>
        <w:tblLook w:val="0400" w:firstRow="0" w:lastRow="0" w:firstColumn="0" w:lastColumn="0" w:noHBand="0" w:noVBand="1"/>
      </w:tblPr>
      <w:tblGrid>
        <w:gridCol w:w="2475"/>
        <w:gridCol w:w="591"/>
        <w:gridCol w:w="6770"/>
        <w:gridCol w:w="394"/>
      </w:tblGrid>
      <w:tr w:rsidR="00F80F3B" w14:paraId="0A8F268D" w14:textId="77777777" w:rsidTr="00E47CDF">
        <w:trPr>
          <w:gridAfter w:val="1"/>
          <w:wAfter w:w="394" w:type="dxa"/>
          <w:trHeight w:val="641"/>
          <w:jc w:val="center"/>
        </w:trPr>
        <w:tc>
          <w:tcPr>
            <w:tcW w:w="2475" w:type="dxa"/>
            <w:tcBorders>
              <w:top w:val="single" w:sz="4" w:space="0" w:color="000000"/>
              <w:bottom w:val="single" w:sz="4" w:space="0" w:color="000000"/>
            </w:tcBorders>
          </w:tcPr>
          <w:p w14:paraId="66FF82BF" w14:textId="77777777" w:rsidR="00F80F3B" w:rsidRDefault="00F80F3B" w:rsidP="00E47CDF">
            <w:pPr>
              <w:keepNext/>
              <w:pBdr>
                <w:top w:val="nil"/>
                <w:left w:val="nil"/>
                <w:bottom w:val="nil"/>
                <w:right w:val="nil"/>
                <w:between w:val="nil"/>
              </w:pBdr>
              <w:spacing w:before="220" w:after="200"/>
              <w:rPr>
                <w:rFonts w:ascii="Times" w:eastAsia="Times" w:hAnsi="Times" w:cs="Times"/>
                <w:smallCaps/>
                <w:color w:val="000000"/>
              </w:rPr>
            </w:pPr>
            <w:r>
              <w:rPr>
                <w:rFonts w:ascii="Times" w:eastAsia="Times" w:hAnsi="Times" w:cs="Times"/>
                <w:smallCaps/>
                <w:color w:val="000000"/>
              </w:rPr>
              <w:t>I N F O  A R T I K E L</w:t>
            </w:r>
          </w:p>
        </w:tc>
        <w:tc>
          <w:tcPr>
            <w:tcW w:w="591" w:type="dxa"/>
            <w:tcBorders>
              <w:top w:val="single" w:sz="4" w:space="0" w:color="000000"/>
              <w:bottom w:val="single" w:sz="4" w:space="0" w:color="000000"/>
            </w:tcBorders>
          </w:tcPr>
          <w:p w14:paraId="7347C86D" w14:textId="77777777" w:rsidR="00F80F3B" w:rsidRDefault="00F80F3B" w:rsidP="00E47CDF">
            <w:pPr>
              <w:rPr>
                <w:rFonts w:ascii="Times" w:eastAsia="Times" w:hAnsi="Times" w:cs="Times"/>
              </w:rPr>
            </w:pPr>
          </w:p>
        </w:tc>
        <w:tc>
          <w:tcPr>
            <w:tcW w:w="6770" w:type="dxa"/>
            <w:tcBorders>
              <w:top w:val="single" w:sz="4" w:space="0" w:color="000000"/>
              <w:bottom w:val="single" w:sz="4" w:space="0" w:color="000000"/>
            </w:tcBorders>
          </w:tcPr>
          <w:p w14:paraId="23E10525" w14:textId="77777777" w:rsidR="00F80F3B" w:rsidRDefault="00F80F3B" w:rsidP="00E47CDF">
            <w:pPr>
              <w:keepNext/>
              <w:pBdr>
                <w:top w:val="nil"/>
                <w:left w:val="nil"/>
                <w:bottom w:val="nil"/>
                <w:right w:val="nil"/>
                <w:between w:val="nil"/>
              </w:pBdr>
              <w:spacing w:before="220" w:after="200"/>
              <w:rPr>
                <w:rFonts w:ascii="Times" w:eastAsia="Times" w:hAnsi="Times" w:cs="Times"/>
                <w:b/>
                <w:color w:val="000000"/>
              </w:rPr>
            </w:pPr>
            <w:r>
              <w:rPr>
                <w:rFonts w:ascii="Times" w:eastAsia="Times" w:hAnsi="Times" w:cs="Times"/>
                <w:smallCaps/>
                <w:color w:val="000000"/>
              </w:rPr>
              <w:t>A B S T R A C T</w:t>
            </w:r>
            <w:r>
              <w:rPr>
                <w:rFonts w:ascii="Times" w:eastAsia="Times" w:hAnsi="Times" w:cs="Times"/>
                <w:b/>
                <w:color w:val="000000"/>
              </w:rPr>
              <w:t xml:space="preserve"> </w:t>
            </w:r>
          </w:p>
        </w:tc>
      </w:tr>
      <w:tr w:rsidR="00F80F3B" w:rsidRPr="003E00AB" w14:paraId="77919970" w14:textId="77777777" w:rsidTr="00E47CDF">
        <w:trPr>
          <w:gridAfter w:val="1"/>
          <w:wAfter w:w="394" w:type="dxa"/>
          <w:trHeight w:val="712"/>
          <w:jc w:val="center"/>
        </w:trPr>
        <w:tc>
          <w:tcPr>
            <w:tcW w:w="2475" w:type="dxa"/>
            <w:vMerge w:val="restart"/>
            <w:tcBorders>
              <w:top w:val="single" w:sz="4" w:space="0" w:color="000000"/>
            </w:tcBorders>
          </w:tcPr>
          <w:p w14:paraId="30C694FD" w14:textId="77777777" w:rsidR="00F80F3B" w:rsidRDefault="00F80F3B" w:rsidP="00E47CDF">
            <w:pPr>
              <w:rPr>
                <w:rFonts w:ascii="Times" w:eastAsia="Times" w:hAnsi="Times" w:cs="Times"/>
                <w:b/>
                <w:i/>
              </w:rPr>
            </w:pPr>
            <w:r>
              <w:rPr>
                <w:rFonts w:ascii="Times" w:eastAsia="Times" w:hAnsi="Times" w:cs="Times"/>
                <w:b/>
                <w:i/>
              </w:rPr>
              <w:t>Key word:</w:t>
            </w:r>
          </w:p>
          <w:p w14:paraId="1161E14E" w14:textId="77777777" w:rsidR="00F80F3B" w:rsidRDefault="00F80F3B" w:rsidP="00F80F3B">
            <w:pPr>
              <w:jc w:val="both"/>
              <w:rPr>
                <w:b/>
                <w:i/>
                <w:sz w:val="18"/>
                <w:szCs w:val="18"/>
              </w:rPr>
            </w:pPr>
            <w:r>
              <w:rPr>
                <w:b/>
                <w:i/>
                <w:sz w:val="18"/>
                <w:szCs w:val="18"/>
              </w:rPr>
              <w:t>Society Participation,</w:t>
            </w:r>
          </w:p>
          <w:p w14:paraId="71EC4D64" w14:textId="6E9B563B" w:rsidR="00F80F3B" w:rsidRDefault="00F80F3B" w:rsidP="00F80F3B">
            <w:pPr>
              <w:jc w:val="both"/>
              <w:rPr>
                <w:rFonts w:ascii="Times" w:hAnsi="Times"/>
                <w:b/>
                <w:i/>
                <w:sz w:val="18"/>
                <w:szCs w:val="18"/>
              </w:rPr>
            </w:pPr>
            <w:r>
              <w:rPr>
                <w:b/>
                <w:i/>
                <w:sz w:val="18"/>
                <w:szCs w:val="18"/>
              </w:rPr>
              <w:t xml:space="preserve"> Infrastructure Develop</w:t>
            </w:r>
            <w:r w:rsidR="00C724F9">
              <w:rPr>
                <w:b/>
                <w:i/>
                <w:sz w:val="18"/>
                <w:szCs w:val="18"/>
              </w:rPr>
              <w:t>ment and Clean Water Facilities, Kabupaten Sangihe</w:t>
            </w:r>
          </w:p>
          <w:p w14:paraId="7391C77E" w14:textId="77777777" w:rsidR="00E427BE" w:rsidRDefault="00E427BE" w:rsidP="00E47CDF">
            <w:pPr>
              <w:rPr>
                <w:rFonts w:ascii="Times" w:eastAsia="Times" w:hAnsi="Times" w:cs="Times"/>
                <w:lang w:val="en-US"/>
              </w:rPr>
            </w:pPr>
          </w:p>
          <w:p w14:paraId="3A9F2D47" w14:textId="77777777" w:rsidR="00E427BE" w:rsidRPr="00FD7FE2" w:rsidRDefault="00E427BE" w:rsidP="00E427BE">
            <w:pPr>
              <w:rPr>
                <w:rFonts w:ascii="Times" w:eastAsia="Times" w:hAnsi="Times" w:cs="Times"/>
                <w:sz w:val="20"/>
                <w:lang w:val="en-US"/>
              </w:rPr>
            </w:pPr>
            <w:r w:rsidRPr="00FD7FE2">
              <w:rPr>
                <w:rFonts w:ascii="Times" w:eastAsia="Times" w:hAnsi="Times" w:cs="Times"/>
                <w:sz w:val="20"/>
                <w:lang w:val="en-US"/>
              </w:rPr>
              <w:t>Accepted: 23 April 2024</w:t>
            </w:r>
          </w:p>
          <w:p w14:paraId="0798C40E" w14:textId="77777777" w:rsidR="00E427BE" w:rsidRPr="00FD7FE2" w:rsidRDefault="00E427BE" w:rsidP="00E427BE">
            <w:pPr>
              <w:rPr>
                <w:rFonts w:ascii="Times" w:eastAsia="Times" w:hAnsi="Times" w:cs="Times"/>
                <w:sz w:val="20"/>
              </w:rPr>
            </w:pPr>
            <w:r w:rsidRPr="00FD7FE2">
              <w:rPr>
                <w:rFonts w:ascii="Times" w:eastAsia="Times" w:hAnsi="Times" w:cs="Times"/>
                <w:sz w:val="20"/>
                <w:lang w:val="en-US"/>
              </w:rPr>
              <w:t>Revised : 28 April 2024</w:t>
            </w:r>
          </w:p>
          <w:p w14:paraId="2C4C34D8" w14:textId="0AA5F69A" w:rsidR="00F80F3B" w:rsidRPr="009B706B" w:rsidRDefault="00E427BE" w:rsidP="00E427BE">
            <w:pPr>
              <w:rPr>
                <w:rFonts w:ascii="Times" w:eastAsia="Times" w:hAnsi="Times" w:cs="Times"/>
                <w:lang w:val="en-US"/>
              </w:rPr>
            </w:pPr>
            <w:r w:rsidRPr="00FD7FE2">
              <w:rPr>
                <w:rFonts w:ascii="Times" w:eastAsia="Times" w:hAnsi="Times" w:cs="Times"/>
                <w:sz w:val="20"/>
                <w:lang w:val="en-US"/>
              </w:rPr>
              <w:t>Published: 30 April 2024</w:t>
            </w:r>
            <w:r>
              <w:rPr>
                <w:rFonts w:ascii="Times" w:eastAsia="Times" w:hAnsi="Times" w:cs="Times"/>
                <w:lang w:val="en-US"/>
              </w:rPr>
              <w:t xml:space="preserve">  </w:t>
            </w:r>
            <w:r w:rsidR="00F80F3B">
              <w:rPr>
                <w:rFonts w:ascii="Times" w:eastAsia="Times" w:hAnsi="Times" w:cs="Times"/>
                <w:lang w:val="en-US"/>
              </w:rPr>
              <w:t xml:space="preserve"> </w:t>
            </w:r>
          </w:p>
        </w:tc>
        <w:tc>
          <w:tcPr>
            <w:tcW w:w="591" w:type="dxa"/>
            <w:tcBorders>
              <w:top w:val="single" w:sz="4" w:space="0" w:color="000000"/>
            </w:tcBorders>
          </w:tcPr>
          <w:p w14:paraId="0293FF77" w14:textId="77777777" w:rsidR="00F80F3B" w:rsidRDefault="00F80F3B" w:rsidP="00E47CDF">
            <w:pPr>
              <w:rPr>
                <w:rFonts w:ascii="Times" w:eastAsia="Times" w:hAnsi="Times" w:cs="Times"/>
              </w:rPr>
            </w:pPr>
          </w:p>
        </w:tc>
        <w:tc>
          <w:tcPr>
            <w:tcW w:w="6770" w:type="dxa"/>
            <w:vMerge w:val="restart"/>
            <w:tcBorders>
              <w:top w:val="single" w:sz="4" w:space="0" w:color="000000"/>
            </w:tcBorders>
          </w:tcPr>
          <w:p w14:paraId="2EF916FF" w14:textId="77777777" w:rsidR="00F80F3B" w:rsidRPr="00F80F3B" w:rsidRDefault="00F80F3B" w:rsidP="00F80F3B">
            <w:pPr>
              <w:jc w:val="both"/>
              <w:rPr>
                <w:b/>
                <w:i/>
                <w:sz w:val="20"/>
                <w:szCs w:val="18"/>
              </w:rPr>
            </w:pPr>
            <w:r w:rsidRPr="00F80F3B">
              <w:rPr>
                <w:b/>
                <w:i/>
                <w:sz w:val="20"/>
                <w:szCs w:val="18"/>
              </w:rPr>
              <w:t>The purpose of this research that is to know, describe and analyze. How about community participation in the construction of clean water facilities in kahakitang village, tatoareng district, sangihe archipelago regency? This research uses qualitative descriptive method. Data is collected via observation technique, interview and documentation.</w:t>
            </w:r>
          </w:p>
          <w:p w14:paraId="24F3F214" w14:textId="77777777" w:rsidR="00F80F3B" w:rsidRPr="00F80F3B" w:rsidRDefault="00F80F3B" w:rsidP="00F80F3B">
            <w:pPr>
              <w:jc w:val="both"/>
              <w:rPr>
                <w:b/>
                <w:bCs/>
                <w:i/>
                <w:iCs/>
                <w:sz w:val="20"/>
                <w:szCs w:val="18"/>
              </w:rPr>
            </w:pPr>
            <w:r w:rsidRPr="00F80F3B">
              <w:rPr>
                <w:b/>
                <w:i/>
                <w:sz w:val="20"/>
                <w:szCs w:val="18"/>
              </w:rPr>
              <w:t xml:space="preserve">The results of this study there is a problem causing disruption of development clean water infrastructure, namely the problem of difficult participation or less from society for existing developments whether it’s participation in the form of energy, thoughts and money. And planning in infrastructure development which is less than optimal, bad relationship from the government as well as the village community. Leader with character top </w:t>
            </w:r>
            <w:proofErr w:type="gramStart"/>
            <w:r w:rsidRPr="00F80F3B">
              <w:rPr>
                <w:b/>
                <w:i/>
                <w:sz w:val="20"/>
                <w:szCs w:val="18"/>
              </w:rPr>
              <w:t>down,</w:t>
            </w:r>
            <w:proofErr w:type="gramEnd"/>
            <w:r w:rsidRPr="00F80F3B">
              <w:rPr>
                <w:b/>
                <w:i/>
                <w:sz w:val="20"/>
                <w:szCs w:val="18"/>
              </w:rPr>
              <w:t xml:space="preserve"> wouldn’t want to hear better imput. Then the attitude is not good from society that there is no sense of belonging for clean water facilities which exists.</w:t>
            </w:r>
          </w:p>
          <w:p w14:paraId="0710DA01" w14:textId="77777777" w:rsidR="00F80F3B" w:rsidRPr="00F80F3B" w:rsidRDefault="00F80F3B" w:rsidP="008440AC">
            <w:pPr>
              <w:jc w:val="center"/>
              <w:rPr>
                <w:b/>
                <w:i/>
                <w:color w:val="000000" w:themeColor="text1"/>
                <w:sz w:val="20"/>
                <w:szCs w:val="18"/>
                <w:lang w:val="en-US"/>
              </w:rPr>
            </w:pPr>
          </w:p>
          <w:p w14:paraId="2C87FA14" w14:textId="77777777" w:rsidR="00F80F3B" w:rsidRPr="003E00AB" w:rsidRDefault="00F80F3B" w:rsidP="00E47CDF">
            <w:pPr>
              <w:jc w:val="both"/>
              <w:rPr>
                <w:b/>
                <w:i/>
                <w:sz w:val="20"/>
                <w:szCs w:val="18"/>
                <w:lang w:val="en-US"/>
              </w:rPr>
            </w:pPr>
          </w:p>
        </w:tc>
      </w:tr>
      <w:tr w:rsidR="00F80F3B" w:rsidRPr="00DB7705" w14:paraId="45CDDD57" w14:textId="77777777" w:rsidTr="00E47CDF">
        <w:trPr>
          <w:gridAfter w:val="1"/>
          <w:wAfter w:w="394" w:type="dxa"/>
          <w:trHeight w:val="887"/>
          <w:jc w:val="center"/>
        </w:trPr>
        <w:tc>
          <w:tcPr>
            <w:tcW w:w="2475" w:type="dxa"/>
            <w:vMerge/>
            <w:tcBorders>
              <w:top w:val="single" w:sz="4" w:space="0" w:color="000000"/>
            </w:tcBorders>
          </w:tcPr>
          <w:p w14:paraId="27B852F4" w14:textId="77777777" w:rsidR="00F80F3B" w:rsidRDefault="00F80F3B" w:rsidP="00E47CDF">
            <w:pPr>
              <w:pBdr>
                <w:top w:val="nil"/>
                <w:left w:val="nil"/>
                <w:bottom w:val="nil"/>
                <w:right w:val="nil"/>
                <w:between w:val="nil"/>
              </w:pBdr>
              <w:spacing w:line="276" w:lineRule="auto"/>
              <w:rPr>
                <w:rFonts w:ascii="Times" w:eastAsia="Times" w:hAnsi="Times" w:cs="Times"/>
              </w:rPr>
            </w:pPr>
          </w:p>
        </w:tc>
        <w:tc>
          <w:tcPr>
            <w:tcW w:w="591" w:type="dxa"/>
          </w:tcPr>
          <w:p w14:paraId="65531874" w14:textId="77777777" w:rsidR="00F80F3B" w:rsidRDefault="00F80F3B" w:rsidP="00E47CDF">
            <w:pPr>
              <w:rPr>
                <w:rFonts w:ascii="Times" w:eastAsia="Times" w:hAnsi="Times" w:cs="Times"/>
              </w:rPr>
            </w:pPr>
          </w:p>
        </w:tc>
        <w:tc>
          <w:tcPr>
            <w:tcW w:w="6770" w:type="dxa"/>
            <w:vMerge/>
            <w:tcBorders>
              <w:top w:val="single" w:sz="4" w:space="0" w:color="000000"/>
            </w:tcBorders>
          </w:tcPr>
          <w:p w14:paraId="3FDE14B9" w14:textId="77777777" w:rsidR="00F80F3B" w:rsidRPr="00DB7705" w:rsidRDefault="00F80F3B" w:rsidP="00E47CDF">
            <w:pPr>
              <w:pBdr>
                <w:top w:val="nil"/>
                <w:left w:val="nil"/>
                <w:bottom w:val="nil"/>
                <w:right w:val="nil"/>
                <w:between w:val="nil"/>
              </w:pBdr>
              <w:rPr>
                <w:rFonts w:ascii="Times" w:eastAsia="Times" w:hAnsi="Times" w:cs="Times"/>
                <w:sz w:val="20"/>
              </w:rPr>
            </w:pPr>
          </w:p>
        </w:tc>
      </w:tr>
      <w:tr w:rsidR="00F80F3B" w:rsidRPr="00DB7705" w14:paraId="232D5E7E" w14:textId="77777777" w:rsidTr="00E47CDF">
        <w:trPr>
          <w:gridAfter w:val="1"/>
          <w:wAfter w:w="394" w:type="dxa"/>
          <w:trHeight w:val="689"/>
          <w:jc w:val="center"/>
        </w:trPr>
        <w:tc>
          <w:tcPr>
            <w:tcW w:w="2475" w:type="dxa"/>
            <w:vMerge/>
            <w:tcBorders>
              <w:top w:val="single" w:sz="4" w:space="0" w:color="000000"/>
            </w:tcBorders>
          </w:tcPr>
          <w:p w14:paraId="05B12E2C" w14:textId="77777777" w:rsidR="00F80F3B" w:rsidRDefault="00F80F3B" w:rsidP="00E47CDF">
            <w:pPr>
              <w:pBdr>
                <w:top w:val="nil"/>
                <w:left w:val="nil"/>
                <w:bottom w:val="nil"/>
                <w:right w:val="nil"/>
                <w:between w:val="nil"/>
              </w:pBdr>
              <w:spacing w:line="276" w:lineRule="auto"/>
              <w:rPr>
                <w:rFonts w:ascii="Times" w:eastAsia="Times" w:hAnsi="Times" w:cs="Times"/>
              </w:rPr>
            </w:pPr>
          </w:p>
        </w:tc>
        <w:tc>
          <w:tcPr>
            <w:tcW w:w="591" w:type="dxa"/>
            <w:tcBorders>
              <w:bottom w:val="single" w:sz="4" w:space="0" w:color="000000"/>
            </w:tcBorders>
          </w:tcPr>
          <w:p w14:paraId="7945001C" w14:textId="77777777" w:rsidR="00F80F3B" w:rsidRDefault="00F80F3B" w:rsidP="00E47CDF">
            <w:pPr>
              <w:rPr>
                <w:rFonts w:ascii="Times" w:eastAsia="Times" w:hAnsi="Times" w:cs="Times"/>
              </w:rPr>
            </w:pPr>
          </w:p>
        </w:tc>
        <w:tc>
          <w:tcPr>
            <w:tcW w:w="6770" w:type="dxa"/>
            <w:vMerge/>
            <w:tcBorders>
              <w:top w:val="single" w:sz="4" w:space="0" w:color="000000"/>
            </w:tcBorders>
          </w:tcPr>
          <w:p w14:paraId="67221FDD" w14:textId="77777777" w:rsidR="00F80F3B" w:rsidRPr="00DB7705" w:rsidRDefault="00F80F3B" w:rsidP="00E47CDF">
            <w:pPr>
              <w:pBdr>
                <w:top w:val="nil"/>
                <w:left w:val="nil"/>
                <w:bottom w:val="nil"/>
                <w:right w:val="nil"/>
                <w:between w:val="nil"/>
              </w:pBdr>
              <w:rPr>
                <w:rFonts w:ascii="Times" w:eastAsia="Times" w:hAnsi="Times" w:cs="Times"/>
                <w:sz w:val="20"/>
              </w:rPr>
            </w:pPr>
          </w:p>
        </w:tc>
      </w:tr>
      <w:tr w:rsidR="00F80F3B" w:rsidRPr="000160E1" w14:paraId="379889FD" w14:textId="77777777" w:rsidTr="00E47CDF">
        <w:trPr>
          <w:gridAfter w:val="1"/>
          <w:wAfter w:w="394" w:type="dxa"/>
          <w:trHeight w:val="246"/>
          <w:jc w:val="center"/>
        </w:trPr>
        <w:tc>
          <w:tcPr>
            <w:tcW w:w="2475" w:type="dxa"/>
            <w:tcBorders>
              <w:top w:val="single" w:sz="4" w:space="0" w:color="000000"/>
              <w:bottom w:val="single" w:sz="4" w:space="0" w:color="000000"/>
            </w:tcBorders>
          </w:tcPr>
          <w:p w14:paraId="1E8ECF42" w14:textId="77777777" w:rsidR="00F80F3B" w:rsidRDefault="00F80F3B" w:rsidP="00E47CDF">
            <w:pPr>
              <w:rPr>
                <w:rFonts w:ascii="Times" w:eastAsia="Times" w:hAnsi="Times" w:cs="Times"/>
              </w:rPr>
            </w:pPr>
          </w:p>
        </w:tc>
        <w:tc>
          <w:tcPr>
            <w:tcW w:w="591" w:type="dxa"/>
            <w:tcBorders>
              <w:top w:val="single" w:sz="4" w:space="0" w:color="000000"/>
              <w:bottom w:val="single" w:sz="4" w:space="0" w:color="000000"/>
            </w:tcBorders>
          </w:tcPr>
          <w:p w14:paraId="67B1D564" w14:textId="77777777" w:rsidR="00F80F3B" w:rsidRDefault="00F80F3B" w:rsidP="00E47CDF">
            <w:pPr>
              <w:rPr>
                <w:rFonts w:ascii="Times" w:eastAsia="Times" w:hAnsi="Times" w:cs="Times"/>
              </w:rPr>
            </w:pPr>
          </w:p>
        </w:tc>
        <w:tc>
          <w:tcPr>
            <w:tcW w:w="6770" w:type="dxa"/>
            <w:tcBorders>
              <w:top w:val="single" w:sz="4" w:space="0" w:color="000000"/>
              <w:bottom w:val="single" w:sz="4" w:space="0" w:color="000000"/>
            </w:tcBorders>
          </w:tcPr>
          <w:p w14:paraId="2C5442EF" w14:textId="77777777" w:rsidR="00F80F3B" w:rsidRPr="000160E1" w:rsidRDefault="00F80F3B" w:rsidP="00E47CDF">
            <w:pPr>
              <w:rPr>
                <w:rFonts w:ascii="Times" w:eastAsia="Times" w:hAnsi="Times" w:cs="Times"/>
                <w:smallCaps/>
                <w:lang w:val="en-US"/>
              </w:rPr>
            </w:pPr>
            <w:r>
              <w:rPr>
                <w:rFonts w:ascii="Times" w:eastAsia="Times" w:hAnsi="Times" w:cs="Times"/>
                <w:smallCaps/>
              </w:rPr>
              <w:t>INTISARI</w:t>
            </w:r>
          </w:p>
        </w:tc>
      </w:tr>
      <w:tr w:rsidR="00F80F3B" w:rsidRPr="003E00AB" w14:paraId="202FCD5E" w14:textId="77777777" w:rsidTr="00E47CDF">
        <w:trPr>
          <w:trHeight w:val="1585"/>
          <w:jc w:val="center"/>
        </w:trPr>
        <w:tc>
          <w:tcPr>
            <w:tcW w:w="2475" w:type="dxa"/>
            <w:tcBorders>
              <w:top w:val="single" w:sz="4" w:space="0" w:color="000000"/>
            </w:tcBorders>
          </w:tcPr>
          <w:p w14:paraId="012A1747" w14:textId="58480A2C" w:rsidR="00F80F3B" w:rsidRPr="00F80F3B" w:rsidRDefault="00F80F3B" w:rsidP="00E47CDF">
            <w:pPr>
              <w:rPr>
                <w:rFonts w:ascii="Times" w:eastAsia="Times" w:hAnsi="Times" w:cs="Times"/>
                <w:i/>
                <w:sz w:val="16"/>
                <w:lang w:val="en-US"/>
              </w:rPr>
            </w:pPr>
            <w:r w:rsidRPr="00F80F3B">
              <w:rPr>
                <w:rFonts w:ascii="Times" w:eastAsia="Times" w:hAnsi="Times" w:cs="Times"/>
                <w:i/>
                <w:sz w:val="20"/>
              </w:rPr>
              <w:t>Partisipasi Masyarakat, Pembangunan Infrastruktur, Fasilitas air bersih</w:t>
            </w:r>
            <w:r w:rsidR="00C724F9">
              <w:rPr>
                <w:rFonts w:ascii="Times" w:eastAsia="Times" w:hAnsi="Times" w:cs="Times"/>
                <w:i/>
                <w:sz w:val="20"/>
              </w:rPr>
              <w:t>, Kabupaten Sangihe</w:t>
            </w:r>
          </w:p>
          <w:p w14:paraId="46CBBACF" w14:textId="77777777" w:rsidR="00F80F3B" w:rsidRDefault="00F80F3B" w:rsidP="00E47CDF">
            <w:pPr>
              <w:rPr>
                <w:rFonts w:ascii="Times" w:eastAsia="Times" w:hAnsi="Times" w:cs="Times"/>
              </w:rPr>
            </w:pPr>
          </w:p>
        </w:tc>
        <w:tc>
          <w:tcPr>
            <w:tcW w:w="591" w:type="dxa"/>
            <w:tcBorders>
              <w:top w:val="single" w:sz="4" w:space="0" w:color="000000"/>
            </w:tcBorders>
          </w:tcPr>
          <w:p w14:paraId="10CA8400" w14:textId="77777777" w:rsidR="00F80F3B" w:rsidRDefault="00F80F3B" w:rsidP="00E47CDF">
            <w:pPr>
              <w:rPr>
                <w:rFonts w:ascii="Times" w:eastAsia="Times" w:hAnsi="Times" w:cs="Times"/>
              </w:rPr>
            </w:pPr>
          </w:p>
        </w:tc>
        <w:tc>
          <w:tcPr>
            <w:tcW w:w="7164" w:type="dxa"/>
            <w:gridSpan w:val="2"/>
            <w:tcBorders>
              <w:top w:val="single" w:sz="4" w:space="0" w:color="000000"/>
            </w:tcBorders>
          </w:tcPr>
          <w:p w14:paraId="5D190517" w14:textId="23E5230A" w:rsidR="00F80F3B" w:rsidRPr="00F80F3B" w:rsidRDefault="00F80F3B" w:rsidP="00F80F3B">
            <w:pPr>
              <w:spacing w:before="100" w:beforeAutospacing="1" w:after="100" w:afterAutospacing="1"/>
              <w:jc w:val="both"/>
              <w:rPr>
                <w:sz w:val="20"/>
                <w:lang w:val="en-US"/>
              </w:rPr>
            </w:pPr>
            <w:r w:rsidRPr="00F80F3B">
              <w:rPr>
                <w:bCs/>
                <w:iCs/>
                <w:sz w:val="20"/>
                <w:lang w:val="en-US"/>
              </w:rPr>
              <w:t>Tujuan dari penelitian ini yaitu untuk mengetahui, mendeskripsikan dan menganalisis.</w:t>
            </w:r>
            <w:r w:rsidRPr="00F80F3B">
              <w:rPr>
                <w:sz w:val="20"/>
                <w:lang w:val="en-US"/>
              </w:rPr>
              <w:t xml:space="preserve"> </w:t>
            </w:r>
            <w:r w:rsidRPr="00F80F3B">
              <w:rPr>
                <w:bCs/>
                <w:iCs/>
                <w:sz w:val="20"/>
                <w:lang w:val="en-US"/>
              </w:rPr>
              <w:t>Bagaimana partisipasi masyarakat dalam pembangunan sarana air bersih di desa kahakitang kecamatan tatoareng kabupaten kepulauan sangihe?</w:t>
            </w:r>
            <w:r w:rsidRPr="00F80F3B">
              <w:rPr>
                <w:sz w:val="20"/>
                <w:lang w:val="en-US"/>
              </w:rPr>
              <w:t xml:space="preserve"> </w:t>
            </w:r>
            <w:r w:rsidRPr="00F80F3B">
              <w:rPr>
                <w:bCs/>
                <w:iCs/>
                <w:sz w:val="20"/>
                <w:lang w:val="en-US"/>
              </w:rPr>
              <w:t>Penelitian ini menggunakan metode deskriptif kualitatif.</w:t>
            </w:r>
            <w:r w:rsidRPr="00F80F3B">
              <w:rPr>
                <w:sz w:val="20"/>
                <w:lang w:val="en-US"/>
              </w:rPr>
              <w:t xml:space="preserve"> </w:t>
            </w:r>
            <w:r w:rsidRPr="00F80F3B">
              <w:rPr>
                <w:bCs/>
                <w:iCs/>
                <w:sz w:val="20"/>
                <w:lang w:val="en-US"/>
              </w:rPr>
              <w:t>Data dikumpulkan melalui teknik observasi, wawancara dan dokumentasi.Hasil dari penelitian ini terdapat masalah yang menyebabkan terganggunya pembangunan infrastruktur air bersih yaitu masalah partisipasi yang sulit atau kurang dari masyarakat terhadap pembangunan yang ada baik itu partisipasi dalam bentuk tenaga, pikiran dan uang.</w:t>
            </w:r>
            <w:r w:rsidRPr="00F80F3B">
              <w:rPr>
                <w:sz w:val="20"/>
                <w:lang w:val="en-US"/>
              </w:rPr>
              <w:t xml:space="preserve"> </w:t>
            </w:r>
            <w:r w:rsidRPr="00F80F3B">
              <w:rPr>
                <w:bCs/>
                <w:iCs/>
                <w:sz w:val="20"/>
                <w:lang w:val="en-US"/>
              </w:rPr>
              <w:t>Dan perencanaan dalam pembangunan infrastruktur yang kurang maksimal, hubungan yang kurang baik dari pemerintah maupun masyarakat desa.</w:t>
            </w:r>
            <w:r w:rsidRPr="00F80F3B">
              <w:rPr>
                <w:sz w:val="20"/>
                <w:lang w:val="en-US"/>
              </w:rPr>
              <w:t xml:space="preserve"> </w:t>
            </w:r>
            <w:r w:rsidRPr="00F80F3B">
              <w:rPr>
                <w:bCs/>
                <w:iCs/>
                <w:sz w:val="20"/>
                <w:lang w:val="en-US"/>
              </w:rPr>
              <w:t>Pemimpin yang berkarakter top down, tidak mau mendengar masukan yang lebih baik.</w:t>
            </w:r>
            <w:r w:rsidRPr="00F80F3B">
              <w:rPr>
                <w:sz w:val="20"/>
                <w:lang w:val="en-US"/>
              </w:rPr>
              <w:t xml:space="preserve"> </w:t>
            </w:r>
            <w:r w:rsidRPr="00F80F3B">
              <w:rPr>
                <w:bCs/>
                <w:iCs/>
                <w:sz w:val="20"/>
                <w:lang w:val="en-US"/>
              </w:rPr>
              <w:t>Kemudian sikap yang kurang baik dari masyarakat sehingga tidak ada rasa memiliki terhadap sarana air bersih yang ada.</w:t>
            </w:r>
          </w:p>
          <w:p w14:paraId="00002248" w14:textId="77777777" w:rsidR="00F80F3B" w:rsidRPr="0016430A" w:rsidRDefault="00F80F3B" w:rsidP="00E47CDF">
            <w:pPr>
              <w:pStyle w:val="NormalWeb"/>
              <w:jc w:val="both"/>
              <w:rPr>
                <w:sz w:val="20"/>
              </w:rPr>
            </w:pPr>
          </w:p>
        </w:tc>
      </w:tr>
    </w:tbl>
    <w:bookmarkEnd w:id="0"/>
    <w:p w14:paraId="337FC47C" w14:textId="29885D87" w:rsidR="00F80F3B" w:rsidRPr="00F80F3B" w:rsidRDefault="00F80F3B" w:rsidP="00F80F3B">
      <w:pPr>
        <w:tabs>
          <w:tab w:val="left" w:pos="6901"/>
        </w:tabs>
        <w:rPr>
          <w:bCs/>
          <w:color w:val="000000" w:themeColor="text1"/>
          <w:sz w:val="48"/>
          <w:szCs w:val="48"/>
        </w:rPr>
      </w:pPr>
      <w:r>
        <w:rPr>
          <w:bCs/>
          <w:color w:val="000000" w:themeColor="text1"/>
          <w:sz w:val="48"/>
          <w:szCs w:val="48"/>
        </w:rPr>
        <w:tab/>
      </w:r>
    </w:p>
    <w:p w14:paraId="64166A4A" w14:textId="77777777" w:rsidR="0094584E" w:rsidRDefault="0094584E" w:rsidP="00EC4F5A">
      <w:pPr>
        <w:jc w:val="center"/>
        <w:rPr>
          <w:rFonts w:eastAsia="Calibri"/>
          <w:i/>
          <w:color w:val="000000" w:themeColor="text1"/>
          <w:sz w:val="18"/>
          <w:szCs w:val="18"/>
        </w:rPr>
      </w:pPr>
    </w:p>
    <w:p w14:paraId="63C029FD" w14:textId="5D3F6519" w:rsidR="002831EC" w:rsidRPr="00BC6D10" w:rsidRDefault="002831EC" w:rsidP="00EC4F5A">
      <w:pPr>
        <w:jc w:val="center"/>
        <w:rPr>
          <w:rFonts w:eastAsia="Calibri"/>
          <w:i/>
          <w:color w:val="000000" w:themeColor="text1"/>
          <w:sz w:val="18"/>
          <w:szCs w:val="18"/>
        </w:rPr>
        <w:sectPr w:rsidR="002831EC" w:rsidRPr="00BC6D10" w:rsidSect="00764FBD">
          <w:footerReference w:type="even" r:id="rId10"/>
          <w:footerReference w:type="default" r:id="rId11"/>
          <w:pgSz w:w="11907" w:h="16840" w:code="9"/>
          <w:pgMar w:top="2268" w:right="1418" w:bottom="1531" w:left="1418" w:header="709" w:footer="709" w:gutter="0"/>
          <w:pgNumType w:start="1"/>
          <w:cols w:space="708"/>
          <w:docGrid w:linePitch="360"/>
        </w:sectPr>
      </w:pPr>
    </w:p>
    <w:p w14:paraId="32B13750" w14:textId="77777777" w:rsidR="00C63273" w:rsidRDefault="00C63273" w:rsidP="00C63273">
      <w:pPr>
        <w:jc w:val="both"/>
        <w:rPr>
          <w:b/>
          <w:i/>
          <w:sz w:val="18"/>
          <w:szCs w:val="18"/>
        </w:rPr>
      </w:pPr>
      <w:bookmarkStart w:id="2" w:name="_Toc49096353"/>
      <w:bookmarkStart w:id="3" w:name="_Toc54005697"/>
      <w:bookmarkStart w:id="4" w:name="_Toc66452706"/>
      <w:bookmarkEnd w:id="1"/>
    </w:p>
    <w:p w14:paraId="4331F010" w14:textId="77777777" w:rsidR="009C4634" w:rsidRPr="009C4634" w:rsidRDefault="009C4634" w:rsidP="009C4634">
      <w:pPr>
        <w:jc w:val="both"/>
        <w:rPr>
          <w:b/>
          <w:i/>
          <w:color w:val="000000" w:themeColor="text1"/>
          <w:sz w:val="18"/>
          <w:szCs w:val="18"/>
          <w:lang w:val="en-US"/>
        </w:rPr>
      </w:pPr>
    </w:p>
    <w:p w14:paraId="6DD37545" w14:textId="245F1D2C" w:rsidR="0094584E" w:rsidRPr="00BC6D10" w:rsidRDefault="0094584E" w:rsidP="009C4634">
      <w:pPr>
        <w:jc w:val="both"/>
        <w:rPr>
          <w:rFonts w:ascii="Times" w:hAnsi="Times"/>
          <w:b/>
          <w:i/>
          <w:color w:val="000000" w:themeColor="text1"/>
          <w:sz w:val="18"/>
          <w:szCs w:val="18"/>
        </w:rPr>
      </w:pPr>
    </w:p>
    <w:p w14:paraId="5E4D886C" w14:textId="77777777" w:rsidR="00F80F3B" w:rsidRDefault="00F80F3B" w:rsidP="00BC6D10">
      <w:pPr>
        <w:pStyle w:val="Heading1"/>
        <w:rPr>
          <w:rStyle w:val="SubtleReference"/>
          <w:b w:val="0"/>
          <w:color w:val="000000" w:themeColor="text1"/>
        </w:rPr>
        <w:sectPr w:rsidR="00F80F3B" w:rsidSect="00BC6D10">
          <w:type w:val="continuous"/>
          <w:pgSz w:w="11907" w:h="16840" w:code="9"/>
          <w:pgMar w:top="2268" w:right="1418" w:bottom="1531" w:left="1418" w:header="709" w:footer="709" w:gutter="0"/>
          <w:pgNumType w:start="1"/>
          <w:cols w:num="2" w:space="708"/>
          <w:docGrid w:linePitch="360"/>
        </w:sectPr>
      </w:pPr>
    </w:p>
    <w:p w14:paraId="6446C1A3" w14:textId="5E0E1BCE" w:rsidR="00580026" w:rsidRPr="00F80F3B" w:rsidRDefault="0094584E" w:rsidP="00F80F3B">
      <w:pPr>
        <w:pStyle w:val="Heading1"/>
        <w:jc w:val="both"/>
        <w:rPr>
          <w:rStyle w:val="SubtleReference"/>
          <w:color w:val="000000" w:themeColor="text1"/>
        </w:rPr>
      </w:pPr>
      <w:r w:rsidRPr="00F80F3B">
        <w:rPr>
          <w:rStyle w:val="SubtleReference"/>
          <w:color w:val="000000" w:themeColor="text1"/>
        </w:rPr>
        <w:lastRenderedPageBreak/>
        <w:t xml:space="preserve">I. </w:t>
      </w:r>
      <w:r w:rsidR="00580026" w:rsidRPr="00F80F3B">
        <w:rPr>
          <w:rStyle w:val="SubtleReference"/>
          <w:color w:val="000000" w:themeColor="text1"/>
        </w:rPr>
        <w:t>P</w:t>
      </w:r>
      <w:bookmarkEnd w:id="2"/>
      <w:bookmarkEnd w:id="3"/>
      <w:bookmarkEnd w:id="4"/>
      <w:r w:rsidRPr="00F80F3B">
        <w:rPr>
          <w:rStyle w:val="SubtleReference"/>
          <w:color w:val="000000" w:themeColor="text1"/>
        </w:rPr>
        <w:t>endahuluan</w:t>
      </w:r>
    </w:p>
    <w:p w14:paraId="097F87E0" w14:textId="77777777" w:rsidR="00580026" w:rsidRPr="00BC6D10" w:rsidRDefault="00580026" w:rsidP="00EC4F5A">
      <w:pPr>
        <w:jc w:val="center"/>
        <w:rPr>
          <w:rFonts w:ascii="Times" w:hAnsi="Times"/>
          <w:b/>
          <w:color w:val="000000" w:themeColor="text1"/>
          <w:sz w:val="20"/>
          <w:szCs w:val="20"/>
          <w:lang w:val="en-US"/>
        </w:rPr>
      </w:pPr>
    </w:p>
    <w:p w14:paraId="4FA7CA3F" w14:textId="77777777" w:rsidR="008F20EF" w:rsidRPr="008F20EF" w:rsidRDefault="008F20EF" w:rsidP="008F20EF">
      <w:pPr>
        <w:ind w:firstLine="720"/>
        <w:jc w:val="both"/>
        <w:rPr>
          <w:sz w:val="20"/>
          <w:szCs w:val="20"/>
        </w:rPr>
      </w:pPr>
      <w:r w:rsidRPr="008F20EF">
        <w:rPr>
          <w:sz w:val="20"/>
          <w:szCs w:val="20"/>
        </w:rPr>
        <w:t xml:space="preserve">Pembangunan infrasrtuktur terutama dalam sarana dan prasarana air bersih sangat di perlukan dan diperhatikan oleh masyarakat dan pemerintah desa dalam pembangunan Kawasan perdesaan. Air merupakan kebutuhan pokok bagi manusia sehingga ketersediaan air </w:t>
      </w:r>
      <w:proofErr w:type="gramStart"/>
      <w:r w:rsidRPr="008F20EF">
        <w:rPr>
          <w:sz w:val="20"/>
          <w:szCs w:val="20"/>
        </w:rPr>
        <w:t>bersih  sangat</w:t>
      </w:r>
      <w:proofErr w:type="gramEnd"/>
      <w:r w:rsidRPr="008F20EF">
        <w:rPr>
          <w:sz w:val="20"/>
          <w:szCs w:val="20"/>
        </w:rPr>
        <w:t xml:space="preserve"> penting untuk memenuhi hidup manusia. Penyediaan air besih tidak hanya untuk memenuhi kebutuhan rumah tangga, tetapi juga sangat berkaitan dengan kebutuhan air untuk sarana-sarana umum, social dan ekonomi sesui dengan pertambahan jumblah penduduk.</w:t>
      </w:r>
    </w:p>
    <w:p w14:paraId="60207183" w14:textId="77777777" w:rsidR="00C63273" w:rsidRDefault="008F20EF" w:rsidP="008F20EF">
      <w:pPr>
        <w:ind w:firstLine="720"/>
        <w:jc w:val="both"/>
        <w:rPr>
          <w:sz w:val="20"/>
          <w:szCs w:val="20"/>
        </w:rPr>
      </w:pPr>
      <w:r w:rsidRPr="008F20EF">
        <w:rPr>
          <w:sz w:val="20"/>
          <w:szCs w:val="20"/>
        </w:rPr>
        <w:t xml:space="preserve">Wrihatnolo dan Dwidjowijoto “Kesejahtraan merupakan harapan manusia hidup. Kesejahteraan merupakan Langkah awal menuju kebahagiaan. Setiap manusia mempunyai pandangan yang berbeda tentang Batasan kesejahteraan karena setiap individu atau setiap kelompok manusia </w:t>
      </w:r>
    </w:p>
    <w:p w14:paraId="0872C333" w14:textId="77777777" w:rsidR="00C63273" w:rsidRDefault="00C63273" w:rsidP="008F20EF">
      <w:pPr>
        <w:ind w:firstLine="720"/>
        <w:jc w:val="both"/>
        <w:rPr>
          <w:sz w:val="20"/>
          <w:szCs w:val="20"/>
        </w:rPr>
      </w:pPr>
    </w:p>
    <w:p w14:paraId="7306A947" w14:textId="57AFA5A6" w:rsidR="008F20EF" w:rsidRPr="008F20EF" w:rsidRDefault="008F20EF" w:rsidP="00C63273">
      <w:pPr>
        <w:jc w:val="both"/>
        <w:rPr>
          <w:sz w:val="20"/>
          <w:szCs w:val="20"/>
        </w:rPr>
      </w:pPr>
      <w:r w:rsidRPr="008F20EF">
        <w:rPr>
          <w:sz w:val="20"/>
          <w:szCs w:val="20"/>
        </w:rPr>
        <w:t xml:space="preserve">mempunyai kebutuhan yang berbeda satu sama lain terhadap suatu barang dan/atau jasa. Manusia harus melakukan sesuatu Tindakan untuk mencapai kesejahteraan yang dibutuhkannya itu, sedemikian hingga, setiap individu atau kelompok manusia akan mempunyai Tindakan yang berbeda satu sama lain untuk mencapai kesejahteraan yang dubutuhkan itu.” [1]  </w:t>
      </w:r>
    </w:p>
    <w:p w14:paraId="6198F330" w14:textId="77777777" w:rsidR="008F20EF" w:rsidRPr="008F20EF" w:rsidRDefault="008F20EF" w:rsidP="008F20EF">
      <w:pPr>
        <w:ind w:firstLine="720"/>
        <w:jc w:val="both"/>
        <w:rPr>
          <w:sz w:val="20"/>
          <w:szCs w:val="20"/>
        </w:rPr>
      </w:pPr>
      <w:r w:rsidRPr="008F20EF">
        <w:rPr>
          <w:sz w:val="20"/>
          <w:szCs w:val="20"/>
        </w:rPr>
        <w:t xml:space="preserve">Air merupakan suatu elemen utama di bumi yang menjadi bagian tidak terpisahkan bagi seluruh manusia. Makhluk hidup tidak dapat hidup jika tidak ada air, sehingga air sangat dibutuhkan untuk menjaga kelangsungan makhluk hidup oleh karena itu pemerintah harus dapat mengelola air dengan baik. dalam Undang-Undang Nomor 6 Tahun 2014, pasal 1, ayat (2) tentang desa menjelaskan, bahwa pemerintah desa adalah “Penyelenggaraan urusan pemerintah dan kepentingan masyarakat setempat dalam sistem pemerintahan negara kesatuan Republik Indonesia” [2]. Penyelenggaranya yaitu pemerintah desa yakni kepala desa dimana dalam penyelenggaraan pemerintah desa tersebut berdasarkan asas kepastian hukum, tata tertib penyelenggaraan pemerintah, tertib kepentigan umum, keterbukaan perposionalitas, profesionalitas, efektifitas dan efisiensi, kearifan lokal, keberagaman, dan partisipatif. </w:t>
      </w:r>
    </w:p>
    <w:p w14:paraId="43B675F1" w14:textId="77777777" w:rsidR="008F20EF" w:rsidRPr="008F20EF" w:rsidRDefault="008F20EF" w:rsidP="008F20EF">
      <w:pPr>
        <w:ind w:firstLine="720"/>
        <w:jc w:val="both"/>
        <w:rPr>
          <w:sz w:val="20"/>
          <w:szCs w:val="20"/>
        </w:rPr>
      </w:pPr>
      <w:r w:rsidRPr="008F20EF">
        <w:rPr>
          <w:sz w:val="20"/>
          <w:szCs w:val="20"/>
        </w:rPr>
        <w:t>Peraturan Pemerintah Nomor 122 Tahun 2015 tentang system penyediaan Air Minum, menerangkan bahwa Sistem Penyediaan Air Minum (SPAM) adalah satu kesatuan sarana dan prasarana air minum. Pengelolaan dalam pengunaan air sangat perlu agar memberikan manfaat bagi rakyatnya [3</w:t>
      </w:r>
      <w:proofErr w:type="gramStart"/>
      <w:r w:rsidRPr="008F20EF">
        <w:rPr>
          <w:sz w:val="20"/>
          <w:szCs w:val="20"/>
        </w:rPr>
        <w:t>] .</w:t>
      </w:r>
      <w:proofErr w:type="gramEnd"/>
      <w:r w:rsidRPr="008F20EF">
        <w:rPr>
          <w:sz w:val="20"/>
          <w:szCs w:val="20"/>
        </w:rPr>
        <w:t xml:space="preserve"> Dalam UU RI No 17 Tahun 2019 Bab 1 Pasal 1 Point 8 mengatakan “Pengelolaan air sumber daya air adalah upaya merencanakan, melaksanakan, memantau, dan mengevaluasi penyelenggaran konservasi sumber daya air, pendayagunaan sumber daya air, dan pengendalian daya rusak air” [4]. </w:t>
      </w:r>
    </w:p>
    <w:p w14:paraId="49D781E8" w14:textId="77777777" w:rsidR="008F20EF" w:rsidRPr="008F20EF" w:rsidRDefault="008F20EF" w:rsidP="008F20EF">
      <w:pPr>
        <w:ind w:firstLine="720"/>
        <w:jc w:val="both"/>
        <w:rPr>
          <w:sz w:val="20"/>
          <w:szCs w:val="20"/>
        </w:rPr>
      </w:pPr>
      <w:r w:rsidRPr="008F20EF">
        <w:rPr>
          <w:sz w:val="20"/>
          <w:szCs w:val="20"/>
        </w:rPr>
        <w:t xml:space="preserve">Partisipasi dari masyarakat merupakan suatu hal yang sangat penting, lewat partisipasi dari masyarakat sebuah kebijakan, program, tujuan, dan Visi-Misi dari pemerintah akan terimplementasi dengan baik. Jadi tidak terkecuali dengan pembangunan yang ada, setiap pembanguan yang dibuat seperti pembangunan ekonomi, pembangunan infrastruktur, pembangunan Pendidikan, pembangunan Kesehatan, ataupun pembangunan suatu sarana dan prasarana, semua pembangunan ini akan berjalan dengan baik Ketika adanya partisipasi dari masyarakat. Bahkan Ketika adanya partisipasi dari masyarakat ini merupakan suatu kerja sama yang baik untuk mencapainya suatu tujuan. </w:t>
      </w:r>
    </w:p>
    <w:p w14:paraId="6B9F7593" w14:textId="3D8D318A" w:rsidR="008F20EF" w:rsidRPr="008F20EF" w:rsidRDefault="008F20EF" w:rsidP="008F20EF">
      <w:pPr>
        <w:ind w:firstLine="720"/>
        <w:jc w:val="both"/>
        <w:rPr>
          <w:sz w:val="20"/>
          <w:szCs w:val="20"/>
        </w:rPr>
      </w:pPr>
      <w:r w:rsidRPr="008F20EF">
        <w:rPr>
          <w:sz w:val="20"/>
          <w:szCs w:val="20"/>
        </w:rPr>
        <w:t xml:space="preserve"> Dalam Undang-undang No 23 tahun 2014 tertuang pada pasal 1 ayat 41 menyatakan bahwa: “partisipasi masyarakat adalah peran serta warga masyarakat untuk menyalurkan aspirasi, pemikiran, dan kepentingannya dalam penyelenggaraan pemerintah daerah. Peran serta atau partisipasi masyarakat merupakan salah satu 3 prinsip otonomi daerah, dan daerah kabupaten / kota harus mampu meningkatkan partisipasi masyarakat”. [5]</w:t>
      </w:r>
    </w:p>
    <w:p w14:paraId="2CFC8EB8" w14:textId="77777777" w:rsidR="00D13D74" w:rsidRDefault="008F20EF" w:rsidP="008F20EF">
      <w:pPr>
        <w:ind w:firstLine="720"/>
        <w:jc w:val="both"/>
        <w:rPr>
          <w:sz w:val="20"/>
          <w:szCs w:val="20"/>
        </w:rPr>
      </w:pPr>
      <w:r w:rsidRPr="008F20EF">
        <w:rPr>
          <w:sz w:val="20"/>
          <w:szCs w:val="20"/>
        </w:rPr>
        <w:t>Dalam</w:t>
      </w:r>
      <w:r w:rsidR="00CC5AEA">
        <w:rPr>
          <w:sz w:val="20"/>
          <w:szCs w:val="20"/>
        </w:rPr>
        <w:t xml:space="preserve"> suatu pembanguunan di dalam </w:t>
      </w:r>
      <w:r w:rsidRPr="008F20EF">
        <w:rPr>
          <w:sz w:val="20"/>
          <w:szCs w:val="20"/>
        </w:rPr>
        <w:t xml:space="preserve">partisipasi masyarakat </w:t>
      </w:r>
      <w:r w:rsidR="00CC5AEA">
        <w:rPr>
          <w:sz w:val="20"/>
          <w:szCs w:val="20"/>
        </w:rPr>
        <w:t>suatu</w:t>
      </w:r>
      <w:r w:rsidRPr="008F20EF">
        <w:rPr>
          <w:sz w:val="20"/>
          <w:szCs w:val="20"/>
        </w:rPr>
        <w:t xml:space="preserve"> elemen proses pembangunan</w:t>
      </w:r>
      <w:r w:rsidR="00CC5AEA">
        <w:rPr>
          <w:sz w:val="20"/>
          <w:szCs w:val="20"/>
        </w:rPr>
        <w:t xml:space="preserve"> di</w:t>
      </w:r>
      <w:r w:rsidRPr="008F20EF">
        <w:rPr>
          <w:sz w:val="20"/>
          <w:szCs w:val="20"/>
        </w:rPr>
        <w:t xml:space="preserve"> desa, </w:t>
      </w:r>
      <w:r w:rsidR="00CC5AEA">
        <w:rPr>
          <w:sz w:val="20"/>
          <w:szCs w:val="20"/>
        </w:rPr>
        <w:t>dan dengan begitu</w:t>
      </w:r>
      <w:r w:rsidRPr="008F20EF">
        <w:rPr>
          <w:sz w:val="20"/>
          <w:szCs w:val="20"/>
        </w:rPr>
        <w:t xml:space="preserve"> partisipasi masyarakat </w:t>
      </w:r>
      <w:r w:rsidR="00CC5AEA">
        <w:rPr>
          <w:sz w:val="20"/>
          <w:szCs w:val="20"/>
        </w:rPr>
        <w:t>dalam</w:t>
      </w:r>
      <w:r w:rsidRPr="008F20EF">
        <w:rPr>
          <w:sz w:val="20"/>
          <w:szCs w:val="20"/>
        </w:rPr>
        <w:t xml:space="preserve"> pembangunan </w:t>
      </w:r>
      <w:r w:rsidR="00CC5AEA">
        <w:rPr>
          <w:sz w:val="20"/>
          <w:szCs w:val="20"/>
        </w:rPr>
        <w:t>diperlukan tingkatan</w:t>
      </w:r>
      <w:r w:rsidRPr="008F20EF">
        <w:rPr>
          <w:sz w:val="20"/>
          <w:szCs w:val="20"/>
        </w:rPr>
        <w:t xml:space="preserve"> </w:t>
      </w:r>
      <w:r w:rsidR="00CC5AEA">
        <w:rPr>
          <w:sz w:val="20"/>
          <w:szCs w:val="20"/>
        </w:rPr>
        <w:t xml:space="preserve">dan dimulai dari apparat desanyayaitu dengan menggerakan </w:t>
      </w:r>
      <w:r w:rsidR="00D13D74">
        <w:rPr>
          <w:sz w:val="20"/>
          <w:szCs w:val="20"/>
        </w:rPr>
        <w:t>masyarakat untuk berpartisipasi</w:t>
      </w:r>
      <w:r w:rsidRPr="008F20EF">
        <w:rPr>
          <w:sz w:val="20"/>
          <w:szCs w:val="20"/>
        </w:rPr>
        <w:t xml:space="preserve">. </w:t>
      </w:r>
    </w:p>
    <w:p w14:paraId="2FC82EC6" w14:textId="77777777" w:rsidR="001F7B70" w:rsidRDefault="00D13D74" w:rsidP="008F20EF">
      <w:pPr>
        <w:ind w:firstLine="720"/>
        <w:jc w:val="both"/>
        <w:rPr>
          <w:sz w:val="20"/>
          <w:szCs w:val="20"/>
        </w:rPr>
      </w:pPr>
      <w:r>
        <w:rPr>
          <w:sz w:val="20"/>
          <w:szCs w:val="20"/>
        </w:rPr>
        <w:t>P</w:t>
      </w:r>
      <w:r w:rsidR="008F20EF" w:rsidRPr="008F20EF">
        <w:rPr>
          <w:sz w:val="20"/>
          <w:szCs w:val="20"/>
        </w:rPr>
        <w:t xml:space="preserve">artisipasi </w:t>
      </w:r>
      <w:r>
        <w:rPr>
          <w:sz w:val="20"/>
          <w:szCs w:val="20"/>
        </w:rPr>
        <w:t xml:space="preserve">Merupakan hubungan </w:t>
      </w:r>
      <w:r w:rsidR="008F20EF" w:rsidRPr="008F20EF">
        <w:rPr>
          <w:sz w:val="20"/>
          <w:szCs w:val="20"/>
        </w:rPr>
        <w:t>dengan bawahan</w:t>
      </w:r>
      <w:r>
        <w:rPr>
          <w:sz w:val="20"/>
          <w:szCs w:val="20"/>
        </w:rPr>
        <w:t>/</w:t>
      </w:r>
      <w:r w:rsidR="008F20EF" w:rsidRPr="008F20EF">
        <w:rPr>
          <w:sz w:val="20"/>
          <w:szCs w:val="20"/>
        </w:rPr>
        <w:t xml:space="preserve">kelompok </w:t>
      </w:r>
      <w:r w:rsidR="001F7B70">
        <w:rPr>
          <w:sz w:val="20"/>
          <w:szCs w:val="20"/>
        </w:rPr>
        <w:t>yang berhubungan</w:t>
      </w:r>
      <w:r w:rsidR="008F20EF" w:rsidRPr="008F20EF">
        <w:rPr>
          <w:sz w:val="20"/>
          <w:szCs w:val="20"/>
        </w:rPr>
        <w:t xml:space="preserve"> d</w:t>
      </w:r>
      <w:r w:rsidR="001F7B70">
        <w:rPr>
          <w:sz w:val="20"/>
          <w:szCs w:val="20"/>
        </w:rPr>
        <w:t xml:space="preserve">engan </w:t>
      </w:r>
      <w:r w:rsidR="008F20EF" w:rsidRPr="008F20EF">
        <w:rPr>
          <w:sz w:val="20"/>
          <w:szCs w:val="20"/>
        </w:rPr>
        <w:t>pengambilan keputusan</w:t>
      </w:r>
      <w:r w:rsidR="001F7B70">
        <w:rPr>
          <w:sz w:val="20"/>
          <w:szCs w:val="20"/>
        </w:rPr>
        <w:t>.</w:t>
      </w:r>
      <w:r w:rsidR="008F20EF" w:rsidRPr="008F20EF">
        <w:rPr>
          <w:sz w:val="20"/>
          <w:szCs w:val="20"/>
        </w:rPr>
        <w:t xml:space="preserve"> </w:t>
      </w:r>
      <w:r w:rsidR="001F7B70">
        <w:rPr>
          <w:sz w:val="20"/>
          <w:szCs w:val="20"/>
        </w:rPr>
        <w:t>Dan dalam partisipasi masyarakat ini di dasari dengan motivassi suatu individu maupun kelompok</w:t>
      </w:r>
      <w:r w:rsidR="008F20EF" w:rsidRPr="008F20EF">
        <w:rPr>
          <w:sz w:val="20"/>
          <w:szCs w:val="20"/>
        </w:rPr>
        <w:t xml:space="preserve">. </w:t>
      </w:r>
      <w:r w:rsidR="001F7B70">
        <w:rPr>
          <w:sz w:val="20"/>
          <w:szCs w:val="20"/>
        </w:rPr>
        <w:t>Karena tanpa adannya motivasi yang menjadi penggerak dalam indovidu maka sangatlah mungkin partisipasi masyarakat desa akan terwujud dalam suatu pembangunan.</w:t>
      </w:r>
      <w:r w:rsidR="008F20EF" w:rsidRPr="008F20EF">
        <w:rPr>
          <w:sz w:val="20"/>
          <w:szCs w:val="20"/>
        </w:rPr>
        <w:t xml:space="preserve"> </w:t>
      </w:r>
      <w:r w:rsidR="001F7B70">
        <w:rPr>
          <w:sz w:val="20"/>
          <w:szCs w:val="20"/>
        </w:rPr>
        <w:t>partisipasi itu merupakan suatu kehrusan bagi masyarakat desa untuk meressponnya karena Ketika tidak ada respon yang baik bagi masyarakat sangatlah tidak mungkin suatu rencana khususnya untuk pembangunan desa dapat terlaksana.</w:t>
      </w:r>
    </w:p>
    <w:p w14:paraId="5F6E6F81" w14:textId="1E1AE23D" w:rsidR="008F20EF" w:rsidRPr="008F20EF" w:rsidRDefault="008F20EF" w:rsidP="008F20EF">
      <w:pPr>
        <w:ind w:firstLine="720"/>
        <w:jc w:val="both"/>
        <w:rPr>
          <w:sz w:val="20"/>
          <w:szCs w:val="20"/>
        </w:rPr>
      </w:pPr>
      <w:r w:rsidRPr="008F20EF">
        <w:rPr>
          <w:sz w:val="20"/>
          <w:szCs w:val="20"/>
        </w:rPr>
        <w:t>Partisipasi yang dimaksudkan adalah partisipasi dalam bentuk uang, tenaga (gotong royong), pikiran (ide-ide, gagasan). Menurut Alex Nitisemito dalam Syaprizal [6].</w:t>
      </w:r>
    </w:p>
    <w:p w14:paraId="1BF21730" w14:textId="77777777" w:rsidR="00E427BE" w:rsidRDefault="008F20EF" w:rsidP="008F20EF">
      <w:pPr>
        <w:ind w:firstLine="720"/>
        <w:jc w:val="both"/>
        <w:rPr>
          <w:sz w:val="20"/>
          <w:szCs w:val="20"/>
        </w:rPr>
      </w:pPr>
      <w:r w:rsidRPr="008F20EF">
        <w:rPr>
          <w:sz w:val="20"/>
          <w:szCs w:val="20"/>
        </w:rPr>
        <w:t xml:space="preserve">Namun di desa kahakitang partisipasi bisa dikatakan belum efektif msyarakat yang masih kurangnya </w:t>
      </w:r>
    </w:p>
    <w:p w14:paraId="3BE61372" w14:textId="69244CFF" w:rsidR="00E427BE" w:rsidRDefault="00E427BE" w:rsidP="00E427BE">
      <w:pPr>
        <w:jc w:val="both"/>
        <w:rPr>
          <w:sz w:val="20"/>
          <w:szCs w:val="20"/>
        </w:rPr>
      </w:pPr>
      <w:r>
        <w:rPr>
          <w:sz w:val="20"/>
          <w:szCs w:val="20"/>
        </w:rPr>
        <w:t>47</w:t>
      </w:r>
    </w:p>
    <w:p w14:paraId="2AB87F4E" w14:textId="31704A7B" w:rsidR="008F20EF" w:rsidRPr="008F20EF" w:rsidRDefault="008F20EF" w:rsidP="008F20EF">
      <w:pPr>
        <w:ind w:firstLine="720"/>
        <w:jc w:val="both"/>
        <w:rPr>
          <w:sz w:val="20"/>
          <w:szCs w:val="20"/>
        </w:rPr>
      </w:pPr>
      <w:proofErr w:type="gramStart"/>
      <w:r w:rsidRPr="008F20EF">
        <w:rPr>
          <w:sz w:val="20"/>
          <w:szCs w:val="20"/>
        </w:rPr>
        <w:lastRenderedPageBreak/>
        <w:t>rasa</w:t>
      </w:r>
      <w:proofErr w:type="gramEnd"/>
      <w:r w:rsidRPr="008F20EF">
        <w:rPr>
          <w:sz w:val="20"/>
          <w:szCs w:val="20"/>
        </w:rPr>
        <w:t xml:space="preserve"> pemberian untuk kepentingan Bersama yakni masih minimnya partisipasi masyarakat terhadap sarana dan prasarana penampungan air masyarakat yang ada berfikiran bahwa pembangunan yang ada di desa hanya tangungjawab permerintah semata. dapat dilihat dengan masih kurangnya perhatian masyarkat terhadap sarana tempat penampungan air bersih, tong dimana tempat menampung air bersih untuk masyarakat di desa kurang memadai, sehingga masyarakat desa behongan sangat kekurangan air bersih untuk kehidupah sehari-hari. Dengan kekurangan air bersih masyarakat desa kahakitang sangat mengalami kesulitan dengan memiliki air untuk masak, air untuk mandi, air untuk mencuci bahkan air untuk minum sekalipun sangat sulit untuk diperoleh. </w:t>
      </w:r>
    </w:p>
    <w:p w14:paraId="02F8AC34" w14:textId="77777777" w:rsidR="008F20EF" w:rsidRPr="008F20EF" w:rsidRDefault="008F20EF" w:rsidP="008F20EF">
      <w:pPr>
        <w:ind w:firstLine="720"/>
        <w:jc w:val="both"/>
        <w:rPr>
          <w:sz w:val="20"/>
          <w:szCs w:val="20"/>
        </w:rPr>
      </w:pPr>
      <w:r w:rsidRPr="008F20EF">
        <w:rPr>
          <w:sz w:val="20"/>
          <w:szCs w:val="20"/>
        </w:rPr>
        <w:t xml:space="preserve">Masyarakat desa kahakitang  menampung air hujan untuk dibuat menjadi air minum, ketika air hujan datang masyarakat desa behongan menjadi senang karena air hujan adalah satu-satunya cara untuk memenuhi kebutuhan air, masyarakat desa kahakitang beramai-ramai menyiapkan wadah seperti ember, loyang, tong dan wadah yang lain yang bias dibuat untuk penampungan air hujan. Kemudian air hujan tersebut di buat masyarakat kahakitang untuk menjadikan air mandi, air untuk mencuci, bahkan di jadikan sebagai air masak dan air untuk minum. </w:t>
      </w:r>
    </w:p>
    <w:p w14:paraId="18F30AB4" w14:textId="77777777" w:rsidR="008F20EF" w:rsidRPr="008F20EF" w:rsidRDefault="008F20EF" w:rsidP="008F20EF">
      <w:pPr>
        <w:ind w:firstLine="720"/>
        <w:jc w:val="both"/>
        <w:rPr>
          <w:sz w:val="20"/>
          <w:szCs w:val="20"/>
        </w:rPr>
      </w:pPr>
      <w:r w:rsidRPr="008F20EF">
        <w:rPr>
          <w:sz w:val="20"/>
          <w:szCs w:val="20"/>
        </w:rPr>
        <w:t xml:space="preserve">Namun akan menjadi masalah ketika tidak ada air hujan, air hujan tidak selalu ada, bahkan sampai dengan berbulan-bulan air hujan tidak turun, ini merupakan ketakutan bagi masyarakat desa kahakitang, karena air hujan yang tidak menentu akan datang. Padahal masyarakat desa kahakitang seharusnya mendapatkan air bersih dengan layak dan tidak bergantung pada air hujan saja, karena ketika menampung air hujan yang terlalu lama dan di </w:t>
      </w:r>
      <w:proofErr w:type="gramStart"/>
      <w:r w:rsidRPr="008F20EF">
        <w:rPr>
          <w:sz w:val="20"/>
          <w:szCs w:val="20"/>
        </w:rPr>
        <w:t>simpan  di</w:t>
      </w:r>
      <w:proofErr w:type="gramEnd"/>
      <w:r w:rsidRPr="008F20EF">
        <w:rPr>
          <w:sz w:val="20"/>
          <w:szCs w:val="20"/>
        </w:rPr>
        <w:t xml:space="preserve"> wadah dan tempat yang kurang baik dapat menyebabkan sarang nyamuk dan ini tidak bagus dengan kesehatan </w:t>
      </w:r>
    </w:p>
    <w:p w14:paraId="560C12C7" w14:textId="5A8E54F5" w:rsidR="008F20EF" w:rsidRDefault="008F20EF" w:rsidP="008F20EF">
      <w:pPr>
        <w:ind w:firstLine="720"/>
        <w:jc w:val="both"/>
        <w:rPr>
          <w:sz w:val="20"/>
          <w:szCs w:val="20"/>
        </w:rPr>
      </w:pPr>
      <w:r w:rsidRPr="008F20EF">
        <w:rPr>
          <w:sz w:val="20"/>
          <w:szCs w:val="20"/>
        </w:rPr>
        <w:t xml:space="preserve">Pada tahun 2015 pemerintah desa kahakitang sudah membangun atau mengadakan sarana prasarana  tempat penampungan air besih  namun entah kenapa pemerintah desa behongan kecamatan tatoareng tidak dapat merealisasikan dan tidak dapat melaksanakan dengan baik dan tidak sampai tujuan dan pembangunan sarana dan prasaran itu berlanjut sampai sekarang berkali-kali dibangun tapi tidak terlaksanakan dengan baik hinga membuat pembangunan sarana dan prasarana air bersih ini bisa dikatakat tidak sampai tujuan yang ditetapkan . Awal pembuatan sarana tempat penampungan air bersih tersebut lakukan </w:t>
      </w:r>
      <w:proofErr w:type="gramStart"/>
      <w:r w:rsidRPr="008F20EF">
        <w:rPr>
          <w:sz w:val="20"/>
          <w:szCs w:val="20"/>
        </w:rPr>
        <w:t>karena  pada</w:t>
      </w:r>
      <w:proofErr w:type="gramEnd"/>
      <w:r w:rsidRPr="008F20EF">
        <w:rPr>
          <w:sz w:val="20"/>
          <w:szCs w:val="20"/>
        </w:rPr>
        <w:t xml:space="preserve"> saat itu di tahun 2015 air hujan tidak turun selama 6 (enam) bulan dan mengakibatkan sangat krisisnya air di desa kahakitang kecamatan tatoareng. </w:t>
      </w:r>
      <w:r>
        <w:rPr>
          <w:sz w:val="20"/>
          <w:szCs w:val="20"/>
        </w:rPr>
        <w:t>K</w:t>
      </w:r>
      <w:r w:rsidRPr="008F20EF">
        <w:rPr>
          <w:sz w:val="20"/>
          <w:szCs w:val="20"/>
        </w:rPr>
        <w:t xml:space="preserve">urangnya partisipasi dari masyarakat untuk pembangunan sarana dan prasarana air bersih sangantlah berpengaruh untuk keberhasilan suatu pembangunan yang ada bahkan bisa saja pembangunan tersebut tidak sampai tujuan atau gagal. </w:t>
      </w:r>
    </w:p>
    <w:p w14:paraId="445DC374" w14:textId="5D8A941B" w:rsidR="008F20EF" w:rsidRDefault="008F20EF" w:rsidP="00AF4FDF">
      <w:pPr>
        <w:ind w:firstLine="720"/>
        <w:jc w:val="both"/>
        <w:rPr>
          <w:sz w:val="20"/>
          <w:szCs w:val="20"/>
        </w:rPr>
      </w:pPr>
      <w:r w:rsidRPr="008F20EF">
        <w:rPr>
          <w:sz w:val="20"/>
          <w:szCs w:val="20"/>
        </w:rPr>
        <w:t>Berdasarkan latar belakang masalah di atas yang peneliti uraikan maka peneliti melakukan penelitian dengan judul “PARTISIPASI MASYARAKAT DALAM PEMBANGUNAN INFRASTRUKTUR DI DESA KAHAKITANG KECAMATAN TATOARENG KABUPATEN KEPULAUAN SANGIHE”</w:t>
      </w:r>
    </w:p>
    <w:p w14:paraId="6F18C72A" w14:textId="77777777" w:rsidR="00AF4FDF" w:rsidRDefault="00AF4FDF" w:rsidP="00AF4FDF">
      <w:pPr>
        <w:ind w:firstLine="720"/>
        <w:jc w:val="both"/>
        <w:rPr>
          <w:sz w:val="20"/>
          <w:szCs w:val="20"/>
        </w:rPr>
      </w:pPr>
    </w:p>
    <w:p w14:paraId="781E1610" w14:textId="124A0ACE" w:rsidR="00AF4FDF" w:rsidRPr="00AF4FDF" w:rsidRDefault="00AF4FDF" w:rsidP="00AF4FDF">
      <w:pPr>
        <w:ind w:firstLine="720"/>
        <w:jc w:val="both"/>
        <w:rPr>
          <w:sz w:val="20"/>
          <w:szCs w:val="20"/>
        </w:rPr>
      </w:pPr>
      <w:r>
        <w:rPr>
          <w:sz w:val="20"/>
          <w:szCs w:val="20"/>
        </w:rPr>
        <w:t xml:space="preserve">Berdasarkan rumusan masalah diatas yang menjadi tujuan penelitan ini yaitu untuk Mengetahui, Mendeskripsikan dan Menganalisis. </w:t>
      </w:r>
      <w:r w:rsidRPr="00AF4FDF">
        <w:rPr>
          <w:sz w:val="20"/>
          <w:szCs w:val="20"/>
        </w:rPr>
        <w:t>Bagaimana Partisipasih Masyarakat dalam Pembangunan Sarana Air Bersih di Desa Kahakitang Kecamatan Tatoareng Kabupaten Kepulauan Sangihe</w:t>
      </w:r>
      <w:r w:rsidRPr="00AF4FDF">
        <w:rPr>
          <w:sz w:val="18"/>
          <w:szCs w:val="18"/>
        </w:rPr>
        <w:t>?</w:t>
      </w:r>
    </w:p>
    <w:p w14:paraId="7AD33641" w14:textId="77777777" w:rsidR="00AF4FDF" w:rsidRPr="00B37D0A" w:rsidRDefault="00AF4FDF" w:rsidP="008F20EF">
      <w:pPr>
        <w:ind w:firstLine="720"/>
        <w:jc w:val="both"/>
        <w:rPr>
          <w:sz w:val="20"/>
          <w:szCs w:val="20"/>
        </w:rPr>
      </w:pPr>
    </w:p>
    <w:p w14:paraId="52C5BA62" w14:textId="77777777" w:rsidR="00B37D0A" w:rsidRDefault="00B37D0A" w:rsidP="00B37D0A">
      <w:pPr>
        <w:pStyle w:val="BodyText"/>
        <w:jc w:val="center"/>
        <w:rPr>
          <w:rStyle w:val="SubtleReference"/>
          <w:color w:val="000000" w:themeColor="text1"/>
        </w:rPr>
      </w:pPr>
      <w:bookmarkStart w:id="5" w:name="_Toc49096370"/>
      <w:bookmarkStart w:id="6" w:name="_Toc54005713"/>
      <w:bookmarkStart w:id="7" w:name="_Toc66452724"/>
    </w:p>
    <w:p w14:paraId="00AEB48A" w14:textId="3E02EFF9" w:rsidR="000867E2" w:rsidRDefault="0094584E" w:rsidP="00F80F3B">
      <w:pPr>
        <w:pStyle w:val="BodyText"/>
        <w:jc w:val="both"/>
        <w:rPr>
          <w:rStyle w:val="SubtleReference"/>
          <w:color w:val="000000" w:themeColor="text1"/>
        </w:rPr>
      </w:pPr>
      <w:r w:rsidRPr="00BC6D10">
        <w:rPr>
          <w:rStyle w:val="SubtleReference"/>
          <w:color w:val="000000" w:themeColor="text1"/>
        </w:rPr>
        <w:t>II</w:t>
      </w:r>
      <w:r w:rsidRPr="00F80F3B">
        <w:rPr>
          <w:rStyle w:val="SubtleReference"/>
          <w:b/>
          <w:color w:val="000000" w:themeColor="text1"/>
        </w:rPr>
        <w:t>. Metode Penelitian</w:t>
      </w:r>
      <w:bookmarkEnd w:id="5"/>
      <w:bookmarkEnd w:id="6"/>
      <w:bookmarkEnd w:id="7"/>
    </w:p>
    <w:p w14:paraId="44A51B02" w14:textId="7DEF160D" w:rsidR="00B37D0A" w:rsidRDefault="00B37D0A" w:rsidP="00B37D0A">
      <w:pPr>
        <w:jc w:val="both"/>
        <w:rPr>
          <w:color w:val="000000" w:themeColor="text1"/>
          <w:sz w:val="20"/>
          <w:szCs w:val="20"/>
        </w:rPr>
      </w:pPr>
      <w:bookmarkStart w:id="8" w:name="_Toc66452736"/>
    </w:p>
    <w:p w14:paraId="37826992" w14:textId="77777777" w:rsidR="00C808CB" w:rsidRPr="00C808CB" w:rsidRDefault="00C808CB" w:rsidP="00C808CB">
      <w:pPr>
        <w:ind w:firstLine="720"/>
        <w:jc w:val="both"/>
        <w:rPr>
          <w:color w:val="000000" w:themeColor="text1"/>
          <w:sz w:val="20"/>
          <w:szCs w:val="20"/>
        </w:rPr>
      </w:pPr>
      <w:r w:rsidRPr="00C808CB">
        <w:rPr>
          <w:color w:val="000000" w:themeColor="text1"/>
          <w:sz w:val="20"/>
          <w:szCs w:val="20"/>
        </w:rPr>
        <w:t xml:space="preserve">Metode yang </w:t>
      </w:r>
      <w:proofErr w:type="gramStart"/>
      <w:r w:rsidRPr="00C808CB">
        <w:rPr>
          <w:color w:val="000000" w:themeColor="text1"/>
          <w:sz w:val="20"/>
          <w:szCs w:val="20"/>
        </w:rPr>
        <w:t>digunakan  dalam</w:t>
      </w:r>
      <w:proofErr w:type="gramEnd"/>
      <w:r w:rsidRPr="00C808CB">
        <w:rPr>
          <w:color w:val="000000" w:themeColor="text1"/>
          <w:sz w:val="20"/>
          <w:szCs w:val="20"/>
        </w:rPr>
        <w:t xml:space="preserve"> penelitian ini adalah Metode deskriptif kualitatif, metode kualitatif adalah metode penelitian yang digunakan untuk meneliti pada kondisi obyek yang alamiah (sebagai lawannya eksperimen).</w:t>
      </w:r>
    </w:p>
    <w:p w14:paraId="582DFB7D" w14:textId="2118C941" w:rsidR="00C808CB" w:rsidRDefault="00C808CB" w:rsidP="00C808CB">
      <w:pPr>
        <w:ind w:firstLine="720"/>
        <w:jc w:val="both"/>
        <w:rPr>
          <w:color w:val="000000" w:themeColor="text1"/>
          <w:sz w:val="20"/>
          <w:szCs w:val="20"/>
        </w:rPr>
      </w:pPr>
      <w:r w:rsidRPr="00C808CB">
        <w:rPr>
          <w:color w:val="000000" w:themeColor="text1"/>
          <w:sz w:val="20"/>
          <w:szCs w:val="20"/>
        </w:rPr>
        <w:t>Sugiyono Metode kualitatif yaitu metode penelitian yang akan digunakan untuk melakukan penelitian pada keadaan obyek yang alamiah, (sebagai tandingannya adalah eksperimen) yang dimana peneliti sebagai instrumen kunci [7]. Teknik akumulasi data dikerjakan secara trianggulasi (gabungan) lebih menekankan makna padageneralisasi yaitu hasil dari penelitian kualitatif dan analisis data bersifat induktif Sugiyono [7]. Deskriktif yaitu data yang telah terkumpul seperti kata-kata dan ataupun gambar</w:t>
      </w:r>
      <w:proofErr w:type="gramStart"/>
      <w:r w:rsidRPr="00C808CB">
        <w:rPr>
          <w:color w:val="000000" w:themeColor="text1"/>
          <w:sz w:val="20"/>
          <w:szCs w:val="20"/>
        </w:rPr>
        <w:t>,sehingga</w:t>
      </w:r>
      <w:proofErr w:type="gramEnd"/>
      <w:r w:rsidRPr="00C808CB">
        <w:rPr>
          <w:color w:val="000000" w:themeColor="text1"/>
          <w:sz w:val="20"/>
          <w:szCs w:val="20"/>
        </w:rPr>
        <w:t xml:space="preserve"> tidak menekankan pada angka. Data yang sudah terkumpul setelah dianalisis selajutnya di deskripsikan sehigga dapat mudah dimengerti orang lain.</w:t>
      </w:r>
    </w:p>
    <w:p w14:paraId="0673868F" w14:textId="77777777" w:rsidR="00C808CB" w:rsidRDefault="00C808CB" w:rsidP="00B37D0A">
      <w:pPr>
        <w:ind w:firstLine="720"/>
        <w:jc w:val="both"/>
        <w:rPr>
          <w:color w:val="000000" w:themeColor="text1"/>
          <w:sz w:val="20"/>
          <w:szCs w:val="20"/>
        </w:rPr>
      </w:pPr>
    </w:p>
    <w:p w14:paraId="53DBC5DE" w14:textId="77777777" w:rsidR="00C808CB" w:rsidRDefault="00C808CB" w:rsidP="00C808CB">
      <w:pPr>
        <w:ind w:firstLine="720"/>
        <w:jc w:val="both"/>
        <w:rPr>
          <w:sz w:val="20"/>
          <w:szCs w:val="20"/>
        </w:rPr>
      </w:pPr>
      <w:r>
        <w:rPr>
          <w:sz w:val="20"/>
          <w:szCs w:val="20"/>
        </w:rPr>
        <w:t xml:space="preserve">Penelitian ini difokuskan pada Partisipasi Masyarakat dalam Pembangunan Sarana di Desa Kahakitang Kecamatan Tatoareng Kabupaten Kepulauan Sangihe. </w:t>
      </w:r>
    </w:p>
    <w:p w14:paraId="763377C2" w14:textId="1AA87F16" w:rsidR="00E427BE" w:rsidRDefault="00C808CB" w:rsidP="00E427BE">
      <w:pPr>
        <w:pStyle w:val="ListParagraph"/>
        <w:numPr>
          <w:ilvl w:val="0"/>
          <w:numId w:val="18"/>
        </w:numPr>
        <w:spacing w:after="160" w:line="256" w:lineRule="auto"/>
        <w:jc w:val="both"/>
        <w:rPr>
          <w:sz w:val="20"/>
          <w:szCs w:val="20"/>
        </w:rPr>
      </w:pPr>
      <w:r>
        <w:rPr>
          <w:sz w:val="20"/>
          <w:szCs w:val="20"/>
        </w:rPr>
        <w:t>Difokuskan pada Pembangunan Sarana dan Prasarana Bak Penampungan Air, Tong Penampungan Air, dan Pipa Air di Desa Kahakitang Kecamatan Tatoareng Kabupaten Kepulauan Sangihe</w:t>
      </w:r>
    </w:p>
    <w:p w14:paraId="4D2025B0" w14:textId="6276D065" w:rsidR="00E427BE" w:rsidRPr="00E427BE" w:rsidRDefault="00E427BE" w:rsidP="00E427BE">
      <w:pPr>
        <w:pStyle w:val="ListParagraph"/>
        <w:spacing w:after="160" w:line="256" w:lineRule="auto"/>
        <w:jc w:val="both"/>
        <w:rPr>
          <w:sz w:val="20"/>
          <w:szCs w:val="20"/>
        </w:rPr>
      </w:pPr>
      <w:r>
        <w:rPr>
          <w:sz w:val="20"/>
          <w:szCs w:val="20"/>
        </w:rPr>
        <w:t>48</w:t>
      </w:r>
    </w:p>
    <w:p w14:paraId="778E1213" w14:textId="77777777" w:rsidR="00C808CB" w:rsidRDefault="00C808CB" w:rsidP="00C808CB">
      <w:pPr>
        <w:ind w:firstLine="720"/>
        <w:jc w:val="both"/>
        <w:rPr>
          <w:sz w:val="20"/>
          <w:szCs w:val="20"/>
        </w:rPr>
      </w:pPr>
      <w:r>
        <w:rPr>
          <w:sz w:val="20"/>
          <w:szCs w:val="20"/>
        </w:rPr>
        <w:lastRenderedPageBreak/>
        <w:t xml:space="preserve">Sumber data yang digunakan di dalam penelitian ini diambil dari data primer dan data sekunder </w:t>
      </w:r>
      <w:proofErr w:type="gramStart"/>
      <w:r>
        <w:rPr>
          <w:sz w:val="20"/>
          <w:szCs w:val="20"/>
        </w:rPr>
        <w:t>yaitu :</w:t>
      </w:r>
      <w:proofErr w:type="gramEnd"/>
    </w:p>
    <w:p w14:paraId="2058619C" w14:textId="53ADE743" w:rsidR="00C808CB" w:rsidRDefault="00C808CB" w:rsidP="00C808CB">
      <w:pPr>
        <w:pStyle w:val="ListParagraph"/>
        <w:numPr>
          <w:ilvl w:val="0"/>
          <w:numId w:val="19"/>
        </w:numPr>
        <w:spacing w:after="160" w:line="256" w:lineRule="auto"/>
        <w:jc w:val="both"/>
        <w:rPr>
          <w:sz w:val="20"/>
          <w:szCs w:val="20"/>
        </w:rPr>
      </w:pPr>
      <w:r>
        <w:rPr>
          <w:sz w:val="20"/>
          <w:szCs w:val="20"/>
        </w:rPr>
        <w:t>Data primer ini merupakan Informasi yang diperoleh secara langsung yang dilakukan dengan observasi dan wawancara yang meliputi :</w:t>
      </w:r>
    </w:p>
    <w:p w14:paraId="79A55724" w14:textId="77777777" w:rsidR="00C808CB" w:rsidRDefault="00C808CB" w:rsidP="00C808CB">
      <w:pPr>
        <w:pStyle w:val="ListParagraph"/>
        <w:numPr>
          <w:ilvl w:val="0"/>
          <w:numId w:val="20"/>
        </w:numPr>
        <w:spacing w:after="160" w:line="256" w:lineRule="auto"/>
        <w:jc w:val="both"/>
        <w:rPr>
          <w:sz w:val="20"/>
          <w:szCs w:val="20"/>
        </w:rPr>
      </w:pPr>
      <w:r>
        <w:rPr>
          <w:sz w:val="20"/>
          <w:szCs w:val="20"/>
        </w:rPr>
        <w:t>Kepala Desa Kahakitang</w:t>
      </w:r>
    </w:p>
    <w:p w14:paraId="570CE621" w14:textId="77777777" w:rsidR="00C808CB" w:rsidRDefault="00C808CB" w:rsidP="00C808CB">
      <w:pPr>
        <w:pStyle w:val="ListParagraph"/>
        <w:numPr>
          <w:ilvl w:val="0"/>
          <w:numId w:val="20"/>
        </w:numPr>
        <w:spacing w:after="160" w:line="256" w:lineRule="auto"/>
        <w:jc w:val="both"/>
        <w:rPr>
          <w:sz w:val="20"/>
          <w:szCs w:val="20"/>
        </w:rPr>
      </w:pPr>
      <w:r>
        <w:rPr>
          <w:sz w:val="20"/>
          <w:szCs w:val="20"/>
        </w:rPr>
        <w:t>Pemerintah Desa Kahakitang</w:t>
      </w:r>
    </w:p>
    <w:p w14:paraId="24E5691D" w14:textId="77777777" w:rsidR="00C808CB" w:rsidRDefault="00C808CB" w:rsidP="00C808CB">
      <w:pPr>
        <w:pStyle w:val="ListParagraph"/>
        <w:numPr>
          <w:ilvl w:val="0"/>
          <w:numId w:val="20"/>
        </w:numPr>
        <w:spacing w:after="160" w:line="256" w:lineRule="auto"/>
        <w:jc w:val="both"/>
        <w:rPr>
          <w:sz w:val="20"/>
          <w:szCs w:val="20"/>
        </w:rPr>
      </w:pPr>
      <w:r>
        <w:rPr>
          <w:sz w:val="20"/>
          <w:szCs w:val="20"/>
        </w:rPr>
        <w:t>Mayarakat Desa Kahakitang</w:t>
      </w:r>
    </w:p>
    <w:p w14:paraId="209C0545" w14:textId="7C6F51C3" w:rsidR="00F35A14" w:rsidRPr="00F35A14" w:rsidRDefault="00C808CB" w:rsidP="00F35A14">
      <w:pPr>
        <w:pStyle w:val="ListParagraph"/>
        <w:numPr>
          <w:ilvl w:val="0"/>
          <w:numId w:val="19"/>
        </w:numPr>
        <w:spacing w:after="160" w:line="256" w:lineRule="auto"/>
        <w:jc w:val="both"/>
        <w:rPr>
          <w:sz w:val="20"/>
          <w:szCs w:val="20"/>
        </w:rPr>
      </w:pPr>
      <w:r>
        <w:rPr>
          <w:sz w:val="20"/>
          <w:szCs w:val="20"/>
        </w:rPr>
        <w:t xml:space="preserve">Data sekunder adalah data yang diperoleh dari lapangan penelitian yang meliputi dokumen data yang berkaitan dengan objek penelitian dan telah </w:t>
      </w:r>
      <w:proofErr w:type="gramStart"/>
      <w:r>
        <w:rPr>
          <w:sz w:val="20"/>
          <w:szCs w:val="20"/>
        </w:rPr>
        <w:t>terdokumentasi  Data</w:t>
      </w:r>
      <w:proofErr w:type="gramEnd"/>
      <w:r>
        <w:rPr>
          <w:sz w:val="20"/>
          <w:szCs w:val="20"/>
        </w:rPr>
        <w:t xml:space="preserve"> sekunder data yang bersifat studi wawancara, observasi, dan dokumentasi, atau data yang berbentuk sudah jadi. Data sekunder dalam penelitian ini diperoleh dari sumber berupa literaturliteratur berupa buku-buku, skripsi, jurnal, laporan atau data-data yang terkait dengan program penyediaan air bersih.</w:t>
      </w:r>
    </w:p>
    <w:p w14:paraId="549B0FDD" w14:textId="77777777" w:rsidR="00F35A14" w:rsidRDefault="00F35A14" w:rsidP="00F35A14">
      <w:pPr>
        <w:ind w:firstLine="720"/>
        <w:jc w:val="both"/>
        <w:rPr>
          <w:sz w:val="20"/>
          <w:szCs w:val="20"/>
        </w:rPr>
      </w:pPr>
      <w:r>
        <w:rPr>
          <w:sz w:val="20"/>
          <w:szCs w:val="20"/>
        </w:rPr>
        <w:t xml:space="preserve">Teknik pengumpulan data yang akan peneliti ambil, </w:t>
      </w:r>
      <w:proofErr w:type="gramStart"/>
      <w:r>
        <w:rPr>
          <w:sz w:val="20"/>
          <w:szCs w:val="20"/>
        </w:rPr>
        <w:t>yaitu :</w:t>
      </w:r>
      <w:proofErr w:type="gramEnd"/>
    </w:p>
    <w:p w14:paraId="5BBC68BA" w14:textId="77777777" w:rsidR="00F35A14" w:rsidRDefault="00F35A14" w:rsidP="00F35A14">
      <w:pPr>
        <w:pStyle w:val="ListParagraph"/>
        <w:numPr>
          <w:ilvl w:val="0"/>
          <w:numId w:val="21"/>
        </w:numPr>
        <w:spacing w:after="160" w:line="256" w:lineRule="auto"/>
        <w:jc w:val="both"/>
        <w:rPr>
          <w:sz w:val="20"/>
          <w:szCs w:val="20"/>
        </w:rPr>
      </w:pPr>
      <w:proofErr w:type="gramStart"/>
      <w:r>
        <w:rPr>
          <w:sz w:val="20"/>
          <w:szCs w:val="20"/>
        </w:rPr>
        <w:t>Observasi :</w:t>
      </w:r>
      <w:proofErr w:type="gramEnd"/>
      <w:r>
        <w:rPr>
          <w:sz w:val="20"/>
          <w:szCs w:val="20"/>
        </w:rPr>
        <w:t xml:space="preserve"> Untuk mengetahui tentang Peran Pemerintah Desa Dalam Upaya Pengembangan sarana Air Bersih Di Desa Kahakitang Kecamatan Tatoareng Kabupaten Kepulauan Sangihe. Observasi yang dilakukan dengan cara peneliti melihat serta mengamati kondisi peran pemerintah desa dalam upya pembangunan sarana air bersih dan bagaimana pemerintah mengelolah dan melakukan tugas serta tanggung jawabnya.</w:t>
      </w:r>
    </w:p>
    <w:p w14:paraId="3BEE0C80" w14:textId="083268AC" w:rsidR="00F35A14" w:rsidRPr="00F35A14" w:rsidRDefault="00F35A14" w:rsidP="00F35A14">
      <w:pPr>
        <w:pStyle w:val="ListParagraph"/>
        <w:numPr>
          <w:ilvl w:val="0"/>
          <w:numId w:val="21"/>
        </w:numPr>
        <w:spacing w:after="160" w:line="256" w:lineRule="auto"/>
        <w:jc w:val="both"/>
        <w:rPr>
          <w:sz w:val="20"/>
          <w:szCs w:val="20"/>
        </w:rPr>
      </w:pPr>
      <w:r>
        <w:rPr>
          <w:sz w:val="20"/>
          <w:szCs w:val="20"/>
        </w:rPr>
        <w:t xml:space="preserve">Wawancara : </w:t>
      </w:r>
      <w:r w:rsidRPr="00F35A14">
        <w:rPr>
          <w:sz w:val="20"/>
          <w:szCs w:val="20"/>
        </w:rPr>
        <w:t>Jenis wawancara yang digunakan dalam  penelitian ini adalah wawancara terstruktur (struktured interview)  Dengan wawancara terstruktur ini peneliti lakukan untuk memperoleh dan mengambil data dengan mengadakan  tanya jawab secara langsung dengan responden dan mendengar langsung serta mencatat dengan teliti apa yang diterangkan oleh responden, metode ini digunakan untuk memperoleh data atau informasi dari beberapa sumber data yang bersangkutan diantaranya yaitu: Kepala Desa, Perangkat Desa, dan Masyarakat Desa Kahakitang.</w:t>
      </w:r>
    </w:p>
    <w:p w14:paraId="36624CBD" w14:textId="3ADAECA8" w:rsidR="00F35A14" w:rsidRDefault="00F35A14" w:rsidP="00F35A14">
      <w:pPr>
        <w:pStyle w:val="ListParagraph"/>
        <w:numPr>
          <w:ilvl w:val="0"/>
          <w:numId w:val="21"/>
        </w:numPr>
        <w:spacing w:after="160" w:line="256" w:lineRule="auto"/>
        <w:jc w:val="both"/>
        <w:rPr>
          <w:sz w:val="20"/>
          <w:szCs w:val="20"/>
        </w:rPr>
      </w:pPr>
      <w:proofErr w:type="gramStart"/>
      <w:r>
        <w:rPr>
          <w:sz w:val="20"/>
          <w:szCs w:val="20"/>
        </w:rPr>
        <w:t>Dokumen :</w:t>
      </w:r>
      <w:proofErr w:type="gramEnd"/>
      <w:r>
        <w:rPr>
          <w:sz w:val="20"/>
          <w:szCs w:val="20"/>
        </w:rPr>
        <w:t xml:space="preserve"> Untuk memeperoleh data-data yang dibutuhkan dalam penelitian ini peneliti mengumpulkan data-data serta literature yang relevan. Teknik dokumentasi ini dapat berupa gambar, file, maupun catatan penting.</w:t>
      </w:r>
    </w:p>
    <w:p w14:paraId="24F90BFC" w14:textId="77777777" w:rsidR="00F35A14" w:rsidRDefault="00F35A14" w:rsidP="00F35A14">
      <w:pPr>
        <w:ind w:firstLine="720"/>
        <w:jc w:val="both"/>
        <w:rPr>
          <w:sz w:val="20"/>
          <w:szCs w:val="20"/>
        </w:rPr>
      </w:pPr>
      <w:r>
        <w:rPr>
          <w:sz w:val="20"/>
          <w:szCs w:val="20"/>
        </w:rPr>
        <w:t>Teknik Analisis Data dalam Penelitian ini Menurut Kairupan dan Mandagi “Proses analisis data yang diperoleh dari lapangan pada prinsipnya dilakukan Bersama dengan pngumpulan data. Antara keduanya tidak boleh dipisahkan, sebab pada saat pengumpulan data secra tidak langung terjadi proses analisis data. Proses selanjutnya adalah penyederhanaan data, agar supaya data dan informasi yang diperoleh dapat digunakan untuk menjelaskan permasalahan penelitian.” [8]</w:t>
      </w:r>
    </w:p>
    <w:p w14:paraId="014D8BD5" w14:textId="77777777" w:rsidR="00F35A14" w:rsidRDefault="00F35A14" w:rsidP="00F35A14">
      <w:pPr>
        <w:ind w:firstLine="720"/>
        <w:jc w:val="both"/>
        <w:rPr>
          <w:sz w:val="20"/>
          <w:szCs w:val="20"/>
        </w:rPr>
      </w:pPr>
      <w:r>
        <w:rPr>
          <w:sz w:val="20"/>
          <w:szCs w:val="20"/>
        </w:rPr>
        <w:t xml:space="preserve">Berdasarkan pendapat tersebut dalam kaitannya menganalisis data kualitatif maka langkah yang ditempuh oleh penelitian adalah sebagai </w:t>
      </w:r>
      <w:proofErr w:type="gramStart"/>
      <w:r>
        <w:rPr>
          <w:sz w:val="20"/>
          <w:szCs w:val="20"/>
        </w:rPr>
        <w:t>berikut :</w:t>
      </w:r>
      <w:proofErr w:type="gramEnd"/>
    </w:p>
    <w:p w14:paraId="16FA1038" w14:textId="61CF1FE1" w:rsidR="00F35A14" w:rsidRDefault="00F35A14" w:rsidP="00F35A14">
      <w:pPr>
        <w:pStyle w:val="ListParagraph"/>
        <w:numPr>
          <w:ilvl w:val="0"/>
          <w:numId w:val="22"/>
        </w:numPr>
        <w:spacing w:after="160" w:line="256" w:lineRule="auto"/>
        <w:jc w:val="both"/>
        <w:rPr>
          <w:sz w:val="20"/>
          <w:szCs w:val="20"/>
        </w:rPr>
      </w:pPr>
      <w:r>
        <w:rPr>
          <w:sz w:val="20"/>
          <w:szCs w:val="20"/>
        </w:rPr>
        <w:t xml:space="preserve">Penyusunan </w:t>
      </w:r>
      <w:proofErr w:type="gramStart"/>
      <w:r>
        <w:rPr>
          <w:sz w:val="20"/>
          <w:szCs w:val="20"/>
        </w:rPr>
        <w:t>data :</w:t>
      </w:r>
      <w:proofErr w:type="gramEnd"/>
      <w:r>
        <w:rPr>
          <w:sz w:val="20"/>
          <w:szCs w:val="20"/>
        </w:rPr>
        <w:t xml:space="preserve"> yang dimaksut dengan penyusunan data ini yaitu untuk memudahkan dalam penilaian.</w:t>
      </w:r>
    </w:p>
    <w:p w14:paraId="124D03C6" w14:textId="77777777" w:rsidR="00F35A14" w:rsidRDefault="00F35A14" w:rsidP="00F35A14">
      <w:pPr>
        <w:pStyle w:val="ListParagraph"/>
        <w:numPr>
          <w:ilvl w:val="0"/>
          <w:numId w:val="22"/>
        </w:numPr>
        <w:spacing w:after="160" w:line="256" w:lineRule="auto"/>
        <w:jc w:val="both"/>
        <w:rPr>
          <w:sz w:val="20"/>
          <w:szCs w:val="20"/>
        </w:rPr>
      </w:pPr>
      <w:r>
        <w:rPr>
          <w:sz w:val="20"/>
          <w:szCs w:val="20"/>
        </w:rPr>
        <w:t>Klasifikasi data  : Data sebagai usaha untuk menggolokan data yang berdasarkan pada kategori yang  diteliti   Penggolongan ini disesuaikan dengan sub permasalahan yang telah dibuat sebelumnya berdasarkan analisis yang terkandung dalam masalah sendiri</w:t>
      </w:r>
    </w:p>
    <w:p w14:paraId="49B9FDB8" w14:textId="190AC85A" w:rsidR="00D10559" w:rsidRPr="00C068C7" w:rsidRDefault="00F35A14" w:rsidP="00C068C7">
      <w:pPr>
        <w:pStyle w:val="ListParagraph"/>
        <w:numPr>
          <w:ilvl w:val="0"/>
          <w:numId w:val="22"/>
        </w:numPr>
        <w:spacing w:after="160" w:line="256" w:lineRule="auto"/>
        <w:jc w:val="both"/>
        <w:rPr>
          <w:sz w:val="20"/>
          <w:szCs w:val="20"/>
        </w:rPr>
      </w:pPr>
      <w:r>
        <w:rPr>
          <w:sz w:val="20"/>
          <w:szCs w:val="20"/>
        </w:rPr>
        <w:t xml:space="preserve">Pengelolaan </w:t>
      </w:r>
      <w:proofErr w:type="gramStart"/>
      <w:r>
        <w:rPr>
          <w:sz w:val="20"/>
          <w:szCs w:val="20"/>
        </w:rPr>
        <w:t>data  :</w:t>
      </w:r>
      <w:proofErr w:type="gramEnd"/>
      <w:r>
        <w:rPr>
          <w:sz w:val="20"/>
          <w:szCs w:val="20"/>
        </w:rPr>
        <w:t xml:space="preserve"> Data yang telah ditransip kemudian disajikan dengan cara dipisahkan dan diletaka data yang serupa kedalam bagian tertentu yang telah ditanda.  Langkah selanjutnya adalah membuat rangkuman inti dari setiap aspek yang diteliti.</w:t>
      </w:r>
    </w:p>
    <w:p w14:paraId="21466BDA" w14:textId="06601473" w:rsidR="00AD4307" w:rsidRPr="00F80F3B" w:rsidRDefault="005E3535" w:rsidP="00F80F3B">
      <w:pPr>
        <w:pStyle w:val="Heading1"/>
        <w:jc w:val="both"/>
        <w:rPr>
          <w:rStyle w:val="SubtleReference"/>
          <w:color w:val="000000" w:themeColor="text1"/>
        </w:rPr>
      </w:pPr>
      <w:r w:rsidRPr="00F80F3B">
        <w:rPr>
          <w:rStyle w:val="SubtleReference"/>
          <w:color w:val="000000" w:themeColor="text1"/>
        </w:rPr>
        <w:t>III. Hasil dan Pembahasan</w:t>
      </w:r>
      <w:bookmarkEnd w:id="8"/>
    </w:p>
    <w:p w14:paraId="25A44D8F" w14:textId="77777777" w:rsidR="002236BC" w:rsidRPr="00BC6D10" w:rsidRDefault="002236BC" w:rsidP="00EC4F5A">
      <w:pPr>
        <w:rPr>
          <w:color w:val="000000" w:themeColor="text1"/>
          <w:sz w:val="20"/>
          <w:szCs w:val="20"/>
        </w:rPr>
      </w:pPr>
    </w:p>
    <w:p w14:paraId="70139D94" w14:textId="4DB4DC71" w:rsidR="003F10DA" w:rsidRDefault="003F10DA" w:rsidP="003F10DA">
      <w:pPr>
        <w:ind w:firstLine="720"/>
        <w:jc w:val="both"/>
        <w:rPr>
          <w:sz w:val="20"/>
          <w:szCs w:val="20"/>
        </w:rPr>
      </w:pPr>
      <w:r w:rsidRPr="003F10DA">
        <w:rPr>
          <w:sz w:val="20"/>
          <w:szCs w:val="20"/>
        </w:rPr>
        <w:t>Hasil penelitian ini menunjukkan bahwa  Kinerja Pegawai Negeri Sipil di Di Dinas Pendidikan Kabupaten Minahasa belum terlalu optimal dalam menjalankan tugas dan tanggung jawab, hal ini dilihat berdasarkan pengolahan data observasi dan juga pengolahan data-data wawancara yang dilakukan dimana pengolahan data wawancara peneliti melihat ada argumentasi yang di lontarkan dari salah satu informan mengenai dengan kinerja yaitu : masih ada staf yang mementingkan kepentingan pribadi dari pada  kepentingan umum dan juga masih ada staf yang menunda-nunda pekerjaan.</w:t>
      </w:r>
    </w:p>
    <w:p w14:paraId="32DDFE64" w14:textId="72C2B334" w:rsidR="00E427BE" w:rsidRDefault="00E427BE" w:rsidP="00E427BE">
      <w:pPr>
        <w:jc w:val="both"/>
        <w:rPr>
          <w:sz w:val="20"/>
          <w:szCs w:val="20"/>
        </w:rPr>
      </w:pPr>
      <w:r>
        <w:rPr>
          <w:sz w:val="20"/>
          <w:szCs w:val="20"/>
        </w:rPr>
        <w:t>49</w:t>
      </w:r>
    </w:p>
    <w:p w14:paraId="2E79BA49" w14:textId="094272A8" w:rsidR="00C068C7" w:rsidRDefault="00C068C7" w:rsidP="003F10DA">
      <w:pPr>
        <w:ind w:firstLine="720"/>
        <w:jc w:val="both"/>
        <w:rPr>
          <w:sz w:val="20"/>
          <w:szCs w:val="20"/>
        </w:rPr>
      </w:pPr>
    </w:p>
    <w:p w14:paraId="44AAF630" w14:textId="77777777" w:rsidR="00C068C7" w:rsidRDefault="00C068C7" w:rsidP="00C068C7">
      <w:pPr>
        <w:ind w:firstLine="720"/>
        <w:jc w:val="both"/>
        <w:rPr>
          <w:sz w:val="20"/>
          <w:szCs w:val="20"/>
        </w:rPr>
      </w:pPr>
      <w:r>
        <w:rPr>
          <w:sz w:val="20"/>
          <w:szCs w:val="20"/>
        </w:rPr>
        <w:lastRenderedPageBreak/>
        <w:t xml:space="preserve">Desa Kahakitang merupakan pulau yang terbesar di kecamatan tatoareng dimana kahakitang adalah ibu kota kecamatan Tatoareng. Berdasarkan survey dalam perhitungan luas yaitu 8,78 Km2. Dan menurut Badan Pusat Statistik (BPS) yaitu 12,08 Km2 dan dilihat secara geogravis pulau kahakitang terletak pada 3 10’32” LU dan 125 31’09” BT. </w:t>
      </w:r>
    </w:p>
    <w:p w14:paraId="6DB3630E" w14:textId="77777777" w:rsidR="00C068C7" w:rsidRDefault="00C068C7" w:rsidP="00C068C7">
      <w:pPr>
        <w:jc w:val="both"/>
        <w:rPr>
          <w:sz w:val="20"/>
          <w:szCs w:val="20"/>
        </w:rPr>
      </w:pPr>
      <w:r>
        <w:rPr>
          <w:sz w:val="20"/>
          <w:szCs w:val="20"/>
        </w:rPr>
        <w:t>Kampung kahakitang dengan batas wilayahnya yaitu:</w:t>
      </w:r>
    </w:p>
    <w:p w14:paraId="15EC0534" w14:textId="77777777" w:rsidR="00C068C7" w:rsidRDefault="00C068C7" w:rsidP="00C068C7">
      <w:pPr>
        <w:pStyle w:val="ListParagraph"/>
        <w:numPr>
          <w:ilvl w:val="0"/>
          <w:numId w:val="18"/>
        </w:numPr>
        <w:spacing w:after="160" w:line="256" w:lineRule="auto"/>
        <w:jc w:val="both"/>
        <w:rPr>
          <w:sz w:val="20"/>
          <w:szCs w:val="20"/>
        </w:rPr>
      </w:pPr>
      <w:r>
        <w:rPr>
          <w:sz w:val="20"/>
          <w:szCs w:val="20"/>
        </w:rPr>
        <w:t>Utara, Kampung Daleko Bembanehe</w:t>
      </w:r>
    </w:p>
    <w:p w14:paraId="1A904BC6" w14:textId="77777777" w:rsidR="00C068C7" w:rsidRDefault="00C068C7" w:rsidP="00C068C7">
      <w:pPr>
        <w:pStyle w:val="ListParagraph"/>
        <w:numPr>
          <w:ilvl w:val="0"/>
          <w:numId w:val="18"/>
        </w:numPr>
        <w:spacing w:after="160" w:line="256" w:lineRule="auto"/>
        <w:jc w:val="both"/>
        <w:rPr>
          <w:sz w:val="20"/>
          <w:szCs w:val="20"/>
        </w:rPr>
      </w:pPr>
      <w:r>
        <w:rPr>
          <w:sz w:val="20"/>
          <w:szCs w:val="20"/>
        </w:rPr>
        <w:t>Selatan, Laut Sulawesi</w:t>
      </w:r>
    </w:p>
    <w:p w14:paraId="2CB7A108" w14:textId="77777777" w:rsidR="00C068C7" w:rsidRDefault="00C068C7" w:rsidP="00C068C7">
      <w:pPr>
        <w:pStyle w:val="ListParagraph"/>
        <w:numPr>
          <w:ilvl w:val="0"/>
          <w:numId w:val="18"/>
        </w:numPr>
        <w:spacing w:after="160" w:line="256" w:lineRule="auto"/>
        <w:jc w:val="both"/>
        <w:rPr>
          <w:sz w:val="20"/>
          <w:szCs w:val="20"/>
        </w:rPr>
      </w:pPr>
      <w:r>
        <w:rPr>
          <w:sz w:val="20"/>
          <w:szCs w:val="20"/>
        </w:rPr>
        <w:t>Timur, Laut Sulawesi</w:t>
      </w:r>
    </w:p>
    <w:p w14:paraId="1BA968EE" w14:textId="77777777" w:rsidR="00C068C7" w:rsidRDefault="00C068C7" w:rsidP="00C068C7">
      <w:pPr>
        <w:pStyle w:val="ListParagraph"/>
        <w:numPr>
          <w:ilvl w:val="0"/>
          <w:numId w:val="18"/>
        </w:numPr>
        <w:spacing w:after="160" w:line="256" w:lineRule="auto"/>
        <w:jc w:val="both"/>
        <w:rPr>
          <w:sz w:val="20"/>
          <w:szCs w:val="20"/>
        </w:rPr>
      </w:pPr>
      <w:r>
        <w:rPr>
          <w:sz w:val="20"/>
          <w:szCs w:val="20"/>
        </w:rPr>
        <w:t>Barat, Kampung Taleko Batusaiki</w:t>
      </w:r>
    </w:p>
    <w:p w14:paraId="4D2B2EB4" w14:textId="77777777" w:rsidR="00C068C7" w:rsidRDefault="00C068C7" w:rsidP="00C068C7">
      <w:pPr>
        <w:jc w:val="both"/>
        <w:rPr>
          <w:sz w:val="20"/>
          <w:szCs w:val="20"/>
        </w:rPr>
      </w:pPr>
    </w:p>
    <w:p w14:paraId="0CAB8ABB" w14:textId="77777777" w:rsidR="00C068C7" w:rsidRDefault="00C068C7" w:rsidP="00C068C7">
      <w:pPr>
        <w:ind w:firstLine="720"/>
        <w:jc w:val="both"/>
        <w:rPr>
          <w:sz w:val="20"/>
          <w:szCs w:val="20"/>
        </w:rPr>
      </w:pPr>
      <w:r>
        <w:rPr>
          <w:sz w:val="20"/>
          <w:szCs w:val="20"/>
        </w:rPr>
        <w:t>Keadaan Sosial dan Ekonomi. Dengan jumlah keseluruhan adalah 698 jiwa, dan untuk jumlah KK yaitu 203 KK. Mayoritas warga atau penduduk yang ada di pulau kahakitang beragama Kristen Protestan dan Sebagian kecilnya yaitu beragama Kristen Katolik</w:t>
      </w:r>
    </w:p>
    <w:p w14:paraId="2BF5EB85" w14:textId="77777777" w:rsidR="00C068C7" w:rsidRDefault="00C068C7" w:rsidP="00C068C7">
      <w:pPr>
        <w:jc w:val="both"/>
        <w:rPr>
          <w:sz w:val="20"/>
          <w:szCs w:val="20"/>
        </w:rPr>
      </w:pPr>
      <w:r>
        <w:rPr>
          <w:sz w:val="20"/>
          <w:szCs w:val="20"/>
        </w:rPr>
        <w:t>Jumlah penduduk di pulau kahakitang yaitu,</w:t>
      </w:r>
    </w:p>
    <w:p w14:paraId="14592104" w14:textId="77777777" w:rsidR="00C068C7" w:rsidRDefault="00C068C7" w:rsidP="00C068C7">
      <w:pPr>
        <w:pStyle w:val="ListParagraph"/>
        <w:numPr>
          <w:ilvl w:val="0"/>
          <w:numId w:val="23"/>
        </w:numPr>
        <w:spacing w:after="160" w:line="256" w:lineRule="auto"/>
        <w:jc w:val="both"/>
        <w:rPr>
          <w:sz w:val="20"/>
          <w:szCs w:val="20"/>
        </w:rPr>
      </w:pPr>
      <w:r>
        <w:rPr>
          <w:sz w:val="20"/>
          <w:szCs w:val="20"/>
        </w:rPr>
        <w:t xml:space="preserve">Laki-laki adalah 353 jiwa </w:t>
      </w:r>
    </w:p>
    <w:p w14:paraId="3A5445CF" w14:textId="77777777" w:rsidR="00C068C7" w:rsidRDefault="00C068C7" w:rsidP="00C068C7">
      <w:pPr>
        <w:pStyle w:val="ListParagraph"/>
        <w:numPr>
          <w:ilvl w:val="0"/>
          <w:numId w:val="23"/>
        </w:numPr>
        <w:spacing w:after="160" w:line="256" w:lineRule="auto"/>
        <w:jc w:val="both"/>
        <w:rPr>
          <w:sz w:val="20"/>
          <w:szCs w:val="20"/>
        </w:rPr>
      </w:pPr>
      <w:r>
        <w:rPr>
          <w:sz w:val="20"/>
          <w:szCs w:val="20"/>
        </w:rPr>
        <w:t>Perempuan 345 jiwa.</w:t>
      </w:r>
    </w:p>
    <w:p w14:paraId="4E06E83F" w14:textId="77777777" w:rsidR="00C068C7" w:rsidRDefault="00C068C7" w:rsidP="00C068C7">
      <w:pPr>
        <w:jc w:val="both"/>
        <w:rPr>
          <w:sz w:val="20"/>
          <w:szCs w:val="20"/>
        </w:rPr>
      </w:pPr>
      <w:r>
        <w:rPr>
          <w:sz w:val="20"/>
          <w:szCs w:val="20"/>
        </w:rPr>
        <w:t>Berdasarkan data yang ada untuk pekerjaan penduduk pulau kahakitang yaitu;</w:t>
      </w:r>
    </w:p>
    <w:p w14:paraId="7A088EC0" w14:textId="77777777" w:rsidR="00C068C7" w:rsidRDefault="00C068C7" w:rsidP="00C068C7">
      <w:pPr>
        <w:pStyle w:val="ListParagraph"/>
        <w:numPr>
          <w:ilvl w:val="0"/>
          <w:numId w:val="24"/>
        </w:numPr>
        <w:spacing w:after="160" w:line="256" w:lineRule="auto"/>
        <w:jc w:val="both"/>
        <w:rPr>
          <w:sz w:val="20"/>
          <w:szCs w:val="20"/>
        </w:rPr>
      </w:pPr>
      <w:r>
        <w:rPr>
          <w:sz w:val="20"/>
          <w:szCs w:val="20"/>
        </w:rPr>
        <w:t>Nelayan 55 KK</w:t>
      </w:r>
    </w:p>
    <w:p w14:paraId="35596219" w14:textId="77777777" w:rsidR="00C068C7" w:rsidRDefault="00C068C7" w:rsidP="00C068C7">
      <w:pPr>
        <w:pStyle w:val="ListParagraph"/>
        <w:numPr>
          <w:ilvl w:val="0"/>
          <w:numId w:val="24"/>
        </w:numPr>
        <w:spacing w:after="160" w:line="256" w:lineRule="auto"/>
        <w:jc w:val="both"/>
        <w:rPr>
          <w:sz w:val="20"/>
          <w:szCs w:val="20"/>
        </w:rPr>
      </w:pPr>
      <w:r>
        <w:rPr>
          <w:sz w:val="20"/>
          <w:szCs w:val="20"/>
        </w:rPr>
        <w:t>Petani 112 KK</w:t>
      </w:r>
    </w:p>
    <w:p w14:paraId="411526C8" w14:textId="77777777" w:rsidR="00C068C7" w:rsidRDefault="00C068C7" w:rsidP="00C068C7">
      <w:pPr>
        <w:pStyle w:val="ListParagraph"/>
        <w:numPr>
          <w:ilvl w:val="0"/>
          <w:numId w:val="24"/>
        </w:numPr>
        <w:spacing w:after="160" w:line="256" w:lineRule="auto"/>
        <w:jc w:val="both"/>
        <w:rPr>
          <w:sz w:val="20"/>
          <w:szCs w:val="20"/>
        </w:rPr>
      </w:pPr>
      <w:r>
        <w:rPr>
          <w:sz w:val="20"/>
          <w:szCs w:val="20"/>
        </w:rPr>
        <w:t>Pegawai Negeri Sipil (PNS) 27 orang</w:t>
      </w:r>
    </w:p>
    <w:p w14:paraId="637DAE5B" w14:textId="77777777" w:rsidR="00C068C7" w:rsidRDefault="00C068C7" w:rsidP="00C068C7">
      <w:pPr>
        <w:pStyle w:val="ListParagraph"/>
        <w:numPr>
          <w:ilvl w:val="0"/>
          <w:numId w:val="24"/>
        </w:numPr>
        <w:spacing w:after="160" w:line="256" w:lineRule="auto"/>
        <w:jc w:val="both"/>
        <w:rPr>
          <w:sz w:val="20"/>
          <w:szCs w:val="20"/>
        </w:rPr>
      </w:pPr>
      <w:r>
        <w:rPr>
          <w:sz w:val="20"/>
          <w:szCs w:val="20"/>
        </w:rPr>
        <w:t>TNI/Polri 5 orang</w:t>
      </w:r>
    </w:p>
    <w:p w14:paraId="6796C1E2" w14:textId="77777777" w:rsidR="00C068C7" w:rsidRDefault="00C068C7" w:rsidP="00C068C7">
      <w:pPr>
        <w:pStyle w:val="ListParagraph"/>
        <w:numPr>
          <w:ilvl w:val="0"/>
          <w:numId w:val="24"/>
        </w:numPr>
        <w:spacing w:after="160" w:line="256" w:lineRule="auto"/>
        <w:jc w:val="both"/>
        <w:rPr>
          <w:sz w:val="20"/>
          <w:szCs w:val="20"/>
        </w:rPr>
      </w:pPr>
      <w:r>
        <w:rPr>
          <w:sz w:val="20"/>
          <w:szCs w:val="20"/>
        </w:rPr>
        <w:t>Tukang Kayu/ Bangunan 5 Orang.</w:t>
      </w:r>
    </w:p>
    <w:p w14:paraId="1D98D95D" w14:textId="77777777" w:rsidR="00C068C7" w:rsidRDefault="00C068C7" w:rsidP="00C068C7">
      <w:pPr>
        <w:ind w:firstLine="720"/>
        <w:jc w:val="both"/>
        <w:rPr>
          <w:sz w:val="20"/>
          <w:szCs w:val="20"/>
        </w:rPr>
      </w:pPr>
      <w:r>
        <w:rPr>
          <w:sz w:val="20"/>
          <w:szCs w:val="20"/>
        </w:rPr>
        <w:t>Karena di pulau kahakitang yang adalah ibukota kecamatan, maka adanya kantor kecamatan Tatoareng, untuk sarana Kesehatan ada puskesmas, begitu juga dengan sarana Pendidikan di pulau kahakitang terdapat beberapa sarana Pendidikan yaitu;</w:t>
      </w:r>
    </w:p>
    <w:p w14:paraId="0BD78B99" w14:textId="77777777" w:rsidR="00C068C7" w:rsidRDefault="00C068C7" w:rsidP="00C068C7">
      <w:pPr>
        <w:pStyle w:val="ListParagraph"/>
        <w:numPr>
          <w:ilvl w:val="0"/>
          <w:numId w:val="25"/>
        </w:numPr>
        <w:spacing w:after="160" w:line="256" w:lineRule="auto"/>
        <w:jc w:val="both"/>
        <w:rPr>
          <w:sz w:val="20"/>
          <w:szCs w:val="20"/>
        </w:rPr>
      </w:pPr>
      <w:r>
        <w:rPr>
          <w:sz w:val="20"/>
          <w:szCs w:val="20"/>
        </w:rPr>
        <w:t xml:space="preserve">1, PAUD (Pendidikan Anak Usia Dini) </w:t>
      </w:r>
    </w:p>
    <w:p w14:paraId="671312A5" w14:textId="77777777" w:rsidR="00C068C7" w:rsidRDefault="00C068C7" w:rsidP="00C068C7">
      <w:pPr>
        <w:pStyle w:val="ListParagraph"/>
        <w:numPr>
          <w:ilvl w:val="0"/>
          <w:numId w:val="25"/>
        </w:numPr>
        <w:spacing w:after="160" w:line="256" w:lineRule="auto"/>
        <w:jc w:val="both"/>
        <w:rPr>
          <w:sz w:val="20"/>
          <w:szCs w:val="20"/>
        </w:rPr>
      </w:pPr>
      <w:r>
        <w:rPr>
          <w:sz w:val="20"/>
          <w:szCs w:val="20"/>
        </w:rPr>
        <w:t>1, TK (Taman Kanak-kanak)</w:t>
      </w:r>
    </w:p>
    <w:p w14:paraId="61BF2845" w14:textId="77777777" w:rsidR="00C068C7" w:rsidRDefault="00C068C7" w:rsidP="00C068C7">
      <w:pPr>
        <w:pStyle w:val="ListParagraph"/>
        <w:numPr>
          <w:ilvl w:val="0"/>
          <w:numId w:val="25"/>
        </w:numPr>
        <w:spacing w:after="160" w:line="256" w:lineRule="auto"/>
        <w:jc w:val="both"/>
        <w:rPr>
          <w:sz w:val="20"/>
          <w:szCs w:val="20"/>
        </w:rPr>
      </w:pPr>
      <w:r>
        <w:rPr>
          <w:sz w:val="20"/>
          <w:szCs w:val="20"/>
        </w:rPr>
        <w:t>2, SD (Sekolah Dasar)</w:t>
      </w:r>
    </w:p>
    <w:p w14:paraId="7D78C138" w14:textId="77777777" w:rsidR="00C068C7" w:rsidRDefault="00C068C7" w:rsidP="00C068C7">
      <w:pPr>
        <w:pStyle w:val="ListParagraph"/>
        <w:numPr>
          <w:ilvl w:val="0"/>
          <w:numId w:val="25"/>
        </w:numPr>
        <w:spacing w:after="160" w:line="256" w:lineRule="auto"/>
        <w:jc w:val="both"/>
        <w:rPr>
          <w:sz w:val="20"/>
          <w:szCs w:val="20"/>
        </w:rPr>
      </w:pPr>
      <w:r>
        <w:rPr>
          <w:sz w:val="20"/>
          <w:szCs w:val="20"/>
        </w:rPr>
        <w:t>1, SMP (Sekolah Menengah Pertama</w:t>
      </w:r>
    </w:p>
    <w:p w14:paraId="1C997F9A" w14:textId="77777777" w:rsidR="00C068C7" w:rsidRDefault="00C068C7" w:rsidP="00C068C7">
      <w:pPr>
        <w:pStyle w:val="ListParagraph"/>
        <w:numPr>
          <w:ilvl w:val="0"/>
          <w:numId w:val="25"/>
        </w:numPr>
        <w:spacing w:after="160" w:line="256" w:lineRule="auto"/>
        <w:jc w:val="both"/>
        <w:rPr>
          <w:sz w:val="20"/>
          <w:szCs w:val="20"/>
        </w:rPr>
      </w:pPr>
      <w:r>
        <w:rPr>
          <w:sz w:val="20"/>
          <w:szCs w:val="20"/>
        </w:rPr>
        <w:t>1, SMA (Sekolah Menengah Atas)</w:t>
      </w:r>
    </w:p>
    <w:p w14:paraId="47C0ECF8" w14:textId="77777777" w:rsidR="00C068C7" w:rsidRDefault="00C068C7" w:rsidP="00C068C7">
      <w:pPr>
        <w:jc w:val="both"/>
        <w:rPr>
          <w:sz w:val="20"/>
          <w:szCs w:val="20"/>
        </w:rPr>
      </w:pPr>
      <w:r>
        <w:rPr>
          <w:sz w:val="20"/>
          <w:szCs w:val="20"/>
        </w:rPr>
        <w:tab/>
        <w:t xml:space="preserve">Partisipasi Masyarakat dalam Pembangunan Sarana Air Bersih di Desa Kahakitang Kecamatan Tatoareng Kabupaten Kepulauan Sangihe. Partisipasi dari masyarakat merupakan suatu hal yang sangat penting, lewat partisipasi dari masyarakat sebuah kebijakan, program, tujuan, dan Visi-Misi dari pemerintah akan terimplementasi dengan baik. </w:t>
      </w:r>
      <w:proofErr w:type="gramStart"/>
      <w:r>
        <w:rPr>
          <w:sz w:val="20"/>
          <w:szCs w:val="20"/>
        </w:rPr>
        <w:t>Mandagi  juga</w:t>
      </w:r>
      <w:proofErr w:type="gramEnd"/>
      <w:r>
        <w:rPr>
          <w:sz w:val="20"/>
          <w:szCs w:val="20"/>
        </w:rPr>
        <w:t xml:space="preserve"> mengatakan “Banyak definisi yang dikemukakan para ahli tentang partisipasi, namun secara harafiah, partisipasi berarti; [9]</w:t>
      </w:r>
    </w:p>
    <w:p w14:paraId="4F4FBE82" w14:textId="77777777" w:rsidR="00C068C7" w:rsidRDefault="00C068C7" w:rsidP="00C068C7">
      <w:pPr>
        <w:pStyle w:val="ListParagraph"/>
        <w:numPr>
          <w:ilvl w:val="0"/>
          <w:numId w:val="26"/>
        </w:numPr>
        <w:spacing w:after="160" w:line="256" w:lineRule="auto"/>
        <w:jc w:val="both"/>
        <w:rPr>
          <w:sz w:val="20"/>
          <w:szCs w:val="20"/>
        </w:rPr>
      </w:pPr>
      <w:r>
        <w:rPr>
          <w:sz w:val="20"/>
          <w:szCs w:val="20"/>
        </w:rPr>
        <w:t>Turut berperan serta dalam suatu kegiatan,</w:t>
      </w:r>
    </w:p>
    <w:p w14:paraId="414C67F4" w14:textId="77777777" w:rsidR="00C068C7" w:rsidRDefault="00C068C7" w:rsidP="00C068C7">
      <w:pPr>
        <w:pStyle w:val="ListParagraph"/>
        <w:numPr>
          <w:ilvl w:val="0"/>
          <w:numId w:val="26"/>
        </w:numPr>
        <w:spacing w:after="160" w:line="256" w:lineRule="auto"/>
        <w:jc w:val="both"/>
        <w:rPr>
          <w:sz w:val="20"/>
          <w:szCs w:val="20"/>
        </w:rPr>
      </w:pPr>
      <w:r>
        <w:rPr>
          <w:sz w:val="20"/>
          <w:szCs w:val="20"/>
        </w:rPr>
        <w:t xml:space="preserve"> keikutsertaan atau peran serta dalam suatu kegiiatan</w:t>
      </w:r>
    </w:p>
    <w:p w14:paraId="2B3CD69B" w14:textId="77777777" w:rsidR="00C068C7" w:rsidRDefault="00C068C7" w:rsidP="00C068C7">
      <w:pPr>
        <w:pStyle w:val="ListParagraph"/>
        <w:numPr>
          <w:ilvl w:val="0"/>
          <w:numId w:val="26"/>
        </w:numPr>
        <w:spacing w:after="160" w:line="256" w:lineRule="auto"/>
        <w:jc w:val="both"/>
        <w:rPr>
          <w:sz w:val="20"/>
          <w:szCs w:val="20"/>
        </w:rPr>
      </w:pPr>
      <w:r>
        <w:rPr>
          <w:sz w:val="20"/>
          <w:szCs w:val="20"/>
        </w:rPr>
        <w:t>Peran serta aktif atau proaktif dalam suatu kegiatan.”</w:t>
      </w:r>
    </w:p>
    <w:p w14:paraId="5801BF6A" w14:textId="77777777" w:rsidR="00C068C7" w:rsidRDefault="00C068C7" w:rsidP="00C068C7">
      <w:pPr>
        <w:ind w:firstLine="720"/>
        <w:jc w:val="both"/>
        <w:rPr>
          <w:sz w:val="20"/>
          <w:szCs w:val="20"/>
        </w:rPr>
      </w:pPr>
      <w:r>
        <w:rPr>
          <w:sz w:val="20"/>
          <w:szCs w:val="20"/>
        </w:rPr>
        <w:t xml:space="preserve">Akan tetapi realita yang terjadi di desa kahakitang berbeda dengan yang seharusnya masyarakat lakukan dalam berpartisipasi, dari hasil penelitian yang di temukan keterlibatan masyarakat dalam mencari sumber air, proses pengolahan, dana dan tenaga bisa dikatakan kurang antusias, dan cenderung tidak mau terlibat. </w:t>
      </w:r>
    </w:p>
    <w:p w14:paraId="419DB5CE" w14:textId="77777777" w:rsidR="00C068C7" w:rsidRDefault="00C068C7" w:rsidP="00C068C7">
      <w:pPr>
        <w:ind w:firstLine="720"/>
        <w:jc w:val="both"/>
        <w:rPr>
          <w:sz w:val="20"/>
          <w:szCs w:val="20"/>
        </w:rPr>
      </w:pPr>
    </w:p>
    <w:p w14:paraId="399985EF" w14:textId="77777777" w:rsidR="00C068C7" w:rsidRDefault="00C068C7" w:rsidP="00C068C7">
      <w:pPr>
        <w:ind w:firstLine="720"/>
        <w:jc w:val="both"/>
        <w:rPr>
          <w:sz w:val="20"/>
          <w:szCs w:val="20"/>
        </w:rPr>
      </w:pPr>
      <w:r w:rsidRPr="008F20EF">
        <w:rPr>
          <w:sz w:val="20"/>
          <w:szCs w:val="20"/>
        </w:rPr>
        <w:t>Dalam</w:t>
      </w:r>
      <w:r>
        <w:rPr>
          <w:sz w:val="20"/>
          <w:szCs w:val="20"/>
        </w:rPr>
        <w:t xml:space="preserve"> suatu pembanguunan di dalam </w:t>
      </w:r>
      <w:r w:rsidRPr="008F20EF">
        <w:rPr>
          <w:sz w:val="20"/>
          <w:szCs w:val="20"/>
        </w:rPr>
        <w:t xml:space="preserve">partisipasi masyarakat </w:t>
      </w:r>
      <w:r>
        <w:rPr>
          <w:sz w:val="20"/>
          <w:szCs w:val="20"/>
        </w:rPr>
        <w:t>suatu</w:t>
      </w:r>
      <w:r w:rsidRPr="008F20EF">
        <w:rPr>
          <w:sz w:val="20"/>
          <w:szCs w:val="20"/>
        </w:rPr>
        <w:t xml:space="preserve"> elemen proses pembangunan</w:t>
      </w:r>
      <w:r>
        <w:rPr>
          <w:sz w:val="20"/>
          <w:szCs w:val="20"/>
        </w:rPr>
        <w:t xml:space="preserve"> di</w:t>
      </w:r>
      <w:r w:rsidRPr="008F20EF">
        <w:rPr>
          <w:sz w:val="20"/>
          <w:szCs w:val="20"/>
        </w:rPr>
        <w:t xml:space="preserve"> desa, </w:t>
      </w:r>
      <w:r>
        <w:rPr>
          <w:sz w:val="20"/>
          <w:szCs w:val="20"/>
        </w:rPr>
        <w:t>dan dengan begitu</w:t>
      </w:r>
      <w:r w:rsidRPr="008F20EF">
        <w:rPr>
          <w:sz w:val="20"/>
          <w:szCs w:val="20"/>
        </w:rPr>
        <w:t xml:space="preserve"> partisipasi masyarakat </w:t>
      </w:r>
      <w:r>
        <w:rPr>
          <w:sz w:val="20"/>
          <w:szCs w:val="20"/>
        </w:rPr>
        <w:t>dalam</w:t>
      </w:r>
      <w:r w:rsidRPr="008F20EF">
        <w:rPr>
          <w:sz w:val="20"/>
          <w:szCs w:val="20"/>
        </w:rPr>
        <w:t xml:space="preserve"> pembangunan </w:t>
      </w:r>
      <w:r>
        <w:rPr>
          <w:sz w:val="20"/>
          <w:szCs w:val="20"/>
        </w:rPr>
        <w:t>diperlukan tingkatan</w:t>
      </w:r>
      <w:r w:rsidRPr="008F20EF">
        <w:rPr>
          <w:sz w:val="20"/>
          <w:szCs w:val="20"/>
        </w:rPr>
        <w:t xml:space="preserve"> </w:t>
      </w:r>
      <w:r>
        <w:rPr>
          <w:sz w:val="20"/>
          <w:szCs w:val="20"/>
        </w:rPr>
        <w:t>dan dimulai dari apparat desanyayaitu dengan menggerakan masyarakat untuk berpartisipasi</w:t>
      </w:r>
      <w:r w:rsidRPr="008F20EF">
        <w:rPr>
          <w:sz w:val="20"/>
          <w:szCs w:val="20"/>
        </w:rPr>
        <w:t xml:space="preserve">. </w:t>
      </w:r>
    </w:p>
    <w:p w14:paraId="04CC2CAF" w14:textId="77777777" w:rsidR="00E427BE" w:rsidRDefault="00C068C7" w:rsidP="00C068C7">
      <w:pPr>
        <w:ind w:firstLine="720"/>
        <w:jc w:val="both"/>
        <w:rPr>
          <w:sz w:val="20"/>
          <w:szCs w:val="20"/>
        </w:rPr>
      </w:pPr>
      <w:r>
        <w:rPr>
          <w:sz w:val="20"/>
          <w:szCs w:val="20"/>
        </w:rPr>
        <w:t>P</w:t>
      </w:r>
      <w:r w:rsidRPr="008F20EF">
        <w:rPr>
          <w:sz w:val="20"/>
          <w:szCs w:val="20"/>
        </w:rPr>
        <w:t xml:space="preserve">artisipasi </w:t>
      </w:r>
      <w:r>
        <w:rPr>
          <w:sz w:val="20"/>
          <w:szCs w:val="20"/>
        </w:rPr>
        <w:t xml:space="preserve">Merupakan hubungan </w:t>
      </w:r>
      <w:r w:rsidRPr="008F20EF">
        <w:rPr>
          <w:sz w:val="20"/>
          <w:szCs w:val="20"/>
        </w:rPr>
        <w:t>dengan bawahan</w:t>
      </w:r>
      <w:r>
        <w:rPr>
          <w:sz w:val="20"/>
          <w:szCs w:val="20"/>
        </w:rPr>
        <w:t>/</w:t>
      </w:r>
      <w:r w:rsidRPr="008F20EF">
        <w:rPr>
          <w:sz w:val="20"/>
          <w:szCs w:val="20"/>
        </w:rPr>
        <w:t xml:space="preserve">kelompok </w:t>
      </w:r>
      <w:r>
        <w:rPr>
          <w:sz w:val="20"/>
          <w:szCs w:val="20"/>
        </w:rPr>
        <w:t>yang berhubungan</w:t>
      </w:r>
      <w:r w:rsidRPr="008F20EF">
        <w:rPr>
          <w:sz w:val="20"/>
          <w:szCs w:val="20"/>
        </w:rPr>
        <w:t xml:space="preserve"> d</w:t>
      </w:r>
      <w:r>
        <w:rPr>
          <w:sz w:val="20"/>
          <w:szCs w:val="20"/>
        </w:rPr>
        <w:t xml:space="preserve">engan </w:t>
      </w:r>
      <w:r w:rsidRPr="008F20EF">
        <w:rPr>
          <w:sz w:val="20"/>
          <w:szCs w:val="20"/>
        </w:rPr>
        <w:t>pengambilan keputusan</w:t>
      </w:r>
      <w:r>
        <w:rPr>
          <w:sz w:val="20"/>
          <w:szCs w:val="20"/>
        </w:rPr>
        <w:t>.</w:t>
      </w:r>
      <w:r w:rsidRPr="008F20EF">
        <w:rPr>
          <w:sz w:val="20"/>
          <w:szCs w:val="20"/>
        </w:rPr>
        <w:t xml:space="preserve"> </w:t>
      </w:r>
      <w:r>
        <w:rPr>
          <w:sz w:val="20"/>
          <w:szCs w:val="20"/>
        </w:rPr>
        <w:t>Dan dalam partisipasi masyarakat ini di dasari dengan motivassi suatu individu maupun kelompok</w:t>
      </w:r>
      <w:r w:rsidRPr="008F20EF">
        <w:rPr>
          <w:sz w:val="20"/>
          <w:szCs w:val="20"/>
        </w:rPr>
        <w:t xml:space="preserve">. </w:t>
      </w:r>
      <w:r>
        <w:rPr>
          <w:sz w:val="20"/>
          <w:szCs w:val="20"/>
        </w:rPr>
        <w:t xml:space="preserve">Karena tanpa adannya motivasi yang menjadi penggerak dalam indovidu maka sangatlah mungkin partisipasi </w:t>
      </w:r>
    </w:p>
    <w:p w14:paraId="15F194F7" w14:textId="54CB1691" w:rsidR="00E427BE" w:rsidRDefault="00E427BE" w:rsidP="00E427BE">
      <w:pPr>
        <w:jc w:val="both"/>
        <w:rPr>
          <w:sz w:val="20"/>
          <w:szCs w:val="20"/>
        </w:rPr>
      </w:pPr>
      <w:r>
        <w:rPr>
          <w:sz w:val="20"/>
          <w:szCs w:val="20"/>
        </w:rPr>
        <w:t>50</w:t>
      </w:r>
    </w:p>
    <w:p w14:paraId="51B3FE5C" w14:textId="0E2D8CD3" w:rsidR="00C068C7" w:rsidRDefault="00C068C7" w:rsidP="00E427BE">
      <w:pPr>
        <w:ind w:firstLine="720"/>
        <w:jc w:val="both"/>
        <w:rPr>
          <w:sz w:val="20"/>
          <w:szCs w:val="20"/>
        </w:rPr>
      </w:pPr>
      <w:proofErr w:type="gramStart"/>
      <w:r>
        <w:rPr>
          <w:sz w:val="20"/>
          <w:szCs w:val="20"/>
        </w:rPr>
        <w:lastRenderedPageBreak/>
        <w:t>masyarakat</w:t>
      </w:r>
      <w:proofErr w:type="gramEnd"/>
      <w:r>
        <w:rPr>
          <w:sz w:val="20"/>
          <w:szCs w:val="20"/>
        </w:rPr>
        <w:t xml:space="preserve"> desa akan terwujud dalam suatu pembangunan.</w:t>
      </w:r>
      <w:r w:rsidRPr="008F20EF">
        <w:rPr>
          <w:sz w:val="20"/>
          <w:szCs w:val="20"/>
        </w:rPr>
        <w:t xml:space="preserve"> </w:t>
      </w:r>
      <w:proofErr w:type="gramStart"/>
      <w:r>
        <w:rPr>
          <w:sz w:val="20"/>
          <w:szCs w:val="20"/>
        </w:rPr>
        <w:t>partisipasi</w:t>
      </w:r>
      <w:proofErr w:type="gramEnd"/>
      <w:r>
        <w:rPr>
          <w:sz w:val="20"/>
          <w:szCs w:val="20"/>
        </w:rPr>
        <w:t xml:space="preserve"> itu merupakan suatu kehrusan bagi masyarakat desa untuk meressponnya karena Ketika tidak ada respon yang baik bagi masyarakat sangatlah tidak mungkin suatu rencana khususnya untuk pembangunan desa dapat terlaksana.</w:t>
      </w:r>
    </w:p>
    <w:p w14:paraId="0131F5C7" w14:textId="77777777" w:rsidR="00C068C7" w:rsidRPr="008F20EF" w:rsidRDefault="00C068C7" w:rsidP="00C068C7">
      <w:pPr>
        <w:ind w:firstLine="720"/>
        <w:jc w:val="both"/>
        <w:rPr>
          <w:sz w:val="20"/>
          <w:szCs w:val="20"/>
        </w:rPr>
      </w:pPr>
      <w:r w:rsidRPr="008F20EF">
        <w:rPr>
          <w:sz w:val="20"/>
          <w:szCs w:val="20"/>
        </w:rPr>
        <w:t>Partisipasi yang dimaksudkan adalah partisipasi dalam bentuk uang, tenaga (gotong royong), pikiran (ide-ide, gagasan). Menurut Alex Nitisemito dalam Syaprizal [6].</w:t>
      </w:r>
    </w:p>
    <w:p w14:paraId="56192DCF" w14:textId="74AE8B69" w:rsidR="00C068C7" w:rsidRDefault="00C068C7" w:rsidP="00C068C7">
      <w:pPr>
        <w:ind w:firstLine="720"/>
        <w:jc w:val="both"/>
        <w:rPr>
          <w:sz w:val="20"/>
          <w:szCs w:val="20"/>
        </w:rPr>
      </w:pPr>
      <w:r>
        <w:rPr>
          <w:sz w:val="20"/>
          <w:szCs w:val="20"/>
        </w:rPr>
        <w:t xml:space="preserve"> </w:t>
      </w:r>
    </w:p>
    <w:p w14:paraId="1EFF320C" w14:textId="2A7F59E3" w:rsidR="00C068C7" w:rsidRDefault="00C068C7" w:rsidP="00C068C7">
      <w:pPr>
        <w:ind w:firstLine="720"/>
        <w:jc w:val="both"/>
        <w:rPr>
          <w:sz w:val="20"/>
          <w:szCs w:val="20"/>
        </w:rPr>
      </w:pPr>
      <w:r>
        <w:rPr>
          <w:sz w:val="20"/>
          <w:szCs w:val="20"/>
        </w:rPr>
        <w:t xml:space="preserve">Namun yang terjadi di desa kahakitang masyarakat yang ada hanya acu taka cu terhadap pembangunan yang ada dan berfikiran bahwa pembangunan hanya tangujawab pemerintah semata dan dari pemeritahpun kurang melibatkan masyarakat secara menyeluruh, bisa dilihat dari ketikan adanya musyawara, pemerintah hanya mengundang orang tertentu saja. </w:t>
      </w:r>
    </w:p>
    <w:p w14:paraId="3F2FB3A7" w14:textId="77777777" w:rsidR="00C068C7" w:rsidRDefault="00C068C7" w:rsidP="00C068C7">
      <w:pPr>
        <w:ind w:firstLine="720"/>
        <w:jc w:val="both"/>
        <w:rPr>
          <w:sz w:val="20"/>
          <w:szCs w:val="20"/>
        </w:rPr>
      </w:pPr>
    </w:p>
    <w:p w14:paraId="3FE5F923" w14:textId="21167C71" w:rsidR="00FB5A9F" w:rsidRDefault="00C068C7" w:rsidP="00FB5A9F">
      <w:pPr>
        <w:ind w:firstLine="720"/>
        <w:jc w:val="both"/>
        <w:rPr>
          <w:sz w:val="20"/>
          <w:szCs w:val="20"/>
        </w:rPr>
      </w:pPr>
      <w:r>
        <w:rPr>
          <w:sz w:val="20"/>
          <w:szCs w:val="20"/>
        </w:rPr>
        <w:t>Berdasarkan Undang – Undang Nomor 23 tahun 2014 dalam pasal 1 ayat 41 menyatakan bahwa partisipasi masyarakat adalah peran serta warga masyarakat untuk menyalurkan aspirasi, pemikiran, dan kepentingannya dalam penyelenggaraan Pemerintahan Daerah. Desa sebagai bagian terkecil dari kepemerintahan mempunyai wewenang dalam merencanakan pembangunan untuk memajukan dan meningkatkan kesejahteraan masyarakatnya [5]. ada tiga bentuk partisipasi masyarakat dalam perannya, yaitu:</w:t>
      </w:r>
    </w:p>
    <w:p w14:paraId="76B0C3F4" w14:textId="77777777" w:rsidR="00FB5A9F" w:rsidRDefault="00FB5A9F" w:rsidP="00FB5A9F">
      <w:pPr>
        <w:ind w:firstLine="720"/>
        <w:jc w:val="both"/>
        <w:rPr>
          <w:sz w:val="20"/>
          <w:szCs w:val="20"/>
        </w:rPr>
      </w:pPr>
    </w:p>
    <w:p w14:paraId="74938370" w14:textId="77777777" w:rsidR="00FB5A9F" w:rsidRDefault="00FB5A9F" w:rsidP="00FB5A9F">
      <w:pPr>
        <w:pStyle w:val="ListParagraph"/>
        <w:numPr>
          <w:ilvl w:val="0"/>
          <w:numId w:val="27"/>
        </w:numPr>
        <w:spacing w:after="160" w:line="256" w:lineRule="auto"/>
        <w:ind w:left="360"/>
        <w:jc w:val="both"/>
        <w:rPr>
          <w:b/>
          <w:bCs/>
          <w:sz w:val="20"/>
          <w:szCs w:val="20"/>
        </w:rPr>
      </w:pPr>
      <w:r>
        <w:rPr>
          <w:b/>
          <w:bCs/>
          <w:sz w:val="20"/>
          <w:szCs w:val="20"/>
        </w:rPr>
        <w:t>Partisipasi dalam Pengambilan Keputusan</w:t>
      </w:r>
    </w:p>
    <w:p w14:paraId="5A2643B7" w14:textId="77777777" w:rsidR="00FB5A9F" w:rsidRDefault="00FB5A9F" w:rsidP="00FB5A9F">
      <w:pPr>
        <w:ind w:firstLine="720"/>
        <w:jc w:val="both"/>
        <w:rPr>
          <w:sz w:val="20"/>
          <w:szCs w:val="20"/>
        </w:rPr>
      </w:pPr>
      <w:r>
        <w:rPr>
          <w:sz w:val="20"/>
          <w:szCs w:val="20"/>
        </w:rPr>
        <w:t>Nismawati “Partisipasi masyarakat dalam pembangunan di wilayahnya perlu ditumbuhkan melalui forum yang memungkinkan masyarakat berpartisipasi langsung dalam proses pengambilan keputusan terhadap program pembangunan di wilayah setempat”.</w:t>
      </w:r>
      <w:r>
        <w:rPr>
          <w:b/>
          <w:bCs/>
          <w:sz w:val="20"/>
          <w:szCs w:val="20"/>
        </w:rPr>
        <w:t xml:space="preserve"> </w:t>
      </w:r>
      <w:r>
        <w:rPr>
          <w:sz w:val="20"/>
          <w:szCs w:val="20"/>
        </w:rPr>
        <w:t>[10]</w:t>
      </w:r>
    </w:p>
    <w:p w14:paraId="0900B035" w14:textId="77777777" w:rsidR="00FB5A9F" w:rsidRDefault="00FB5A9F" w:rsidP="00FB5A9F">
      <w:pPr>
        <w:ind w:firstLine="720"/>
        <w:jc w:val="both"/>
        <w:rPr>
          <w:sz w:val="20"/>
          <w:szCs w:val="20"/>
        </w:rPr>
      </w:pPr>
      <w:r>
        <w:rPr>
          <w:sz w:val="20"/>
          <w:szCs w:val="20"/>
        </w:rPr>
        <w:t>Didesa kahakitang masyarakt yang ada kurang antusias untuk mengikuti pertemuan yang diadakan oleh pemerintah bisa dilihat dari sikap masyarakat yang hanya menuggu tidakan dari pemerintah, dan dalam menjalankan air dari sumber penampuang  pemerintah memutuskan untuk mengadakan iuaran air, yang terjadi Sebagian masyarakat tidak setuju dan tidak mau membayar iuran air.</w:t>
      </w:r>
    </w:p>
    <w:p w14:paraId="7A7483DE" w14:textId="77777777" w:rsidR="00FB5A9F" w:rsidRDefault="00FB5A9F" w:rsidP="00FB5A9F">
      <w:pPr>
        <w:pStyle w:val="ListParagraph"/>
        <w:numPr>
          <w:ilvl w:val="0"/>
          <w:numId w:val="27"/>
        </w:numPr>
        <w:spacing w:after="160" w:line="256" w:lineRule="auto"/>
        <w:ind w:left="360"/>
        <w:jc w:val="both"/>
        <w:rPr>
          <w:b/>
          <w:bCs/>
          <w:sz w:val="20"/>
          <w:szCs w:val="20"/>
        </w:rPr>
      </w:pPr>
      <w:r>
        <w:rPr>
          <w:b/>
          <w:bCs/>
          <w:sz w:val="20"/>
          <w:szCs w:val="20"/>
        </w:rPr>
        <w:t xml:space="preserve"> Partisipasi dalam Pelaksanaan Pembangunan. </w:t>
      </w:r>
    </w:p>
    <w:p w14:paraId="62F3D8B4" w14:textId="765A5DBA" w:rsidR="00FB5A9F" w:rsidRDefault="00FB5A9F" w:rsidP="00FB5A9F">
      <w:pPr>
        <w:ind w:firstLine="720"/>
        <w:jc w:val="both"/>
        <w:rPr>
          <w:sz w:val="20"/>
          <w:szCs w:val="20"/>
        </w:rPr>
      </w:pPr>
      <w:r>
        <w:rPr>
          <w:sz w:val="20"/>
          <w:szCs w:val="20"/>
        </w:rPr>
        <w:t xml:space="preserve">Nismawati “Diartikan bahwa dalam pelaksanaan kegiatan pembangunan, perlu adanya pemerataan sumbangan masyarakat dalam bentuk tenaga kerja, uang tunai, dan atau bentuk korbanan lainnya yang sepadan dengan manfaat yang akan diterima oleh masing-masing warga/masyarakat” [10]. </w:t>
      </w:r>
    </w:p>
    <w:p w14:paraId="3FCD5160" w14:textId="7881B5A0" w:rsidR="00FB5A9F" w:rsidRDefault="00FB5A9F" w:rsidP="00FB5A9F">
      <w:pPr>
        <w:ind w:firstLine="720"/>
        <w:jc w:val="both"/>
        <w:rPr>
          <w:sz w:val="20"/>
          <w:szCs w:val="20"/>
        </w:rPr>
      </w:pPr>
      <w:r>
        <w:rPr>
          <w:sz w:val="20"/>
          <w:szCs w:val="20"/>
        </w:rPr>
        <w:t>Dapat dilihat masyarakat yang ada didesa kahakitang hanya bergantug sepenuhnya pada pemerintah dan tidak mau terlibat berpartisipasi baik tenaga maupun uang dan dari pemerintah pun kuran melibatkan keseluruhan masyarakat dan tidak mau mendengarkan masukan yang lebih baik dari masyarakat.</w:t>
      </w:r>
    </w:p>
    <w:p w14:paraId="2321ABBF" w14:textId="77777777" w:rsidR="00FB5A9F" w:rsidRDefault="00FB5A9F" w:rsidP="00FB5A9F">
      <w:pPr>
        <w:ind w:firstLine="720"/>
        <w:jc w:val="both"/>
        <w:rPr>
          <w:sz w:val="20"/>
          <w:szCs w:val="20"/>
        </w:rPr>
      </w:pPr>
    </w:p>
    <w:p w14:paraId="42B79D80" w14:textId="77777777" w:rsidR="00FB5A9F" w:rsidRDefault="00FB5A9F" w:rsidP="00FB5A9F">
      <w:pPr>
        <w:pStyle w:val="ListParagraph"/>
        <w:numPr>
          <w:ilvl w:val="0"/>
          <w:numId w:val="27"/>
        </w:numPr>
        <w:spacing w:after="160" w:line="256" w:lineRule="auto"/>
        <w:ind w:left="360"/>
        <w:jc w:val="both"/>
        <w:rPr>
          <w:b/>
          <w:bCs/>
          <w:sz w:val="20"/>
          <w:szCs w:val="20"/>
        </w:rPr>
      </w:pPr>
      <w:r>
        <w:rPr>
          <w:b/>
          <w:bCs/>
          <w:sz w:val="20"/>
          <w:szCs w:val="20"/>
        </w:rPr>
        <w:t>Partisipasi dalam Pemantauan dan Evaluasi Pembangunan</w:t>
      </w:r>
    </w:p>
    <w:p w14:paraId="4C087C61" w14:textId="33E95A18" w:rsidR="00FB5A9F" w:rsidRDefault="00FB5A9F" w:rsidP="00DF79B0">
      <w:pPr>
        <w:ind w:firstLine="720"/>
        <w:jc w:val="both"/>
        <w:rPr>
          <w:sz w:val="20"/>
          <w:szCs w:val="20"/>
        </w:rPr>
      </w:pPr>
      <w:r>
        <w:rPr>
          <w:sz w:val="20"/>
          <w:szCs w:val="20"/>
        </w:rPr>
        <w:t xml:space="preserve">Nismawati “Bentuk partisipasi masyarakat dalam memantau dan mengevaluasi program dan kegiatan pembangunan sangat diperlukan, guna mengetahui apakah tujuan yang dicapai sudah sesuai dengan harapan. Selain itu juga untuk memperoleh umpan balik tentang masalah/kendala yang muncul dalam pelaksanaan pembangunan yang sedang dilaksanakan.” [10] </w:t>
      </w:r>
      <w:r w:rsidR="00DF79B0">
        <w:rPr>
          <w:sz w:val="20"/>
          <w:szCs w:val="20"/>
        </w:rPr>
        <w:t xml:space="preserve"> </w:t>
      </w:r>
      <w:r>
        <w:rPr>
          <w:sz w:val="20"/>
          <w:szCs w:val="20"/>
        </w:rPr>
        <w:t>Yang terjadi di desa kahakitang masyarakat yang ada tidak ada rasa memiliki dan tidak memantau sarana air yang ada seperti tong penampungan keran air yang yang tidak terawat dan suda rusak tidak ada tindakan dari masyarakat untuk memperbaikinya dan juga pipa air yang di tanamkan di laut yang suda mengapung yang membuat terhambatnya proses pengairan, hal ini tidak diperdulikan oleh masyarakat dan hanya menungu tidakan dari pemeritah, dan juga tidak adanya partisipasi terhadap evaluasi sehinga yang terjadi pembanguan sarana prasarana air tidak mencpai tujuan dan hanya dibagun berulang-ulang.</w:t>
      </w:r>
    </w:p>
    <w:p w14:paraId="60EE2EDB" w14:textId="77777777" w:rsidR="00FB5A9F" w:rsidRDefault="00FB5A9F" w:rsidP="00FB5A9F">
      <w:pPr>
        <w:ind w:firstLine="720"/>
        <w:jc w:val="both"/>
        <w:rPr>
          <w:sz w:val="20"/>
          <w:szCs w:val="20"/>
        </w:rPr>
      </w:pPr>
    </w:p>
    <w:p w14:paraId="445C9AD3" w14:textId="77777777" w:rsidR="00E427BE" w:rsidRDefault="00DF79B0" w:rsidP="00E427BE">
      <w:pPr>
        <w:ind w:firstLine="720"/>
        <w:jc w:val="both"/>
        <w:rPr>
          <w:sz w:val="20"/>
          <w:szCs w:val="20"/>
        </w:rPr>
      </w:pPr>
      <w:r>
        <w:rPr>
          <w:sz w:val="20"/>
          <w:szCs w:val="20"/>
        </w:rPr>
        <w:t>Kemudian dari ke-3 hal ini</w:t>
      </w:r>
      <w:r w:rsidR="00FB5A9F">
        <w:rPr>
          <w:sz w:val="20"/>
          <w:szCs w:val="20"/>
        </w:rPr>
        <w:t xml:space="preserve"> yang terjadi didesa kahakitang masyarakat hanya mau berpartisipasih kalau mereka di bayar atau diberi upah untuk berpartisipasi dalam setiap Pembangunan-Pembangunan yang ada dalam hal ini pembangunan sarana air bersih, kemudian semangat dalam berpartisipasi masyarakat akan berubah dengan pengeluhan Ketika dalam berpartisipasi tidak ada imbalannya atau di bayar dengan uang. Sedangkan dalam </w:t>
      </w:r>
      <w:proofErr w:type="gramStart"/>
      <w:r w:rsidR="00FB5A9F">
        <w:rPr>
          <w:sz w:val="20"/>
          <w:szCs w:val="20"/>
        </w:rPr>
        <w:t>Mendagi  “</w:t>
      </w:r>
      <w:proofErr w:type="gramEnd"/>
      <w:r w:rsidR="00FB5A9F">
        <w:rPr>
          <w:sz w:val="20"/>
          <w:szCs w:val="20"/>
        </w:rPr>
        <w:t xml:space="preserve">Partisipasi dapat di definisikan secara  luas sebagai bentuk keterlibatan dan keikutsertaan masyarakat secara aktif dan sukarela, baik alasan-alasan dalam dirinya (intrinsik) maupun dari luar (ekstrinsik) dalam keseluruhan proses kegiatan yang bersangkutan.” [9]Jadi Partisipasi Masyarakat dalam Pembangunan Infrastruktur Sarana Air Bersih Desa Kahakitang Kecamatan Tatoareng Kabupaten Kepulauan Sangihe sangat memperihatinkan atau kurangnya masyarakat dalam berpartisipasi baik dalam bentuk Tenaga, Dana bahkan </w:t>
      </w:r>
    </w:p>
    <w:p w14:paraId="313C9814" w14:textId="77777777" w:rsidR="00E427BE" w:rsidRDefault="00E427BE" w:rsidP="00E427BE">
      <w:pPr>
        <w:jc w:val="both"/>
        <w:rPr>
          <w:sz w:val="20"/>
          <w:szCs w:val="20"/>
        </w:rPr>
      </w:pPr>
      <w:r>
        <w:rPr>
          <w:sz w:val="20"/>
          <w:szCs w:val="20"/>
        </w:rPr>
        <w:t>51</w:t>
      </w:r>
    </w:p>
    <w:p w14:paraId="3A4BDDAC" w14:textId="7CA310CD" w:rsidR="00FB5A9F" w:rsidRDefault="00FB5A9F" w:rsidP="00E427BE">
      <w:pPr>
        <w:jc w:val="both"/>
        <w:rPr>
          <w:sz w:val="20"/>
          <w:szCs w:val="20"/>
        </w:rPr>
      </w:pPr>
      <w:r>
        <w:rPr>
          <w:sz w:val="20"/>
          <w:szCs w:val="20"/>
        </w:rPr>
        <w:lastRenderedPageBreak/>
        <w:t>partisipasi dalam bentuk Pemikiranpun sulit terjadi, Karena Ketika adanya musyawarah untuk membicarakan pembangunan sarana air bersih di desa, Sebagian masyarakat cenderung tidak mau menghadiri dan memberikan pemikiran mereka agar pembangunan sarana air bersih boleh berjalan dengan baik, bahkan bukan cuman masyarakat yang tidak mau  berpartisipasih dalam pembangunan bahkan pemerintahpun kurang mengajak masyarakat untuk berpartisipasih.</w:t>
      </w:r>
    </w:p>
    <w:p w14:paraId="7E186BC4" w14:textId="77777777" w:rsidR="00DF79B0" w:rsidRDefault="00DF79B0" w:rsidP="00FB5A9F">
      <w:pPr>
        <w:ind w:firstLine="720"/>
        <w:jc w:val="both"/>
        <w:rPr>
          <w:sz w:val="20"/>
          <w:szCs w:val="20"/>
        </w:rPr>
      </w:pPr>
    </w:p>
    <w:p w14:paraId="0B83F205" w14:textId="58EC58D3" w:rsidR="00FB5A9F" w:rsidRDefault="00FB5A9F" w:rsidP="00FB5A9F">
      <w:pPr>
        <w:ind w:firstLine="720"/>
        <w:jc w:val="both"/>
        <w:rPr>
          <w:sz w:val="20"/>
          <w:szCs w:val="20"/>
        </w:rPr>
      </w:pPr>
      <w:r>
        <w:rPr>
          <w:sz w:val="20"/>
          <w:szCs w:val="20"/>
        </w:rPr>
        <w:t xml:space="preserve">Pentingnya Partisipasi Masyarakat Menurut </w:t>
      </w:r>
      <w:proofErr w:type="gramStart"/>
      <w:r>
        <w:rPr>
          <w:sz w:val="20"/>
          <w:szCs w:val="20"/>
        </w:rPr>
        <w:t>Conyers  ada</w:t>
      </w:r>
      <w:proofErr w:type="gramEnd"/>
      <w:r>
        <w:rPr>
          <w:sz w:val="20"/>
          <w:szCs w:val="20"/>
        </w:rPr>
        <w:t xml:space="preserve"> tiga alasan utama mengapa partisipasi mempunyai sifat yang penting. [11]</w:t>
      </w:r>
    </w:p>
    <w:p w14:paraId="5FE857D2" w14:textId="77777777" w:rsidR="00FB5A9F" w:rsidRDefault="00FB5A9F" w:rsidP="00FB5A9F">
      <w:pPr>
        <w:pStyle w:val="ListParagraph"/>
        <w:numPr>
          <w:ilvl w:val="0"/>
          <w:numId w:val="28"/>
        </w:numPr>
        <w:spacing w:after="160" w:line="256" w:lineRule="auto"/>
        <w:jc w:val="both"/>
        <w:rPr>
          <w:sz w:val="20"/>
          <w:szCs w:val="20"/>
        </w:rPr>
      </w:pPr>
      <w:r>
        <w:rPr>
          <w:sz w:val="20"/>
          <w:szCs w:val="20"/>
        </w:rPr>
        <w:t>Partisipasi masyarakat sebagai alat guna memperoleh informasi mengenai lokasi, kebutuhan dan sikap masyarakat setempat, karena tanpa kehadirannya program pembangunan serta proyek‐proyek akan gagal.</w:t>
      </w:r>
    </w:p>
    <w:p w14:paraId="6F7E015B" w14:textId="77777777" w:rsidR="00FB5A9F" w:rsidRDefault="00FB5A9F" w:rsidP="00FB5A9F">
      <w:pPr>
        <w:pStyle w:val="ListParagraph"/>
        <w:numPr>
          <w:ilvl w:val="0"/>
          <w:numId w:val="28"/>
        </w:numPr>
        <w:spacing w:after="160" w:line="256" w:lineRule="auto"/>
        <w:jc w:val="both"/>
        <w:rPr>
          <w:sz w:val="20"/>
          <w:szCs w:val="20"/>
        </w:rPr>
      </w:pPr>
      <w:r>
        <w:rPr>
          <w:sz w:val="20"/>
          <w:szCs w:val="20"/>
        </w:rPr>
        <w:t>Bahwa masyarakat akan lebih mempercayai proyek atau program pembangunan jika merasa dilibatkan dalam proses persiapan dan perencanaan, karena mereka akan lebih mengetahui seluk beluk proyek tersebut dan akan mempunyai rasa memiliki terhadap proyek tersebut.</w:t>
      </w:r>
    </w:p>
    <w:p w14:paraId="36A7C744" w14:textId="6D97F230" w:rsidR="00FB5A9F" w:rsidRPr="00DF79B0" w:rsidRDefault="00FB5A9F" w:rsidP="00DF79B0">
      <w:pPr>
        <w:pStyle w:val="ListParagraph"/>
        <w:numPr>
          <w:ilvl w:val="0"/>
          <w:numId w:val="28"/>
        </w:numPr>
        <w:spacing w:after="160" w:line="256" w:lineRule="auto"/>
        <w:jc w:val="both"/>
        <w:rPr>
          <w:sz w:val="20"/>
          <w:szCs w:val="20"/>
        </w:rPr>
      </w:pPr>
      <w:r>
        <w:rPr>
          <w:sz w:val="20"/>
          <w:szCs w:val="20"/>
        </w:rPr>
        <w:t xml:space="preserve">Merupakan suatu hak demokrasi bila masyarakat dilibatkan dalam pembangunan masyarakat mereka sendiri. </w:t>
      </w:r>
    </w:p>
    <w:p w14:paraId="5D943BFD" w14:textId="77777777" w:rsidR="00FB5A9F" w:rsidRDefault="00FB5A9F" w:rsidP="00FB5A9F">
      <w:pPr>
        <w:ind w:firstLine="720"/>
        <w:jc w:val="both"/>
        <w:rPr>
          <w:sz w:val="20"/>
          <w:szCs w:val="20"/>
        </w:rPr>
      </w:pPr>
      <w:r>
        <w:rPr>
          <w:sz w:val="20"/>
          <w:szCs w:val="20"/>
        </w:rPr>
        <w:t xml:space="preserve">Haridaman dalam Ilham. Berdasarkan asumsi bahwa demokrasi diibaratkan sebagai suatu pola dengan titik gravitasi dari rakyat, oleh </w:t>
      </w:r>
      <w:proofErr w:type="gramStart"/>
      <w:r>
        <w:rPr>
          <w:sz w:val="20"/>
          <w:szCs w:val="20"/>
        </w:rPr>
        <w:t>rakyat  dan</w:t>
      </w:r>
      <w:proofErr w:type="gramEnd"/>
      <w:r>
        <w:rPr>
          <w:sz w:val="20"/>
          <w:szCs w:val="20"/>
        </w:rPr>
        <w:t xml:space="preserve"> untuk rakyat [12], maka terdapat tiga proses pentahapan yang harus untuk dilakukan Onny dan Pranarka , sebagai berikut:[13]</w:t>
      </w:r>
    </w:p>
    <w:p w14:paraId="1ACE5345" w14:textId="77777777" w:rsidR="00FB5A9F" w:rsidRDefault="00FB5A9F" w:rsidP="00FB5A9F">
      <w:pPr>
        <w:pStyle w:val="ListParagraph"/>
        <w:numPr>
          <w:ilvl w:val="0"/>
          <w:numId w:val="29"/>
        </w:numPr>
        <w:spacing w:after="160" w:line="256" w:lineRule="auto"/>
        <w:jc w:val="both"/>
        <w:rPr>
          <w:sz w:val="20"/>
          <w:szCs w:val="20"/>
        </w:rPr>
      </w:pPr>
      <w:r>
        <w:rPr>
          <w:sz w:val="20"/>
          <w:szCs w:val="20"/>
        </w:rPr>
        <w:t>Tahap Inisial: dari pemerintah, oleh pemeritah, dan untuk rakyat.</w:t>
      </w:r>
    </w:p>
    <w:p w14:paraId="785D494B" w14:textId="77777777" w:rsidR="00FB5A9F" w:rsidRDefault="00FB5A9F" w:rsidP="00FB5A9F">
      <w:pPr>
        <w:pStyle w:val="ListParagraph"/>
        <w:numPr>
          <w:ilvl w:val="0"/>
          <w:numId w:val="29"/>
        </w:numPr>
        <w:spacing w:after="160" w:line="256" w:lineRule="auto"/>
        <w:jc w:val="both"/>
        <w:rPr>
          <w:sz w:val="20"/>
          <w:szCs w:val="20"/>
        </w:rPr>
      </w:pPr>
      <w:r>
        <w:rPr>
          <w:sz w:val="20"/>
          <w:szCs w:val="20"/>
        </w:rPr>
        <w:t>Tahap Partisipatoris: dari pemerintah Bersama masyarakat, oleh        pemerintah Bersama masyarakat , untuk rakyat</w:t>
      </w:r>
    </w:p>
    <w:p w14:paraId="2DD1AA2C" w14:textId="77777777" w:rsidR="00FB5A9F" w:rsidRDefault="00FB5A9F" w:rsidP="00FB5A9F">
      <w:pPr>
        <w:pStyle w:val="ListParagraph"/>
        <w:numPr>
          <w:ilvl w:val="0"/>
          <w:numId w:val="29"/>
        </w:numPr>
        <w:spacing w:after="160" w:line="256" w:lineRule="auto"/>
        <w:jc w:val="both"/>
        <w:rPr>
          <w:sz w:val="20"/>
          <w:szCs w:val="20"/>
        </w:rPr>
      </w:pPr>
      <w:r>
        <w:rPr>
          <w:sz w:val="20"/>
          <w:szCs w:val="20"/>
        </w:rPr>
        <w:t>Tahap Emansipatif:  dari rakyat, oleh rakyat, untuk rakyat, dan didukung oleh pemerintah Bersama masyarakat.</w:t>
      </w:r>
    </w:p>
    <w:p w14:paraId="5F7A316D" w14:textId="77777777" w:rsidR="00FB5A9F" w:rsidRDefault="00FB5A9F" w:rsidP="00FB5A9F">
      <w:pPr>
        <w:ind w:firstLine="720"/>
        <w:jc w:val="both"/>
        <w:rPr>
          <w:sz w:val="20"/>
          <w:szCs w:val="20"/>
        </w:rPr>
      </w:pPr>
      <w:r>
        <w:rPr>
          <w:sz w:val="20"/>
          <w:szCs w:val="20"/>
        </w:rPr>
        <w:t>Pada tahap inisial dimana pembangunan yang ada disusun atau direncanakan oleh pemerintah diangarkan oleh pemerintah di laksanakan oleh pemerintah kemudian di serahkan kepada rakyat.</w:t>
      </w:r>
    </w:p>
    <w:p w14:paraId="6DC6FB76" w14:textId="77777777" w:rsidR="00FB5A9F" w:rsidRDefault="00FB5A9F" w:rsidP="00FB5A9F">
      <w:pPr>
        <w:ind w:firstLine="720"/>
        <w:jc w:val="both"/>
        <w:rPr>
          <w:sz w:val="20"/>
          <w:szCs w:val="20"/>
        </w:rPr>
      </w:pPr>
      <w:r>
        <w:rPr>
          <w:sz w:val="20"/>
          <w:szCs w:val="20"/>
        </w:rPr>
        <w:t>Kemudian pada tahap patisipatoris dimana pembanguan yang ada direncanakan disusun oleh pemerintah dengan masyarakat dan diangarkan oleh pemerintah dan masyarakat dilaksanakan oleh pemerintah Bersama rakayat dan untuk rakyat</w:t>
      </w:r>
    </w:p>
    <w:p w14:paraId="05A9C80B" w14:textId="77777777" w:rsidR="00FB5A9F" w:rsidRDefault="00FB5A9F" w:rsidP="00FB5A9F">
      <w:pPr>
        <w:jc w:val="both"/>
        <w:rPr>
          <w:sz w:val="20"/>
          <w:szCs w:val="20"/>
        </w:rPr>
      </w:pPr>
      <w:r>
        <w:rPr>
          <w:sz w:val="20"/>
          <w:szCs w:val="20"/>
        </w:rPr>
        <w:t>Dan tahap emansipatif adalah tahap dimana semuanya dipegang oleh rakyat dan didukung oleh pemerintah.</w:t>
      </w:r>
    </w:p>
    <w:p w14:paraId="5D6C104E" w14:textId="77777777" w:rsidR="00FB5A9F" w:rsidRDefault="00FB5A9F" w:rsidP="00FB5A9F">
      <w:pPr>
        <w:ind w:firstLine="720"/>
        <w:jc w:val="both"/>
        <w:rPr>
          <w:sz w:val="20"/>
          <w:szCs w:val="20"/>
        </w:rPr>
      </w:pPr>
      <w:r>
        <w:rPr>
          <w:sz w:val="20"/>
          <w:szCs w:val="20"/>
        </w:rPr>
        <w:t>Dari hasil penelitian di Desa Kahakitang mengenai partisipasi mayarakat dalam pembangunan sarana dan prasarana air bersih bisa dikatakan pembangunan yang ada berada pada tahap Inisial dimana pembanguanan yang di kuasai oleh pemerintah, pemerintah tidak mau melibatkan masyarakat bahkan Ketika ada masukan yang lebih baik dari masyarakat untuk pembangunan yang ada itu tidak didengarkan oleh pemerintah, karna ada sifat yang tidak mau tersaingi. dari awal Perencanaan yang kurang maksimal sehinga membuat pembangunan infrastruktur dalam hali ini infrastruktur sarana air bersih tidak berjalan dengan baik, dan juga pemerintah hanya mengambil keputusan sepihak tanpa memdengarkan masukan dari masyarakat, kurang melibatkan masyarakat dalam pembangunan yang ada. Kemudian hal ini yang membuat masyarakat memilih diam saja dan hanya menunggu tindakan dari pemerintah.</w:t>
      </w:r>
    </w:p>
    <w:p w14:paraId="345A06B5" w14:textId="77777777" w:rsidR="00DF79B0" w:rsidRDefault="00DF79B0" w:rsidP="00FB5A9F">
      <w:pPr>
        <w:ind w:firstLine="720"/>
        <w:jc w:val="both"/>
        <w:rPr>
          <w:sz w:val="20"/>
          <w:szCs w:val="20"/>
        </w:rPr>
      </w:pPr>
    </w:p>
    <w:p w14:paraId="15BA7706" w14:textId="7932FE7D" w:rsidR="00FB5A9F" w:rsidRDefault="00FB5A9F" w:rsidP="00FB5A9F">
      <w:pPr>
        <w:ind w:firstLine="720"/>
        <w:jc w:val="both"/>
        <w:rPr>
          <w:sz w:val="20"/>
          <w:szCs w:val="20"/>
        </w:rPr>
      </w:pPr>
      <w:r>
        <w:rPr>
          <w:sz w:val="20"/>
          <w:szCs w:val="20"/>
        </w:rPr>
        <w:t xml:space="preserve">Mandagi “Proses Pembangunan lebih mengedepankan paradigma poilitik sentralistis dan dominannya peranan negara pada arus utama kehidupan bermasyarakat, sementara keterlibatan masyarakat hanya dalam tataran wacana dan dalam implementasi hanya menjadi sekedar pelengkap proses pembangunan. Akibat dari mekanisme pembangunan yang </w:t>
      </w:r>
      <w:proofErr w:type="gramStart"/>
      <w:r>
        <w:rPr>
          <w:sz w:val="20"/>
          <w:szCs w:val="20"/>
        </w:rPr>
        <w:t>kurang  aspiratif</w:t>
      </w:r>
      <w:proofErr w:type="gramEnd"/>
      <w:r>
        <w:rPr>
          <w:sz w:val="20"/>
          <w:szCs w:val="20"/>
        </w:rPr>
        <w:t xml:space="preserve"> dan tidak partisipatif membuat proses dan hasil menjadi persial dan tidak berkelanjutan. Sebagian besar kegiatan pembangunan merupakan program dari atas (Top Down), sangat berosientasi proyek, dan meninjolkan ego sectoral.” [9]</w:t>
      </w:r>
    </w:p>
    <w:p w14:paraId="738ABA94" w14:textId="77777777" w:rsidR="00DF79B0" w:rsidRDefault="00DF79B0" w:rsidP="00FB5A9F">
      <w:pPr>
        <w:ind w:firstLine="720"/>
        <w:jc w:val="both"/>
        <w:rPr>
          <w:sz w:val="20"/>
          <w:szCs w:val="20"/>
        </w:rPr>
      </w:pPr>
    </w:p>
    <w:p w14:paraId="2D74F03B" w14:textId="7CC02CFC" w:rsidR="00FB5A9F" w:rsidRDefault="00FB5A9F" w:rsidP="00FB5A9F">
      <w:pPr>
        <w:ind w:firstLine="720"/>
        <w:jc w:val="both"/>
        <w:rPr>
          <w:sz w:val="20"/>
          <w:szCs w:val="20"/>
        </w:rPr>
      </w:pPr>
      <w:r>
        <w:rPr>
          <w:sz w:val="20"/>
          <w:szCs w:val="20"/>
        </w:rPr>
        <w:t>Partisipasi masayarakat yang ada didesa Kahakitang Kecamatan tatoareng Kabupaten Kepulauan Sangihe tidak berjalan dengan baik salah satunya karena pemerintah desa yang mempunyai sikap yang kurang baik, dari hasil penelitian pemerintah desa kurang melibatkan masyarakat untuk berpendapat atau berpartisipasi dalam bentuk pemikiran, pemerintah desa hanya melibatkan masyarakat dalam bentuk uang/dana, sehinga masyarakat menjadi kurang terlibat untuk berpartisipasi dalam pembangun yang ada di desa.</w:t>
      </w:r>
    </w:p>
    <w:p w14:paraId="7ACF280E" w14:textId="77777777" w:rsidR="00E427BE" w:rsidRDefault="00FB5A9F" w:rsidP="00FB5A9F">
      <w:pPr>
        <w:jc w:val="both"/>
        <w:rPr>
          <w:sz w:val="20"/>
          <w:szCs w:val="20"/>
        </w:rPr>
      </w:pPr>
      <w:r>
        <w:rPr>
          <w:sz w:val="20"/>
          <w:szCs w:val="20"/>
        </w:rPr>
        <w:t>Mandagi Pada dasarnya pembangunan desa merupakan tanggung jawab Bersama antara pemerintah dan</w:t>
      </w:r>
    </w:p>
    <w:p w14:paraId="16C88B00" w14:textId="613C33DB" w:rsidR="00E427BE" w:rsidRDefault="00E427BE" w:rsidP="00FB5A9F">
      <w:pPr>
        <w:jc w:val="both"/>
        <w:rPr>
          <w:sz w:val="20"/>
          <w:szCs w:val="20"/>
        </w:rPr>
      </w:pPr>
      <w:r>
        <w:rPr>
          <w:sz w:val="20"/>
          <w:szCs w:val="20"/>
        </w:rPr>
        <w:t>52</w:t>
      </w:r>
      <w:r w:rsidR="00FB5A9F">
        <w:rPr>
          <w:sz w:val="20"/>
          <w:szCs w:val="20"/>
        </w:rPr>
        <w:t xml:space="preserve"> </w:t>
      </w:r>
    </w:p>
    <w:p w14:paraId="7A30D31C" w14:textId="268942AA" w:rsidR="00FB5A9F" w:rsidRDefault="00FB5A9F" w:rsidP="00FB5A9F">
      <w:pPr>
        <w:jc w:val="both"/>
        <w:rPr>
          <w:sz w:val="20"/>
          <w:szCs w:val="20"/>
        </w:rPr>
      </w:pPr>
      <w:proofErr w:type="gramStart"/>
      <w:r>
        <w:rPr>
          <w:sz w:val="20"/>
          <w:szCs w:val="20"/>
        </w:rPr>
        <w:lastRenderedPageBreak/>
        <w:t>masyarakat</w:t>
      </w:r>
      <w:proofErr w:type="gramEnd"/>
      <w:r>
        <w:rPr>
          <w:sz w:val="20"/>
          <w:szCs w:val="20"/>
        </w:rPr>
        <w:t>, dalam hal ini masyarakat menjadi sasaran sekaligus pelaku pembangunan [9]. Mandagi juga menjelaskan berbagai hasil penelitian melaporkan bahwa banyak program pembangunan perdesaan dimasa lalu dinilai tidak berhasil karena tidak melibatkan masyarakat. [9]</w:t>
      </w:r>
    </w:p>
    <w:p w14:paraId="3E1FC48B" w14:textId="77777777" w:rsidR="00FB5A9F" w:rsidRDefault="00FB5A9F" w:rsidP="00FB5A9F">
      <w:pPr>
        <w:ind w:firstLine="720"/>
        <w:jc w:val="both"/>
        <w:rPr>
          <w:sz w:val="20"/>
          <w:szCs w:val="20"/>
        </w:rPr>
      </w:pPr>
      <w:r>
        <w:rPr>
          <w:sz w:val="20"/>
          <w:szCs w:val="20"/>
        </w:rPr>
        <w:t xml:space="preserve">Kemudian Hal ini membuat masyarakat desa kahakitang memiliki sikap yang tidak mau atau kurang berpatisipasi dalam pembangunan infrastriktur sarana air  yang ada, masyarakat desa hanya bergantung  kepada pemerintah dan terdapat sikap yang hanya diam dan menungu tampa tidak mau melihat pembangun yang ada di desa kahakitang dalam hal ini pembangunan infrastruktur masyarakat hanya acu tak acu dengan pembanguan yang ada dikarenakan sudah bekali-kali pembanguna infrastruktur sarana air bersih ini dibangun tapi tidak mendapatkan hasil yang maksimal sehinga membuat masyarakat desa kecewa dengan pemerintah yang ada dan hanya memilih diam saja. Dalam hasil penelitian yang peneliti temukan proses pembangunan sarana air bersih sudah beberapa kali dibangun, namun tidak ada hasil yang maksimal dan memuaskan untuk masyarakat desa, karena pembangunan sarana air bersih sudah berulang-ulang dibangun tapi kenyataannya tidak membuat masyarakat sejahtera, bahkan pembangunan yang dibuat pemerintah terjadinnya kegagalan dibuat juga Kembali dan dalam bentuk yang sama dan gagal lagi. </w:t>
      </w:r>
    </w:p>
    <w:p w14:paraId="63C3ED93" w14:textId="77777777" w:rsidR="00FB5A9F" w:rsidRDefault="00FB5A9F" w:rsidP="00FB5A9F">
      <w:pPr>
        <w:ind w:firstLine="720"/>
        <w:jc w:val="both"/>
        <w:rPr>
          <w:sz w:val="20"/>
          <w:szCs w:val="20"/>
        </w:rPr>
      </w:pPr>
      <w:r>
        <w:rPr>
          <w:sz w:val="20"/>
          <w:szCs w:val="20"/>
        </w:rPr>
        <w:t xml:space="preserve">Dilapanga (2019) “Program Pembangunan Infrastruktur </w:t>
      </w:r>
      <w:proofErr w:type="gramStart"/>
      <w:r>
        <w:rPr>
          <w:sz w:val="20"/>
          <w:szCs w:val="20"/>
        </w:rPr>
        <w:t>Perdesaan  sebagai</w:t>
      </w:r>
      <w:proofErr w:type="gramEnd"/>
      <w:r>
        <w:rPr>
          <w:sz w:val="20"/>
          <w:szCs w:val="20"/>
        </w:rPr>
        <w:t xml:space="preserve"> suatu kebijakan mencangkup tiga proses kegiatan yaitu formulasi, implementasi dan evaluasi. Proram Pembangunan Infrastruktur yang diusulkan dan di bangun di desa di rumuskan dan ditetapkan melalui musyawara desa.” Apabila dalam hal ini tidak adanya dukungan dari masyarakat atau partisipasi dari masyarakat maka sangat kecil kemungkinan adanya keberhasilan terhadap pembangunan infrastruktur. Dalam hal ini Partisipasi mengenai Uang, Pemikiran dan Tenaga. [14]</w:t>
      </w:r>
    </w:p>
    <w:p w14:paraId="6E7DFB83" w14:textId="77777777" w:rsidR="00FB5A9F" w:rsidRDefault="00FB5A9F" w:rsidP="00FB5A9F">
      <w:pPr>
        <w:ind w:firstLine="720"/>
        <w:jc w:val="both"/>
        <w:rPr>
          <w:sz w:val="20"/>
          <w:szCs w:val="20"/>
        </w:rPr>
      </w:pPr>
      <w:r>
        <w:rPr>
          <w:sz w:val="20"/>
          <w:szCs w:val="20"/>
        </w:rPr>
        <w:t>Dari hasil penelitian proses pembanguan sarana air bersih yang ada di desa kahakitang berjalan hanya sampai di implemntasi saja tidak sampai evaluasi dan tidak adanya musyawarah yang melibatkan masyarakat dari awal proses pembangunan. hal ini bisa dilihat dari pembanguan yang ada suda bekali-kali dibangun tapi samapai sekarang tidak ada hasil yang maksimal atau hanya sia-sia saja. Kemudian pemerintah tidak mau mendengar evaluasi yang diberikan oleh masyarakat. Jadi dalam proses pembangunan sarana air bersih pemerintah desa tidak melibatkan masyarakat pada awal perencanaan pembangunan.</w:t>
      </w:r>
    </w:p>
    <w:p w14:paraId="14A10FFD" w14:textId="77777777" w:rsidR="00DF79B0" w:rsidRDefault="00DF79B0" w:rsidP="00FB5A9F">
      <w:pPr>
        <w:ind w:firstLine="720"/>
        <w:jc w:val="both"/>
        <w:rPr>
          <w:sz w:val="20"/>
          <w:szCs w:val="20"/>
        </w:rPr>
      </w:pPr>
    </w:p>
    <w:p w14:paraId="7226CBFE" w14:textId="7FD39904" w:rsidR="00FB5A9F" w:rsidRDefault="00780933" w:rsidP="00FB5A9F">
      <w:pPr>
        <w:ind w:firstLine="720"/>
        <w:jc w:val="both"/>
        <w:rPr>
          <w:sz w:val="20"/>
          <w:szCs w:val="20"/>
        </w:rPr>
      </w:pPr>
      <w:r>
        <w:rPr>
          <w:sz w:val="20"/>
          <w:szCs w:val="20"/>
        </w:rPr>
        <w:t xml:space="preserve">Ketika pembangunan dalam pembuatannya dari awal sudah melibatkan masyarakat maka pembangunan </w:t>
      </w:r>
      <w:proofErr w:type="gramStart"/>
      <w:r>
        <w:rPr>
          <w:sz w:val="20"/>
          <w:szCs w:val="20"/>
        </w:rPr>
        <w:t>tersebut  akan</w:t>
      </w:r>
      <w:proofErr w:type="gramEnd"/>
      <w:r>
        <w:rPr>
          <w:sz w:val="20"/>
          <w:szCs w:val="20"/>
        </w:rPr>
        <w:t xml:space="preserve"> jauh lenih baik </w:t>
      </w:r>
      <w:r w:rsidR="00FB5A9F">
        <w:rPr>
          <w:sz w:val="20"/>
          <w:szCs w:val="20"/>
        </w:rPr>
        <w:t xml:space="preserve">Yudohusodo [16]. </w:t>
      </w:r>
      <w:r>
        <w:rPr>
          <w:sz w:val="20"/>
          <w:szCs w:val="20"/>
        </w:rPr>
        <w:t>Maka dengan ini apa ayng menjadi harapan, aspirasi dan kebutuhan akan sesuai dengan hasilnya.</w:t>
      </w:r>
      <w:r w:rsidR="00FB5A9F">
        <w:rPr>
          <w:sz w:val="20"/>
          <w:szCs w:val="20"/>
        </w:rPr>
        <w:t xml:space="preserve"> Lanjut </w:t>
      </w:r>
      <w:proofErr w:type="gramStart"/>
      <w:r w:rsidR="00FB5A9F">
        <w:rPr>
          <w:sz w:val="20"/>
          <w:szCs w:val="20"/>
        </w:rPr>
        <w:t>Yudohusodo  juga</w:t>
      </w:r>
      <w:proofErr w:type="gramEnd"/>
      <w:r w:rsidR="00FB5A9F">
        <w:rPr>
          <w:sz w:val="20"/>
          <w:szCs w:val="20"/>
        </w:rPr>
        <w:t xml:space="preserve"> mengatakan “Partisipasi masyarakat memegang peranan kunci bagi kelanjutan suatu hasil pembangunan agar dapat dimanfaatkan dan dinikmati serta menjangkau sebagian besar kebutuhan masyarakat.” [16]</w:t>
      </w:r>
    </w:p>
    <w:p w14:paraId="556CD5C5" w14:textId="77777777" w:rsidR="00FB5A9F" w:rsidRDefault="00FB5A9F" w:rsidP="00FB5A9F">
      <w:pPr>
        <w:jc w:val="both"/>
        <w:rPr>
          <w:sz w:val="20"/>
          <w:szCs w:val="20"/>
        </w:rPr>
      </w:pPr>
    </w:p>
    <w:p w14:paraId="4B51C234" w14:textId="77777777" w:rsidR="00FB5A9F" w:rsidRDefault="00FB5A9F" w:rsidP="00FB5A9F">
      <w:pPr>
        <w:ind w:firstLine="720"/>
        <w:jc w:val="both"/>
        <w:rPr>
          <w:sz w:val="20"/>
          <w:szCs w:val="20"/>
        </w:rPr>
      </w:pPr>
      <w:r>
        <w:rPr>
          <w:sz w:val="20"/>
          <w:szCs w:val="20"/>
        </w:rPr>
        <w:t xml:space="preserve">Masyarakat yang tidak mau peduli dengan pembangunan infrastruktur yang ada di desa </w:t>
      </w:r>
      <w:proofErr w:type="gramStart"/>
      <w:r>
        <w:rPr>
          <w:sz w:val="20"/>
          <w:szCs w:val="20"/>
        </w:rPr>
        <w:t>kahakitang  dan</w:t>
      </w:r>
      <w:proofErr w:type="gramEnd"/>
      <w:r>
        <w:rPr>
          <w:sz w:val="20"/>
          <w:szCs w:val="20"/>
        </w:rPr>
        <w:t xml:space="preserve"> hanya bergantung sepenuhnya kepada pemerintah. Jadi partisipasi dari masyarakat untuk pembangunan infrastruktur sarana air bersih di desa kahakitang sangantlah penting dan sangat dibutuhkan untuk mendapatkan hasil yang maksimal, hanya saja yang terjadi dari hasil penelitian masyarakat desa kahakitang kurang melihat hal ini.</w:t>
      </w:r>
    </w:p>
    <w:p w14:paraId="1D5EEBAE" w14:textId="77777777" w:rsidR="00E21BFF" w:rsidRDefault="00E21BFF" w:rsidP="00FB5A9F">
      <w:pPr>
        <w:ind w:firstLine="720"/>
        <w:jc w:val="both"/>
        <w:rPr>
          <w:sz w:val="20"/>
          <w:szCs w:val="20"/>
        </w:rPr>
      </w:pPr>
    </w:p>
    <w:p w14:paraId="1A94245A" w14:textId="496E0913" w:rsidR="00FB5A9F" w:rsidRDefault="00FB5A9F" w:rsidP="00FB5A9F">
      <w:pPr>
        <w:ind w:firstLine="720"/>
        <w:jc w:val="both"/>
        <w:rPr>
          <w:sz w:val="20"/>
          <w:szCs w:val="20"/>
        </w:rPr>
      </w:pPr>
      <w:proofErr w:type="gramStart"/>
      <w:r>
        <w:rPr>
          <w:sz w:val="20"/>
          <w:szCs w:val="20"/>
        </w:rPr>
        <w:t>Sumiyarsono .</w:t>
      </w:r>
      <w:proofErr w:type="gramEnd"/>
      <w:r>
        <w:rPr>
          <w:sz w:val="20"/>
          <w:szCs w:val="20"/>
        </w:rPr>
        <w:t xml:space="preserve"> “secara garis besar untuk mencapai tujuan yang melibatkan partisipasi masyarakat mencakup pengetahuan (knowledge), sikap (attitude) dan tindakan (action) dari masyarakat itu sendiri.” [15]</w:t>
      </w:r>
    </w:p>
    <w:p w14:paraId="34C5BEA8" w14:textId="77777777" w:rsidR="00E21BFF" w:rsidRDefault="00E21BFF" w:rsidP="00FB5A9F">
      <w:pPr>
        <w:ind w:firstLine="720"/>
        <w:jc w:val="both"/>
        <w:rPr>
          <w:sz w:val="20"/>
          <w:szCs w:val="20"/>
        </w:rPr>
      </w:pPr>
    </w:p>
    <w:p w14:paraId="5D9E31F2" w14:textId="13749319" w:rsidR="00E427BE" w:rsidRPr="00E427BE" w:rsidRDefault="00FB5A9F" w:rsidP="00E427BE">
      <w:pPr>
        <w:ind w:firstLine="720"/>
        <w:jc w:val="both"/>
        <w:rPr>
          <w:rStyle w:val="SubtleReference"/>
        </w:rPr>
      </w:pPr>
      <w:r>
        <w:rPr>
          <w:sz w:val="20"/>
          <w:szCs w:val="20"/>
        </w:rPr>
        <w:t xml:space="preserve">Dari hasil penelitian ditemuka juga dalam pembangunan infrastruktur sarana air bersih beberapa lokasi yang digunakan untuk pembuatan sarana air seperti tong untuk penampungan, Paralon dan keran air di tempatkan tidak strategis sehinga mempengaruhi keberhasilan partisipasi masyarakat dalam pembangunan sarana air </w:t>
      </w:r>
      <w:proofErr w:type="gramStart"/>
      <w:r>
        <w:rPr>
          <w:sz w:val="20"/>
          <w:szCs w:val="20"/>
        </w:rPr>
        <w:t>bersih  dan</w:t>
      </w:r>
      <w:proofErr w:type="gramEnd"/>
      <w:r>
        <w:rPr>
          <w:sz w:val="20"/>
          <w:szCs w:val="20"/>
        </w:rPr>
        <w:t xml:space="preserve"> yang terjadi sarana tersebut hanya jadi pajangan tidak terpakai. Karena hal tersebut yang terjadi masyarakat bukan berpartisipasi tapi sebaliknya dari hasil penelitian masyarakat tidak menjaga sarana air yang ada mereka malah merusaknya dan tidak mau meperbaiki seperti pipa dan keran air yang ada dan sudah rusak tapi tidak ada sikap mau meperbaiki dari masyarakat, jadi keterlibatan masyarakat sangatlah penting agar dari masyarakat juga ada sikap mau menjaga sarana yang ada</w:t>
      </w:r>
      <w:bookmarkStart w:id="9" w:name="_Toc66452745"/>
    </w:p>
    <w:p w14:paraId="18EF0581" w14:textId="77777777" w:rsidR="00E427BE" w:rsidRDefault="00E427BE" w:rsidP="00F80F3B">
      <w:pPr>
        <w:jc w:val="both"/>
        <w:rPr>
          <w:rStyle w:val="SubtleReference"/>
          <w:b/>
          <w:color w:val="000000" w:themeColor="text1"/>
        </w:rPr>
      </w:pPr>
    </w:p>
    <w:p w14:paraId="1604172F" w14:textId="77777777" w:rsidR="00DC0795" w:rsidRPr="00F80F3B" w:rsidRDefault="005E3535" w:rsidP="00F80F3B">
      <w:pPr>
        <w:jc w:val="both"/>
        <w:rPr>
          <w:b/>
          <w:color w:val="000000" w:themeColor="text1"/>
          <w:sz w:val="20"/>
          <w:szCs w:val="20"/>
        </w:rPr>
      </w:pPr>
      <w:r w:rsidRPr="00F80F3B">
        <w:rPr>
          <w:rStyle w:val="SubtleReference"/>
          <w:b/>
          <w:color w:val="000000" w:themeColor="text1"/>
        </w:rPr>
        <w:t xml:space="preserve">IV. </w:t>
      </w:r>
      <w:r w:rsidR="00DC0795" w:rsidRPr="00F80F3B">
        <w:rPr>
          <w:rStyle w:val="SubtleReference"/>
          <w:b/>
          <w:color w:val="000000" w:themeColor="text1"/>
        </w:rPr>
        <w:t>K</w:t>
      </w:r>
      <w:bookmarkEnd w:id="9"/>
      <w:r w:rsidRPr="00F80F3B">
        <w:rPr>
          <w:rStyle w:val="SubtleReference"/>
          <w:b/>
          <w:color w:val="000000" w:themeColor="text1"/>
        </w:rPr>
        <w:t>esimpulan</w:t>
      </w:r>
    </w:p>
    <w:p w14:paraId="35FA228B" w14:textId="77777777" w:rsidR="00DC0795" w:rsidRPr="00BC6D10" w:rsidRDefault="00DC0795" w:rsidP="00EC4F5A">
      <w:pPr>
        <w:ind w:firstLine="720"/>
        <w:jc w:val="both"/>
        <w:rPr>
          <w:color w:val="000000" w:themeColor="text1"/>
          <w:sz w:val="20"/>
          <w:szCs w:val="20"/>
        </w:rPr>
      </w:pPr>
      <w:r w:rsidRPr="00BC6D10">
        <w:rPr>
          <w:color w:val="000000" w:themeColor="text1"/>
          <w:sz w:val="20"/>
          <w:szCs w:val="20"/>
        </w:rPr>
        <w:tab/>
      </w:r>
    </w:p>
    <w:p w14:paraId="201864F3" w14:textId="77777777" w:rsidR="00E427BE" w:rsidRDefault="00C724F9" w:rsidP="0094707D">
      <w:pPr>
        <w:ind w:firstLine="720"/>
        <w:jc w:val="both"/>
        <w:rPr>
          <w:sz w:val="20"/>
          <w:szCs w:val="20"/>
        </w:rPr>
      </w:pPr>
      <w:bookmarkStart w:id="10" w:name="_Toc49096379"/>
      <w:bookmarkStart w:id="11" w:name="_Toc54005723"/>
      <w:bookmarkStart w:id="12" w:name="_Toc66452748"/>
      <w:r>
        <w:rPr>
          <w:sz w:val="20"/>
          <w:szCs w:val="20"/>
        </w:rPr>
        <w:t>Partisipasi</w:t>
      </w:r>
      <w:r w:rsidR="0094707D">
        <w:rPr>
          <w:sz w:val="20"/>
          <w:szCs w:val="20"/>
        </w:rPr>
        <w:t xml:space="preserve"> Masyarakat dalam Pembangunan Infrastruktur Sarana Air Bersih di Desa Kahakitang Kecamatan Tatoareng Kabupaten Kepulauan Sangihe masih jauh dari kata berhasil, hal ini dapat dilihat dari </w:t>
      </w:r>
    </w:p>
    <w:p w14:paraId="1B62FB95" w14:textId="3F5A5480" w:rsidR="00E427BE" w:rsidRDefault="00E427BE" w:rsidP="00E427BE">
      <w:pPr>
        <w:jc w:val="both"/>
        <w:rPr>
          <w:sz w:val="20"/>
          <w:szCs w:val="20"/>
        </w:rPr>
      </w:pPr>
      <w:r>
        <w:rPr>
          <w:sz w:val="20"/>
          <w:szCs w:val="20"/>
        </w:rPr>
        <w:t>53</w:t>
      </w:r>
    </w:p>
    <w:p w14:paraId="0402C74C" w14:textId="62E58D1A" w:rsidR="0094707D" w:rsidRDefault="0094707D" w:rsidP="0094707D">
      <w:pPr>
        <w:ind w:firstLine="720"/>
        <w:jc w:val="both"/>
        <w:rPr>
          <w:sz w:val="20"/>
          <w:szCs w:val="20"/>
        </w:rPr>
      </w:pPr>
      <w:r>
        <w:rPr>
          <w:sz w:val="20"/>
          <w:szCs w:val="20"/>
        </w:rPr>
        <w:lastRenderedPageBreak/>
        <w:t xml:space="preserve">Masyarakat yang tidak mau peduli dan tidak ada rasa memiliki dengan pembangunan infrastruktur yang ada di desa </w:t>
      </w:r>
      <w:proofErr w:type="gramStart"/>
      <w:r>
        <w:rPr>
          <w:sz w:val="20"/>
          <w:szCs w:val="20"/>
        </w:rPr>
        <w:t>kahakitang  dan</w:t>
      </w:r>
      <w:proofErr w:type="gramEnd"/>
      <w:r>
        <w:rPr>
          <w:sz w:val="20"/>
          <w:szCs w:val="20"/>
        </w:rPr>
        <w:t xml:space="preserve"> hanya bergantug sepenuhnya kepada pemerintah. Kemudian juga sangat kurangnya untuk berpartisipasi untuk sarana prasana yang ada. Baik itu berpartisipasi dalam perencanaan, pembuatan serta pemeliharan dan evaluasi </w:t>
      </w:r>
    </w:p>
    <w:p w14:paraId="79A45D5D" w14:textId="3D70A64E" w:rsidR="0094707D" w:rsidRDefault="0094707D" w:rsidP="0094707D">
      <w:pPr>
        <w:ind w:firstLine="720"/>
        <w:jc w:val="both"/>
        <w:rPr>
          <w:sz w:val="20"/>
          <w:szCs w:val="20"/>
        </w:rPr>
      </w:pPr>
      <w:r>
        <w:rPr>
          <w:sz w:val="20"/>
          <w:szCs w:val="20"/>
        </w:rPr>
        <w:t xml:space="preserve">Kemudian kepala desa yang mempunyai sifat yang kurang baik, dan cenderung top down. Kepala desa kurang mau melibatkan atau mendengarkan masyarakat, pemerintah desa hanya berperan sendiri tampa mendengarkan pendapat yang lebih baik dari masyarakat dalam pembangunan infrastruktur sarana dan prasarna air bersih. Sehingga masyarakat menjadi kurang terlibat untuk partisipasi </w:t>
      </w:r>
      <w:proofErr w:type="gramStart"/>
      <w:r>
        <w:rPr>
          <w:sz w:val="20"/>
          <w:szCs w:val="20"/>
        </w:rPr>
        <w:t>dalam  pembangunan</w:t>
      </w:r>
      <w:proofErr w:type="gramEnd"/>
      <w:r>
        <w:rPr>
          <w:sz w:val="20"/>
          <w:szCs w:val="20"/>
        </w:rPr>
        <w:t xml:space="preserve"> desa yang ada sehinga yang terjadi pembangunan yang ada tidak berjalan dengan baik.</w:t>
      </w:r>
    </w:p>
    <w:p w14:paraId="25A8C479" w14:textId="56860A08" w:rsidR="0094707D" w:rsidRDefault="0094707D" w:rsidP="0094707D">
      <w:pPr>
        <w:ind w:firstLine="720"/>
        <w:jc w:val="both"/>
        <w:rPr>
          <w:sz w:val="20"/>
          <w:szCs w:val="20"/>
        </w:rPr>
      </w:pPr>
    </w:p>
    <w:p w14:paraId="4F22FBD5" w14:textId="77777777" w:rsidR="0094707D" w:rsidRDefault="0094707D" w:rsidP="0094707D">
      <w:pPr>
        <w:ind w:firstLine="720"/>
        <w:jc w:val="both"/>
        <w:rPr>
          <w:sz w:val="20"/>
          <w:szCs w:val="20"/>
        </w:rPr>
      </w:pPr>
      <w:r>
        <w:rPr>
          <w:sz w:val="20"/>
          <w:szCs w:val="20"/>
        </w:rPr>
        <w:t>Berdasarkan hasil Penelitian di atas, maka dalam kesempatan ini peneliti ingin menyampaikan beberapa Saran atau Rekomendasi agar Partisipasih Masyarakat Terhadap Pembangunan Infrastruktur Sarana Air Bersih di Desa Kahakitang Kecamatan Tatoareng Kabupaten Kepulauan Sangihe dapat mencapai keberhasilan dan berjalan dengan maksimal. Partisipasih Masyarakat harus lebih diperhatikan dan ditingkatkan agar bisa mencapai keberhasilan pembangunan yang ada, seperti:</w:t>
      </w:r>
    </w:p>
    <w:p w14:paraId="0C23FB57" w14:textId="77777777" w:rsidR="0094707D" w:rsidRDefault="0094707D" w:rsidP="0094707D">
      <w:pPr>
        <w:ind w:firstLine="720"/>
        <w:jc w:val="both"/>
        <w:rPr>
          <w:sz w:val="20"/>
          <w:szCs w:val="20"/>
        </w:rPr>
      </w:pPr>
      <w:r>
        <w:rPr>
          <w:sz w:val="20"/>
          <w:szCs w:val="20"/>
        </w:rPr>
        <w:t>Masyarakat yang harus memiliki rasa memiliki dan peduli terhadap pembangunan infrastruktur yang ada di desa kahakitang dan jangan memiliki sifat yang acuh yang hanya berharap saja kepada pemerintah akan tetapi harus ada partisipasih dari masyarakat Baik itu berpartisipasi dalam perencanaan, pembuatan serta pemeliharan dan evaluasi.</w:t>
      </w:r>
    </w:p>
    <w:p w14:paraId="5B6DEDBA" w14:textId="77777777" w:rsidR="0094707D" w:rsidRDefault="0094707D" w:rsidP="0094707D">
      <w:pPr>
        <w:ind w:firstLine="720"/>
        <w:jc w:val="both"/>
        <w:rPr>
          <w:sz w:val="20"/>
          <w:szCs w:val="20"/>
        </w:rPr>
      </w:pPr>
      <w:r>
        <w:rPr>
          <w:sz w:val="20"/>
          <w:szCs w:val="20"/>
        </w:rPr>
        <w:t>Kepala desa harus mempunyai sifat yang baik dan harus melibatkan masyarakat dalam pembangunan infrastruktur sarana air bersih yang ada di desa, seperti mendengarkan pendapat/buah pikiran, tenaga, uang dari masyarakat, agar supaya adanya partisipasih masyarakat di dalam pembangunan dan pembangunan infrastruktur sarana dan prasarana air besih mencapai keberhasilan.</w:t>
      </w:r>
    </w:p>
    <w:p w14:paraId="6F3BB7F5" w14:textId="77777777" w:rsidR="0094707D" w:rsidRDefault="0094707D" w:rsidP="0094707D">
      <w:pPr>
        <w:ind w:firstLine="720"/>
        <w:jc w:val="both"/>
        <w:rPr>
          <w:sz w:val="20"/>
          <w:szCs w:val="20"/>
        </w:rPr>
      </w:pPr>
    </w:p>
    <w:p w14:paraId="7F027BAF" w14:textId="319E9FD0" w:rsidR="005E3535" w:rsidRPr="00BC6D10" w:rsidRDefault="005E3535" w:rsidP="0094707D">
      <w:pPr>
        <w:jc w:val="both"/>
        <w:rPr>
          <w:color w:val="000000" w:themeColor="text1"/>
          <w:sz w:val="20"/>
          <w:szCs w:val="20"/>
        </w:rPr>
      </w:pPr>
    </w:p>
    <w:p w14:paraId="160100F7" w14:textId="5621C408" w:rsidR="0094707D" w:rsidRPr="00F80F3B" w:rsidRDefault="00580026" w:rsidP="00F15951">
      <w:pPr>
        <w:jc w:val="center"/>
        <w:rPr>
          <w:b/>
          <w:smallCaps/>
          <w:color w:val="000000" w:themeColor="text1"/>
        </w:rPr>
      </w:pPr>
      <w:r w:rsidRPr="00F80F3B">
        <w:rPr>
          <w:rStyle w:val="SubtleReference"/>
          <w:b/>
          <w:color w:val="000000" w:themeColor="text1"/>
        </w:rPr>
        <w:t>D</w:t>
      </w:r>
      <w:r w:rsidR="005E3535" w:rsidRPr="00F80F3B">
        <w:rPr>
          <w:rStyle w:val="SubtleReference"/>
          <w:b/>
          <w:color w:val="000000" w:themeColor="text1"/>
        </w:rPr>
        <w:t>aftar</w:t>
      </w:r>
      <w:r w:rsidRPr="00F80F3B">
        <w:rPr>
          <w:rStyle w:val="SubtleReference"/>
          <w:b/>
          <w:color w:val="000000" w:themeColor="text1"/>
        </w:rPr>
        <w:t xml:space="preserve"> P</w:t>
      </w:r>
      <w:bookmarkEnd w:id="10"/>
      <w:bookmarkEnd w:id="11"/>
      <w:bookmarkEnd w:id="12"/>
      <w:r w:rsidR="005E3535" w:rsidRPr="00F80F3B">
        <w:rPr>
          <w:rStyle w:val="SubtleReference"/>
          <w:b/>
          <w:color w:val="000000" w:themeColor="text1"/>
        </w:rPr>
        <w:t>ustaka</w:t>
      </w:r>
      <w:r w:rsidR="007744D5">
        <w:rPr>
          <w:rFonts w:ascii="Times" w:eastAsiaTheme="minorHAnsi" w:hAnsi="Times" w:cs="AppleSystemUIFont"/>
          <w:b/>
          <w:color w:val="000000" w:themeColor="text1"/>
          <w:sz w:val="20"/>
          <w:szCs w:val="20"/>
          <w:lang w:val="en-US"/>
        </w:rPr>
        <w:fldChar w:fldCharType="begin" w:fldLock="1"/>
      </w:r>
      <w:r w:rsidR="007744D5" w:rsidRPr="00F80F3B">
        <w:rPr>
          <w:rFonts w:ascii="Times" w:eastAsiaTheme="minorHAnsi" w:hAnsi="Times" w:cs="AppleSystemUIFont"/>
          <w:b/>
          <w:color w:val="000000" w:themeColor="text1"/>
          <w:sz w:val="20"/>
          <w:szCs w:val="20"/>
          <w:lang w:val="en-US"/>
        </w:rPr>
        <w:instrText xml:space="preserve">ADDIN Mendeley Bibliography CSL_BIBLIOGRAPHY </w:instrText>
      </w:r>
      <w:r w:rsidR="007744D5">
        <w:rPr>
          <w:rFonts w:ascii="Times" w:eastAsiaTheme="minorHAnsi" w:hAnsi="Times" w:cs="AppleSystemUIFont"/>
          <w:b/>
          <w:color w:val="000000" w:themeColor="text1"/>
          <w:sz w:val="20"/>
          <w:szCs w:val="20"/>
          <w:lang w:val="en-US"/>
        </w:rPr>
        <w:fldChar w:fldCharType="separate"/>
      </w:r>
    </w:p>
    <w:p w14:paraId="5DBFB779" w14:textId="77777777" w:rsidR="0094707D" w:rsidRDefault="0094707D" w:rsidP="0094707D">
      <w:pPr>
        <w:jc w:val="center"/>
        <w:rPr>
          <w:smallCaps/>
        </w:rPr>
      </w:pPr>
    </w:p>
    <w:p w14:paraId="1EEE80EA" w14:textId="77777777" w:rsidR="0094707D" w:rsidRDefault="0094707D" w:rsidP="0094707D">
      <w:pPr>
        <w:widowControl w:val="0"/>
        <w:autoSpaceDE w:val="0"/>
        <w:autoSpaceDN w:val="0"/>
        <w:adjustRightInd w:val="0"/>
        <w:ind w:left="640" w:hanging="640"/>
        <w:jc w:val="both"/>
        <w:rPr>
          <w:rFonts w:ascii="Times" w:hAnsi="Times"/>
          <w:noProof/>
          <w:sz w:val="20"/>
        </w:rPr>
      </w:pPr>
      <w:r>
        <w:rPr>
          <w:rFonts w:ascii="Times" w:hAnsi="Times"/>
          <w:noProof/>
          <w:sz w:val="20"/>
        </w:rPr>
        <w:t xml:space="preserve">[1] </w:t>
      </w:r>
      <w:r>
        <w:rPr>
          <w:rFonts w:ascii="Times" w:hAnsi="Times"/>
          <w:noProof/>
          <w:sz w:val="20"/>
        </w:rPr>
        <w:tab/>
        <w:t xml:space="preserve">R. R Wrihatnolo, dan R. N Dwidjowijoto, </w:t>
      </w:r>
      <w:r>
        <w:rPr>
          <w:rFonts w:ascii="Times" w:hAnsi="Times"/>
          <w:i/>
          <w:iCs/>
          <w:noProof/>
          <w:sz w:val="20"/>
        </w:rPr>
        <w:t xml:space="preserve">Manajemen Pembangunan Indonesia. </w:t>
      </w:r>
      <w:r>
        <w:rPr>
          <w:rFonts w:ascii="Times" w:hAnsi="Times"/>
          <w:noProof/>
          <w:sz w:val="20"/>
        </w:rPr>
        <w:t>Jakarta: PT Elex Media Komputiondo, 2006</w:t>
      </w:r>
    </w:p>
    <w:p w14:paraId="3ED45053" w14:textId="77777777" w:rsidR="0094707D" w:rsidRDefault="0094707D" w:rsidP="0094707D">
      <w:pPr>
        <w:widowControl w:val="0"/>
        <w:autoSpaceDE w:val="0"/>
        <w:autoSpaceDN w:val="0"/>
        <w:adjustRightInd w:val="0"/>
        <w:ind w:left="640" w:hanging="640"/>
        <w:jc w:val="both"/>
        <w:rPr>
          <w:rFonts w:ascii="Times" w:hAnsi="Times"/>
          <w:noProof/>
          <w:sz w:val="20"/>
        </w:rPr>
      </w:pPr>
      <w:r>
        <w:rPr>
          <w:rFonts w:ascii="Times" w:hAnsi="Times"/>
          <w:noProof/>
          <w:sz w:val="20"/>
        </w:rPr>
        <w:t>[2]</w:t>
      </w:r>
      <w:r>
        <w:rPr>
          <w:rFonts w:ascii="Times" w:hAnsi="Times"/>
          <w:noProof/>
          <w:sz w:val="20"/>
        </w:rPr>
        <w:tab/>
        <w:t xml:space="preserve">Undang-undang No 6 </w:t>
      </w:r>
      <w:r>
        <w:rPr>
          <w:rFonts w:ascii="Times" w:hAnsi="Times"/>
          <w:i/>
          <w:iCs/>
          <w:noProof/>
          <w:sz w:val="20"/>
        </w:rPr>
        <w:t>tentang Desa</w:t>
      </w:r>
      <w:r>
        <w:rPr>
          <w:rFonts w:ascii="Times" w:hAnsi="Times"/>
          <w:noProof/>
          <w:sz w:val="20"/>
        </w:rPr>
        <w:t>, Tahun 2014</w:t>
      </w:r>
    </w:p>
    <w:p w14:paraId="721A4648" w14:textId="77777777" w:rsidR="0094707D" w:rsidRDefault="0094707D" w:rsidP="0094707D">
      <w:pPr>
        <w:widowControl w:val="0"/>
        <w:autoSpaceDE w:val="0"/>
        <w:autoSpaceDN w:val="0"/>
        <w:adjustRightInd w:val="0"/>
        <w:ind w:left="640" w:hanging="640"/>
        <w:jc w:val="both"/>
        <w:rPr>
          <w:rFonts w:ascii="Times" w:hAnsi="Times"/>
          <w:noProof/>
          <w:sz w:val="20"/>
        </w:rPr>
      </w:pPr>
      <w:r>
        <w:rPr>
          <w:rFonts w:ascii="Times" w:hAnsi="Times"/>
          <w:noProof/>
          <w:sz w:val="20"/>
        </w:rPr>
        <w:t>[3]</w:t>
      </w:r>
      <w:r>
        <w:rPr>
          <w:rFonts w:ascii="Times" w:hAnsi="Times"/>
          <w:noProof/>
          <w:sz w:val="20"/>
        </w:rPr>
        <w:tab/>
        <w:t xml:space="preserve">Peraturan Pemerintah Nomor 122, </w:t>
      </w:r>
      <w:r>
        <w:rPr>
          <w:rFonts w:ascii="Times" w:hAnsi="Times"/>
          <w:i/>
          <w:iCs/>
          <w:noProof/>
          <w:sz w:val="20"/>
        </w:rPr>
        <w:t xml:space="preserve">Tentang System Penyediaan Air Minum, </w:t>
      </w:r>
      <w:r>
        <w:rPr>
          <w:rFonts w:ascii="Times" w:hAnsi="Times"/>
          <w:noProof/>
          <w:sz w:val="20"/>
        </w:rPr>
        <w:t>Tahun 2015</w:t>
      </w:r>
    </w:p>
    <w:p w14:paraId="750738F4" w14:textId="77777777" w:rsidR="0094707D" w:rsidRDefault="0094707D" w:rsidP="0094707D">
      <w:pPr>
        <w:widowControl w:val="0"/>
        <w:autoSpaceDE w:val="0"/>
        <w:autoSpaceDN w:val="0"/>
        <w:adjustRightInd w:val="0"/>
        <w:ind w:left="640" w:hanging="640"/>
        <w:jc w:val="both"/>
        <w:rPr>
          <w:rFonts w:ascii="Times" w:hAnsi="Times"/>
          <w:noProof/>
          <w:sz w:val="20"/>
        </w:rPr>
      </w:pPr>
      <w:r>
        <w:rPr>
          <w:rFonts w:ascii="Times" w:hAnsi="Times"/>
          <w:noProof/>
          <w:sz w:val="20"/>
        </w:rPr>
        <w:t>[4]</w:t>
      </w:r>
      <w:r>
        <w:rPr>
          <w:rFonts w:ascii="Times" w:hAnsi="Times"/>
          <w:noProof/>
          <w:sz w:val="20"/>
        </w:rPr>
        <w:tab/>
        <w:t xml:space="preserve">Undang-Undang Nomor 17 </w:t>
      </w:r>
      <w:r>
        <w:rPr>
          <w:rFonts w:ascii="Times" w:hAnsi="Times"/>
          <w:i/>
          <w:iCs/>
          <w:noProof/>
          <w:sz w:val="20"/>
        </w:rPr>
        <w:t>tentang Sumber Daya,</w:t>
      </w:r>
      <w:r>
        <w:rPr>
          <w:rFonts w:ascii="Times" w:hAnsi="Times"/>
          <w:noProof/>
          <w:sz w:val="20"/>
        </w:rPr>
        <w:t xml:space="preserve"> Tahun 2019</w:t>
      </w:r>
    </w:p>
    <w:p w14:paraId="3120F223" w14:textId="77777777" w:rsidR="0094707D" w:rsidRDefault="0094707D" w:rsidP="0094707D">
      <w:pPr>
        <w:widowControl w:val="0"/>
        <w:autoSpaceDE w:val="0"/>
        <w:autoSpaceDN w:val="0"/>
        <w:adjustRightInd w:val="0"/>
        <w:ind w:left="640" w:hanging="640"/>
        <w:jc w:val="both"/>
        <w:rPr>
          <w:rFonts w:ascii="Times" w:hAnsi="Times"/>
          <w:noProof/>
          <w:sz w:val="20"/>
        </w:rPr>
      </w:pPr>
      <w:r>
        <w:rPr>
          <w:rFonts w:ascii="Times" w:hAnsi="Times"/>
          <w:noProof/>
          <w:sz w:val="20"/>
        </w:rPr>
        <w:t xml:space="preserve">[5] </w:t>
      </w:r>
      <w:r>
        <w:rPr>
          <w:rFonts w:ascii="Times" w:hAnsi="Times"/>
          <w:noProof/>
          <w:sz w:val="20"/>
        </w:rPr>
        <w:tab/>
        <w:t>Undang-Undang No 23  t</w:t>
      </w:r>
      <w:r>
        <w:rPr>
          <w:rFonts w:ascii="Times" w:hAnsi="Times"/>
          <w:i/>
          <w:iCs/>
          <w:noProof/>
          <w:sz w:val="20"/>
        </w:rPr>
        <w:t>entang Pengertian Partisipasi Masyarakat</w:t>
      </w:r>
      <w:r>
        <w:rPr>
          <w:rFonts w:ascii="Times" w:hAnsi="Times"/>
          <w:noProof/>
          <w:sz w:val="20"/>
        </w:rPr>
        <w:t>, 2014.</w:t>
      </w:r>
    </w:p>
    <w:p w14:paraId="57F5E82E" w14:textId="77777777" w:rsidR="0094707D" w:rsidRDefault="0094707D" w:rsidP="0094707D">
      <w:pPr>
        <w:widowControl w:val="0"/>
        <w:autoSpaceDE w:val="0"/>
        <w:autoSpaceDN w:val="0"/>
        <w:adjustRightInd w:val="0"/>
        <w:ind w:left="640" w:hanging="640"/>
        <w:jc w:val="both"/>
        <w:rPr>
          <w:rFonts w:ascii="Times" w:hAnsi="Times"/>
          <w:noProof/>
          <w:sz w:val="20"/>
        </w:rPr>
      </w:pPr>
      <w:r>
        <w:rPr>
          <w:rFonts w:ascii="Times" w:hAnsi="Times"/>
          <w:noProof/>
          <w:sz w:val="20"/>
        </w:rPr>
        <w:t xml:space="preserve">[6] </w:t>
      </w:r>
      <w:r>
        <w:rPr>
          <w:rFonts w:ascii="Times" w:hAnsi="Times"/>
          <w:noProof/>
          <w:sz w:val="20"/>
        </w:rPr>
        <w:tab/>
        <w:t xml:space="preserve">Syaprizal. </w:t>
      </w:r>
      <w:r>
        <w:rPr>
          <w:rFonts w:ascii="Times" w:hAnsi="Times"/>
          <w:i/>
          <w:iCs/>
          <w:noProof/>
          <w:sz w:val="20"/>
        </w:rPr>
        <w:t>Analisis Partisipasi Masyarakat Dalam Pelaksanaan Program Pembangunan Sarana dan Prasarana Desa Kecamatan Kuala Kampar Kabupaten Pelalawan.</w:t>
      </w:r>
      <w:r>
        <w:rPr>
          <w:rFonts w:ascii="Times" w:hAnsi="Times"/>
          <w:noProof/>
          <w:sz w:val="20"/>
        </w:rPr>
        <w:t xml:space="preserve"> Skripsi, 2008.</w:t>
      </w:r>
    </w:p>
    <w:p w14:paraId="0FD900C9" w14:textId="77777777" w:rsidR="0094707D" w:rsidRDefault="0094707D" w:rsidP="0094707D">
      <w:pPr>
        <w:widowControl w:val="0"/>
        <w:autoSpaceDE w:val="0"/>
        <w:autoSpaceDN w:val="0"/>
        <w:adjustRightInd w:val="0"/>
        <w:ind w:left="640" w:hanging="640"/>
        <w:jc w:val="both"/>
        <w:rPr>
          <w:rFonts w:ascii="Times" w:hAnsi="Times"/>
          <w:noProof/>
          <w:sz w:val="20"/>
        </w:rPr>
      </w:pPr>
      <w:r>
        <w:rPr>
          <w:rFonts w:ascii="Times" w:hAnsi="Times"/>
          <w:noProof/>
          <w:sz w:val="20"/>
        </w:rPr>
        <w:t>[7]</w:t>
      </w:r>
      <w:r>
        <w:rPr>
          <w:rFonts w:ascii="Times" w:hAnsi="Times"/>
          <w:noProof/>
          <w:sz w:val="20"/>
        </w:rPr>
        <w:tab/>
        <w:t>Sugiyono.</w:t>
      </w:r>
      <w:r>
        <w:rPr>
          <w:rFonts w:ascii="Times" w:hAnsi="Times"/>
          <w:i/>
          <w:iCs/>
          <w:noProof/>
          <w:sz w:val="20"/>
        </w:rPr>
        <w:t xml:space="preserve"> Metode Penelitian Kualitatif. 2nd edn</w:t>
      </w:r>
      <w:r>
        <w:rPr>
          <w:rFonts w:ascii="Times" w:hAnsi="Times"/>
          <w:noProof/>
          <w:sz w:val="20"/>
        </w:rPr>
        <w:t>. Bandung: Alfabeta, cv. 2018.</w:t>
      </w:r>
    </w:p>
    <w:p w14:paraId="12FFCADB" w14:textId="77777777" w:rsidR="0094707D" w:rsidRDefault="0094707D" w:rsidP="0094707D">
      <w:pPr>
        <w:widowControl w:val="0"/>
        <w:autoSpaceDE w:val="0"/>
        <w:autoSpaceDN w:val="0"/>
        <w:adjustRightInd w:val="0"/>
        <w:ind w:left="640" w:hanging="640"/>
        <w:jc w:val="both"/>
        <w:rPr>
          <w:rFonts w:ascii="Times" w:hAnsi="Times"/>
          <w:noProof/>
          <w:sz w:val="20"/>
        </w:rPr>
      </w:pPr>
      <w:r>
        <w:rPr>
          <w:rFonts w:ascii="Times" w:hAnsi="Times"/>
          <w:noProof/>
          <w:sz w:val="20"/>
        </w:rPr>
        <w:t>[8]</w:t>
      </w:r>
      <w:r>
        <w:rPr>
          <w:rFonts w:ascii="Times" w:hAnsi="Times"/>
          <w:noProof/>
          <w:sz w:val="20"/>
        </w:rPr>
        <w:tab/>
        <w:t xml:space="preserve">S. Kairupan, dan Marthinus Mandagi. </w:t>
      </w:r>
      <w:r>
        <w:rPr>
          <w:rFonts w:ascii="Times" w:hAnsi="Times"/>
          <w:i/>
          <w:iCs/>
          <w:noProof/>
          <w:sz w:val="20"/>
        </w:rPr>
        <w:t>Evaluasi Kebijakan Mendirikan Bangunan di Kecamatan Tondano Selatan Kabupaten Minahasa.</w:t>
      </w:r>
      <w:r>
        <w:rPr>
          <w:rFonts w:ascii="Times" w:hAnsi="Times"/>
          <w:noProof/>
          <w:sz w:val="20"/>
        </w:rPr>
        <w:t xml:space="preserve"> Jurnal   Administro. UNIMA. vol. 3, no. 1, pp. 35–41, 2021. https://Scholar.google.co.id/citations?user=cqFyLHcAAAAJ&amp;hl=id</w:t>
      </w:r>
    </w:p>
    <w:p w14:paraId="7A15F0FF" w14:textId="77777777" w:rsidR="0094707D" w:rsidRDefault="0094707D" w:rsidP="0094707D">
      <w:pPr>
        <w:widowControl w:val="0"/>
        <w:autoSpaceDE w:val="0"/>
        <w:autoSpaceDN w:val="0"/>
        <w:adjustRightInd w:val="0"/>
        <w:ind w:left="640" w:hanging="640"/>
        <w:jc w:val="both"/>
        <w:rPr>
          <w:rFonts w:ascii="Times" w:hAnsi="Times"/>
          <w:noProof/>
          <w:sz w:val="20"/>
        </w:rPr>
      </w:pPr>
      <w:r>
        <w:rPr>
          <w:rFonts w:ascii="Times" w:hAnsi="Times"/>
          <w:noProof/>
          <w:sz w:val="20"/>
        </w:rPr>
        <w:t>[9]</w:t>
      </w:r>
      <w:r>
        <w:rPr>
          <w:rFonts w:ascii="Times" w:hAnsi="Times"/>
          <w:noProof/>
          <w:sz w:val="20"/>
        </w:rPr>
        <w:tab/>
        <w:t>M. Mandagi, Perencanaan Pembangunan. Malang: Wineka Media. 2015https://Scholar.google.co.id/citations?user=cqFyLHcAAAAJ&amp;hl=id</w:t>
      </w:r>
    </w:p>
    <w:p w14:paraId="36CB64BE" w14:textId="77777777" w:rsidR="0094707D" w:rsidRDefault="0094707D" w:rsidP="0094707D">
      <w:pPr>
        <w:widowControl w:val="0"/>
        <w:autoSpaceDE w:val="0"/>
        <w:autoSpaceDN w:val="0"/>
        <w:adjustRightInd w:val="0"/>
        <w:ind w:left="640" w:hanging="640"/>
        <w:jc w:val="both"/>
        <w:rPr>
          <w:rFonts w:ascii="Times" w:hAnsi="Times"/>
          <w:noProof/>
          <w:sz w:val="20"/>
        </w:rPr>
      </w:pPr>
      <w:r>
        <w:rPr>
          <w:rFonts w:ascii="Times" w:hAnsi="Times"/>
          <w:noProof/>
          <w:sz w:val="20"/>
        </w:rPr>
        <w:t>[10]</w:t>
      </w:r>
      <w:r>
        <w:rPr>
          <w:rFonts w:ascii="Times" w:hAnsi="Times"/>
          <w:noProof/>
          <w:sz w:val="20"/>
        </w:rPr>
        <w:tab/>
        <w:t xml:space="preserve">Nismawati, </w:t>
      </w:r>
      <w:r>
        <w:rPr>
          <w:rFonts w:ascii="Times" w:hAnsi="Times"/>
          <w:i/>
          <w:iCs/>
          <w:noProof/>
          <w:sz w:val="20"/>
        </w:rPr>
        <w:t>Partisipasi Masyarakat Dalam Pembangunan Infrastruktur (Jalan Desa) Di Desa Anabanua Kec. Barru Kab. Barru. Makasar.</w:t>
      </w:r>
      <w:r>
        <w:rPr>
          <w:rFonts w:ascii="Times" w:hAnsi="Times"/>
          <w:noProof/>
          <w:sz w:val="20"/>
        </w:rPr>
        <w:t xml:space="preserve"> Skripsi Universitas Muhamadiyah Makasar. 2020</w:t>
      </w:r>
    </w:p>
    <w:p w14:paraId="33E49B79" w14:textId="77777777" w:rsidR="0094707D" w:rsidRDefault="0094707D" w:rsidP="0094707D">
      <w:pPr>
        <w:widowControl w:val="0"/>
        <w:autoSpaceDE w:val="0"/>
        <w:autoSpaceDN w:val="0"/>
        <w:adjustRightInd w:val="0"/>
        <w:ind w:left="640" w:hanging="640"/>
        <w:jc w:val="both"/>
        <w:rPr>
          <w:rFonts w:ascii="Times" w:hAnsi="Times"/>
          <w:noProof/>
          <w:sz w:val="20"/>
        </w:rPr>
      </w:pPr>
      <w:r>
        <w:rPr>
          <w:rFonts w:ascii="Times" w:hAnsi="Times"/>
          <w:noProof/>
          <w:sz w:val="20"/>
        </w:rPr>
        <w:t>[11]</w:t>
      </w:r>
      <w:r>
        <w:rPr>
          <w:rFonts w:ascii="Times" w:hAnsi="Times"/>
          <w:noProof/>
          <w:sz w:val="20"/>
        </w:rPr>
        <w:tab/>
        <w:t xml:space="preserve">Conyers, </w:t>
      </w:r>
      <w:r>
        <w:rPr>
          <w:rFonts w:ascii="Times" w:hAnsi="Times"/>
          <w:i/>
          <w:iCs/>
          <w:noProof/>
          <w:sz w:val="20"/>
        </w:rPr>
        <w:t>Perencanaan Sosial di Dunia Ketiga, Suatu Pengantar.</w:t>
      </w:r>
      <w:r>
        <w:rPr>
          <w:rFonts w:ascii="Times" w:hAnsi="Times"/>
          <w:noProof/>
          <w:sz w:val="20"/>
        </w:rPr>
        <w:t xml:space="preserve"> Jakarta:PT. Rineka Cipta. 1984</w:t>
      </w:r>
    </w:p>
    <w:p w14:paraId="642D519D" w14:textId="77777777" w:rsidR="0094707D" w:rsidRDefault="0094707D" w:rsidP="0094707D">
      <w:pPr>
        <w:widowControl w:val="0"/>
        <w:autoSpaceDE w:val="0"/>
        <w:autoSpaceDN w:val="0"/>
        <w:adjustRightInd w:val="0"/>
        <w:ind w:left="640" w:hanging="640"/>
        <w:jc w:val="both"/>
        <w:rPr>
          <w:rFonts w:ascii="Times" w:hAnsi="Times"/>
          <w:noProof/>
          <w:sz w:val="20"/>
        </w:rPr>
      </w:pPr>
      <w:r>
        <w:rPr>
          <w:rFonts w:ascii="Times" w:hAnsi="Times"/>
          <w:noProof/>
          <w:sz w:val="20"/>
        </w:rPr>
        <w:t>[12]</w:t>
      </w:r>
      <w:r>
        <w:rPr>
          <w:rFonts w:ascii="Times" w:hAnsi="Times"/>
          <w:noProof/>
          <w:sz w:val="20"/>
        </w:rPr>
        <w:tab/>
        <w:t xml:space="preserve">Ilham </w:t>
      </w:r>
      <w:r>
        <w:rPr>
          <w:rFonts w:ascii="Times" w:hAnsi="Times"/>
          <w:i/>
          <w:iCs/>
          <w:noProof/>
          <w:sz w:val="20"/>
        </w:rPr>
        <w:t>Pemberdayaan Masyarakat Dalam Tata Kelola Persuteraan</w:t>
      </w:r>
      <w:r>
        <w:rPr>
          <w:rFonts w:ascii="Times" w:hAnsi="Times"/>
          <w:noProof/>
          <w:sz w:val="20"/>
        </w:rPr>
        <w:t>. Banyumas Jawa Tengah: Wawasan Ilmu, 2022</w:t>
      </w:r>
    </w:p>
    <w:p w14:paraId="39A0DA03" w14:textId="77777777" w:rsidR="0094707D" w:rsidRDefault="0094707D" w:rsidP="0094707D">
      <w:pPr>
        <w:widowControl w:val="0"/>
        <w:autoSpaceDE w:val="0"/>
        <w:autoSpaceDN w:val="0"/>
        <w:adjustRightInd w:val="0"/>
        <w:ind w:left="640" w:hanging="640"/>
        <w:jc w:val="both"/>
        <w:rPr>
          <w:rFonts w:ascii="Times" w:hAnsi="Times"/>
          <w:noProof/>
          <w:sz w:val="20"/>
        </w:rPr>
      </w:pPr>
      <w:r>
        <w:rPr>
          <w:rFonts w:ascii="Times" w:hAnsi="Times"/>
          <w:noProof/>
          <w:sz w:val="20"/>
        </w:rPr>
        <w:t>[13]</w:t>
      </w:r>
      <w:r>
        <w:rPr>
          <w:rFonts w:ascii="Times" w:hAnsi="Times"/>
          <w:noProof/>
          <w:sz w:val="20"/>
        </w:rPr>
        <w:tab/>
        <w:t xml:space="preserve">S. P. Onny dan A. M. W. Pranarka. </w:t>
      </w:r>
      <w:r>
        <w:rPr>
          <w:rFonts w:ascii="Times" w:hAnsi="Times"/>
          <w:i/>
          <w:iCs/>
          <w:noProof/>
          <w:sz w:val="20"/>
        </w:rPr>
        <w:t>Pemberdayaan Konsep, Kebijakan dan Implementasi</w:t>
      </w:r>
      <w:r>
        <w:rPr>
          <w:rFonts w:ascii="Times" w:hAnsi="Times"/>
          <w:noProof/>
          <w:sz w:val="20"/>
        </w:rPr>
        <w:t>. Jakarta : CSIS, 1996</w:t>
      </w:r>
    </w:p>
    <w:p w14:paraId="6AD88718" w14:textId="77777777" w:rsidR="0094707D" w:rsidRDefault="0094707D" w:rsidP="0094707D">
      <w:pPr>
        <w:widowControl w:val="0"/>
        <w:autoSpaceDE w:val="0"/>
        <w:autoSpaceDN w:val="0"/>
        <w:adjustRightInd w:val="0"/>
        <w:ind w:left="640" w:hanging="640"/>
        <w:jc w:val="both"/>
        <w:rPr>
          <w:rFonts w:ascii="Times" w:hAnsi="Times"/>
          <w:noProof/>
          <w:sz w:val="20"/>
        </w:rPr>
      </w:pPr>
      <w:r>
        <w:rPr>
          <w:rFonts w:ascii="Times" w:hAnsi="Times"/>
          <w:noProof/>
          <w:sz w:val="20"/>
        </w:rPr>
        <w:t>[14]</w:t>
      </w:r>
      <w:r>
        <w:rPr>
          <w:rFonts w:ascii="Times" w:hAnsi="Times"/>
          <w:noProof/>
          <w:sz w:val="20"/>
        </w:rPr>
        <w:tab/>
        <w:t xml:space="preserve">A. R. Dilapanga, </w:t>
      </w:r>
      <w:r>
        <w:rPr>
          <w:rFonts w:ascii="Times" w:hAnsi="Times"/>
          <w:i/>
          <w:iCs/>
          <w:noProof/>
          <w:sz w:val="20"/>
        </w:rPr>
        <w:t>Evaluasi Kebijakan Pembangunan Infrastruktur Perdesaan (PIPP) di Kecamatan Bolaang Mongondow Timur Kabupaten Bolaang Mongondow.</w:t>
      </w:r>
      <w:r>
        <w:rPr>
          <w:rFonts w:ascii="Times" w:hAnsi="Times"/>
          <w:noProof/>
          <w:sz w:val="20"/>
        </w:rPr>
        <w:t xml:space="preserve"> Jurnal Administro. UNIMA. 2019  https://Scholar.google.co.id/citations?user=-u0DHIwAAAAJ&amp;hl=en</w:t>
      </w:r>
    </w:p>
    <w:p w14:paraId="6011A9B1" w14:textId="0FC3940A" w:rsidR="0094707D" w:rsidRDefault="0094707D" w:rsidP="0094707D">
      <w:pPr>
        <w:widowControl w:val="0"/>
        <w:autoSpaceDE w:val="0"/>
        <w:autoSpaceDN w:val="0"/>
        <w:adjustRightInd w:val="0"/>
        <w:ind w:left="640" w:hanging="640"/>
        <w:jc w:val="both"/>
        <w:rPr>
          <w:rFonts w:ascii="Times" w:hAnsi="Times"/>
          <w:noProof/>
          <w:sz w:val="20"/>
        </w:rPr>
      </w:pPr>
      <w:r>
        <w:rPr>
          <w:rFonts w:ascii="Times" w:hAnsi="Times"/>
          <w:noProof/>
          <w:sz w:val="20"/>
        </w:rPr>
        <w:t>[15]</w:t>
      </w:r>
      <w:r>
        <w:rPr>
          <w:rFonts w:ascii="Times" w:hAnsi="Times"/>
          <w:noProof/>
          <w:sz w:val="20"/>
        </w:rPr>
        <w:tab/>
        <w:t xml:space="preserve">E. Sumiryasono, </w:t>
      </w:r>
      <w:r>
        <w:rPr>
          <w:rFonts w:ascii="Times" w:hAnsi="Times"/>
          <w:i/>
          <w:iCs/>
          <w:noProof/>
          <w:sz w:val="20"/>
        </w:rPr>
        <w:t>Partisipasi masyarakat dalam pembangunan dan pengelolaan prasarana penyediaan air bersih di dessa wawoosu dan desa mataiwoi kecamatan kolono kabupaten konawe selatan provinsi Sulawesi tenggara</w:t>
      </w:r>
      <w:r>
        <w:rPr>
          <w:rFonts w:ascii="Times" w:hAnsi="Times"/>
          <w:noProof/>
          <w:sz w:val="20"/>
        </w:rPr>
        <w:t>. Semarang. Skripsi universitas diponegoro semarang, 2010</w:t>
      </w:r>
    </w:p>
    <w:p w14:paraId="07689662" w14:textId="525DE5F2" w:rsidR="00E427BE" w:rsidRPr="007744D5" w:rsidRDefault="00E427BE" w:rsidP="0094707D">
      <w:pPr>
        <w:widowControl w:val="0"/>
        <w:autoSpaceDE w:val="0"/>
        <w:autoSpaceDN w:val="0"/>
        <w:adjustRightInd w:val="0"/>
        <w:ind w:left="640" w:hanging="640"/>
        <w:jc w:val="both"/>
        <w:rPr>
          <w:rFonts w:ascii="Times" w:hAnsi="Times"/>
          <w:noProof/>
          <w:sz w:val="20"/>
          <w:lang w:val="en-US"/>
        </w:rPr>
      </w:pPr>
      <w:r>
        <w:rPr>
          <w:rFonts w:ascii="Times" w:hAnsi="Times"/>
          <w:noProof/>
          <w:sz w:val="20"/>
        </w:rPr>
        <w:t>54</w:t>
      </w:r>
      <w:bookmarkStart w:id="13" w:name="_GoBack"/>
      <w:bookmarkEnd w:id="13"/>
    </w:p>
    <w:p w14:paraId="07B1EF9E" w14:textId="77777777" w:rsidR="00F80F3B" w:rsidRDefault="007744D5" w:rsidP="0094707D">
      <w:pPr>
        <w:autoSpaceDE w:val="0"/>
        <w:autoSpaceDN w:val="0"/>
        <w:adjustRightInd w:val="0"/>
        <w:ind w:left="709" w:hanging="709"/>
        <w:jc w:val="both"/>
        <w:rPr>
          <w:rFonts w:ascii="Times" w:eastAsiaTheme="minorHAnsi" w:hAnsi="Times" w:cs="AppleSystemUIFont"/>
          <w:color w:val="000000" w:themeColor="text1"/>
          <w:sz w:val="20"/>
          <w:szCs w:val="20"/>
          <w:lang w:val="en-US"/>
        </w:rPr>
        <w:sectPr w:rsidR="00F80F3B" w:rsidSect="00F80F3B">
          <w:type w:val="continuous"/>
          <w:pgSz w:w="11907" w:h="16840" w:code="9"/>
          <w:pgMar w:top="2268" w:right="1418" w:bottom="1531" w:left="1418" w:header="709" w:footer="709" w:gutter="0"/>
          <w:pgNumType w:start="1"/>
          <w:cols w:space="708"/>
          <w:docGrid w:linePitch="360"/>
        </w:sectPr>
      </w:pPr>
      <w:r>
        <w:rPr>
          <w:rFonts w:ascii="Times" w:eastAsiaTheme="minorHAnsi" w:hAnsi="Times" w:cs="AppleSystemUIFont"/>
          <w:color w:val="000000" w:themeColor="text1"/>
          <w:sz w:val="20"/>
          <w:szCs w:val="20"/>
          <w:lang w:val="en-US"/>
        </w:rPr>
        <w:fldChar w:fldCharType="end"/>
      </w:r>
    </w:p>
    <w:p w14:paraId="2EF6246E" w14:textId="5F77883A" w:rsidR="00390955" w:rsidRPr="0094707D" w:rsidRDefault="00390955" w:rsidP="0094707D">
      <w:pPr>
        <w:autoSpaceDE w:val="0"/>
        <w:autoSpaceDN w:val="0"/>
        <w:adjustRightInd w:val="0"/>
        <w:ind w:left="709" w:hanging="709"/>
        <w:jc w:val="both"/>
        <w:rPr>
          <w:rFonts w:ascii="Times" w:eastAsiaTheme="minorHAnsi" w:hAnsi="Times" w:cs="AppleSystemUIFont"/>
          <w:color w:val="000000" w:themeColor="text1"/>
          <w:sz w:val="20"/>
          <w:szCs w:val="20"/>
          <w:lang w:val="en-US"/>
        </w:rPr>
      </w:pPr>
    </w:p>
    <w:sectPr w:rsidR="00390955" w:rsidRPr="0094707D" w:rsidSect="00BC6D10">
      <w:type w:val="continuous"/>
      <w:pgSz w:w="11907" w:h="16840" w:code="9"/>
      <w:pgMar w:top="2268" w:right="1418" w:bottom="1531" w:left="1418" w:header="709" w:footer="709" w:gutter="0"/>
      <w:pgNumType w:start="1"/>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201C3E" w14:textId="77777777" w:rsidR="00AB241F" w:rsidRDefault="00AB241F">
      <w:r>
        <w:separator/>
      </w:r>
    </w:p>
  </w:endnote>
  <w:endnote w:type="continuationSeparator" w:id="0">
    <w:p w14:paraId="553ACA28" w14:textId="77777777" w:rsidR="00AB241F" w:rsidRDefault="00AB24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ppleSystemUIFont">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226532000"/>
      <w:docPartObj>
        <w:docPartGallery w:val="Page Numbers (Bottom of Page)"/>
        <w:docPartUnique/>
      </w:docPartObj>
    </w:sdtPr>
    <w:sdtEndPr>
      <w:rPr>
        <w:rStyle w:val="PageNumber"/>
      </w:rPr>
    </w:sdtEndPr>
    <w:sdtContent>
      <w:p w14:paraId="7FFF9FD6" w14:textId="2D73AB09" w:rsidR="009A3C6C" w:rsidRDefault="009A3C6C" w:rsidP="0061248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A3C523" w14:textId="78A4DE53" w:rsidR="009A3C6C" w:rsidRDefault="002831EC" w:rsidP="005C0EBE">
    <w:pPr>
      <w:pStyle w:val="BodyText"/>
      <w:spacing w:line="14" w:lineRule="auto"/>
      <w:ind w:right="360"/>
      <w:rPr>
        <w:sz w:val="20"/>
      </w:rPr>
    </w:pPr>
    <w:r>
      <w:rPr>
        <w:noProof/>
        <w:lang w:val="en-US" w:eastAsia="en-US"/>
      </w:rPr>
      <mc:AlternateContent>
        <mc:Choice Requires="wpg">
          <w:drawing>
            <wp:anchor distT="0" distB="0" distL="114300" distR="114300" simplePos="0" relativeHeight="251659264" behindDoc="1" locked="0" layoutInCell="1" allowOverlap="1" wp14:anchorId="4AE80FB9" wp14:editId="7F5B9D0C">
              <wp:simplePos x="0" y="0"/>
              <wp:positionH relativeFrom="page">
                <wp:posOffset>7292975</wp:posOffset>
              </wp:positionH>
              <wp:positionV relativeFrom="page">
                <wp:posOffset>9639935</wp:posOffset>
              </wp:positionV>
              <wp:extent cx="144780" cy="129540"/>
              <wp:effectExtent l="15875" t="19685" r="10795" b="12700"/>
              <wp:wrapNone/>
              <wp:docPr id="78" name="Group 7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44780" cy="129540"/>
                        <a:chOff x="11485" y="15181"/>
                        <a:chExt cx="228" cy="204"/>
                      </a:xfrm>
                    </wpg:grpSpPr>
                    <wps:wsp>
                      <wps:cNvPr id="79" name="AutoShape 2571"/>
                      <wps:cNvSpPr>
                        <a:spLocks noChangeAspect="1" noChangeArrowheads="1"/>
                      </wps:cNvSpPr>
                      <wps:spPr bwMode="auto">
                        <a:xfrm>
                          <a:off x="11486" y="15182"/>
                          <a:ext cx="226" cy="202"/>
                        </a:xfrm>
                        <a:custGeom>
                          <a:avLst/>
                          <a:gdLst>
                            <a:gd name="T0" fmla="*/ 65 w 226"/>
                            <a:gd name="T1" fmla="*/ 15185 h 202"/>
                            <a:gd name="T2" fmla="*/ 41 w 226"/>
                            <a:gd name="T3" fmla="*/ 15194 h 202"/>
                            <a:gd name="T4" fmla="*/ 32 w 226"/>
                            <a:gd name="T5" fmla="*/ 15199 h 202"/>
                            <a:gd name="T6" fmla="*/ 24 w 226"/>
                            <a:gd name="T7" fmla="*/ 15209 h 202"/>
                            <a:gd name="T8" fmla="*/ 15 w 226"/>
                            <a:gd name="T9" fmla="*/ 15221 h 202"/>
                            <a:gd name="T10" fmla="*/ 8 w 226"/>
                            <a:gd name="T11" fmla="*/ 15238 h 202"/>
                            <a:gd name="T12" fmla="*/ 3 w 226"/>
                            <a:gd name="T13" fmla="*/ 15257 h 202"/>
                            <a:gd name="T14" fmla="*/ 0 w 226"/>
                            <a:gd name="T15" fmla="*/ 15276 h 202"/>
                            <a:gd name="T16" fmla="*/ 3 w 226"/>
                            <a:gd name="T17" fmla="*/ 15300 h 202"/>
                            <a:gd name="T18" fmla="*/ 8 w 226"/>
                            <a:gd name="T19" fmla="*/ 15319 h 202"/>
                            <a:gd name="T20" fmla="*/ 17 w 226"/>
                            <a:gd name="T21" fmla="*/ 15338 h 202"/>
                            <a:gd name="T22" fmla="*/ 32 w 226"/>
                            <a:gd name="T23" fmla="*/ 15355 h 202"/>
                            <a:gd name="T24" fmla="*/ 48 w 226"/>
                            <a:gd name="T25" fmla="*/ 15367 h 202"/>
                            <a:gd name="T26" fmla="*/ 68 w 226"/>
                            <a:gd name="T27" fmla="*/ 15377 h 202"/>
                            <a:gd name="T28" fmla="*/ 89 w 226"/>
                            <a:gd name="T29" fmla="*/ 15382 h 202"/>
                            <a:gd name="T30" fmla="*/ 116 w 226"/>
                            <a:gd name="T31" fmla="*/ 15384 h 202"/>
                            <a:gd name="T32" fmla="*/ 140 w 226"/>
                            <a:gd name="T33" fmla="*/ 15382 h 202"/>
                            <a:gd name="T34" fmla="*/ 161 w 226"/>
                            <a:gd name="T35" fmla="*/ 15377 h 202"/>
                            <a:gd name="T36" fmla="*/ 180 w 226"/>
                            <a:gd name="T37" fmla="*/ 15367 h 202"/>
                            <a:gd name="T38" fmla="*/ 197 w 226"/>
                            <a:gd name="T39" fmla="*/ 15355 h 202"/>
                            <a:gd name="T40" fmla="*/ 209 w 226"/>
                            <a:gd name="T41" fmla="*/ 15338 h 202"/>
                            <a:gd name="T42" fmla="*/ 211 w 226"/>
                            <a:gd name="T43" fmla="*/ 15336 h 202"/>
                            <a:gd name="T44" fmla="*/ 94 w 226"/>
                            <a:gd name="T45" fmla="*/ 15336 h 202"/>
                            <a:gd name="T46" fmla="*/ 80 w 226"/>
                            <a:gd name="T47" fmla="*/ 15334 h 202"/>
                            <a:gd name="T48" fmla="*/ 56 w 226"/>
                            <a:gd name="T49" fmla="*/ 15322 h 202"/>
                            <a:gd name="T50" fmla="*/ 48 w 226"/>
                            <a:gd name="T51" fmla="*/ 15312 h 202"/>
                            <a:gd name="T52" fmla="*/ 44 w 226"/>
                            <a:gd name="T53" fmla="*/ 15302 h 202"/>
                            <a:gd name="T54" fmla="*/ 39 w 226"/>
                            <a:gd name="T55" fmla="*/ 15290 h 202"/>
                            <a:gd name="T56" fmla="*/ 39 w 226"/>
                            <a:gd name="T57" fmla="*/ 15269 h 202"/>
                            <a:gd name="T58" fmla="*/ 44 w 226"/>
                            <a:gd name="T59" fmla="*/ 15254 h 202"/>
                            <a:gd name="T60" fmla="*/ 48 w 226"/>
                            <a:gd name="T61" fmla="*/ 15247 h 202"/>
                            <a:gd name="T62" fmla="*/ 53 w 226"/>
                            <a:gd name="T63" fmla="*/ 15242 h 202"/>
                            <a:gd name="T64" fmla="*/ 68 w 226"/>
                            <a:gd name="T65" fmla="*/ 15233 h 202"/>
                            <a:gd name="T66" fmla="*/ 75 w 226"/>
                            <a:gd name="T67" fmla="*/ 15230 h 202"/>
                            <a:gd name="T68" fmla="*/ 65 w 226"/>
                            <a:gd name="T69" fmla="*/ 15185 h 202"/>
                            <a:gd name="T70" fmla="*/ 156 w 226"/>
                            <a:gd name="T71" fmla="*/ 15182 h 202"/>
                            <a:gd name="T72" fmla="*/ 142 w 226"/>
                            <a:gd name="T73" fmla="*/ 15228 h 202"/>
                            <a:gd name="T74" fmla="*/ 154 w 226"/>
                            <a:gd name="T75" fmla="*/ 15233 h 202"/>
                            <a:gd name="T76" fmla="*/ 164 w 226"/>
                            <a:gd name="T77" fmla="*/ 15235 h 202"/>
                            <a:gd name="T78" fmla="*/ 171 w 226"/>
                            <a:gd name="T79" fmla="*/ 15242 h 202"/>
                            <a:gd name="T80" fmla="*/ 178 w 226"/>
                            <a:gd name="T81" fmla="*/ 15247 h 202"/>
                            <a:gd name="T82" fmla="*/ 183 w 226"/>
                            <a:gd name="T83" fmla="*/ 15254 h 202"/>
                            <a:gd name="T84" fmla="*/ 185 w 226"/>
                            <a:gd name="T85" fmla="*/ 15262 h 202"/>
                            <a:gd name="T86" fmla="*/ 188 w 226"/>
                            <a:gd name="T87" fmla="*/ 15271 h 202"/>
                            <a:gd name="T88" fmla="*/ 188 w 226"/>
                            <a:gd name="T89" fmla="*/ 15293 h 202"/>
                            <a:gd name="T90" fmla="*/ 185 w 226"/>
                            <a:gd name="T91" fmla="*/ 15302 h 202"/>
                            <a:gd name="T92" fmla="*/ 171 w 226"/>
                            <a:gd name="T93" fmla="*/ 15322 h 202"/>
                            <a:gd name="T94" fmla="*/ 147 w 226"/>
                            <a:gd name="T95" fmla="*/ 15334 h 202"/>
                            <a:gd name="T96" fmla="*/ 132 w 226"/>
                            <a:gd name="T97" fmla="*/ 15336 h 202"/>
                            <a:gd name="T98" fmla="*/ 211 w 226"/>
                            <a:gd name="T99" fmla="*/ 15336 h 202"/>
                            <a:gd name="T100" fmla="*/ 219 w 226"/>
                            <a:gd name="T101" fmla="*/ 15322 h 202"/>
                            <a:gd name="T102" fmla="*/ 224 w 226"/>
                            <a:gd name="T103" fmla="*/ 15302 h 202"/>
                            <a:gd name="T104" fmla="*/ 226 w 226"/>
                            <a:gd name="T105" fmla="*/ 15278 h 202"/>
                            <a:gd name="T106" fmla="*/ 221 w 226"/>
                            <a:gd name="T107" fmla="*/ 15245 h 202"/>
                            <a:gd name="T108" fmla="*/ 216 w 226"/>
                            <a:gd name="T109" fmla="*/ 15230 h 202"/>
                            <a:gd name="T110" fmla="*/ 209 w 226"/>
                            <a:gd name="T111" fmla="*/ 15218 h 202"/>
                            <a:gd name="T112" fmla="*/ 200 w 226"/>
                            <a:gd name="T113" fmla="*/ 15206 h 202"/>
                            <a:gd name="T114" fmla="*/ 188 w 226"/>
                            <a:gd name="T115" fmla="*/ 15197 h 202"/>
                            <a:gd name="T116" fmla="*/ 173 w 226"/>
                            <a:gd name="T117" fmla="*/ 15190 h 202"/>
                            <a:gd name="T118" fmla="*/ 156 w 226"/>
                            <a:gd name="T119" fmla="*/ 15182 h 202"/>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Lst>
                          <a:ahLst/>
                          <a:cxnLst>
                            <a:cxn ang="T120">
                              <a:pos x="T0" y="T1"/>
                            </a:cxn>
                            <a:cxn ang="T121">
                              <a:pos x="T2" y="T3"/>
                            </a:cxn>
                            <a:cxn ang="T122">
                              <a:pos x="T4" y="T5"/>
                            </a:cxn>
                            <a:cxn ang="T123">
                              <a:pos x="T6" y="T7"/>
                            </a:cxn>
                            <a:cxn ang="T124">
                              <a:pos x="T8" y="T9"/>
                            </a:cxn>
                            <a:cxn ang="T125">
                              <a:pos x="T10" y="T11"/>
                            </a:cxn>
                            <a:cxn ang="T126">
                              <a:pos x="T12" y="T13"/>
                            </a:cxn>
                            <a:cxn ang="T127">
                              <a:pos x="T14" y="T15"/>
                            </a:cxn>
                            <a:cxn ang="T128">
                              <a:pos x="T16" y="T17"/>
                            </a:cxn>
                            <a:cxn ang="T129">
                              <a:pos x="T18" y="T19"/>
                            </a:cxn>
                            <a:cxn ang="T130">
                              <a:pos x="T20" y="T21"/>
                            </a:cxn>
                            <a:cxn ang="T131">
                              <a:pos x="T22" y="T23"/>
                            </a:cxn>
                            <a:cxn ang="T132">
                              <a:pos x="T24" y="T25"/>
                            </a:cxn>
                            <a:cxn ang="T133">
                              <a:pos x="T26" y="T27"/>
                            </a:cxn>
                            <a:cxn ang="T134">
                              <a:pos x="T28" y="T29"/>
                            </a:cxn>
                            <a:cxn ang="T135">
                              <a:pos x="T30" y="T31"/>
                            </a:cxn>
                            <a:cxn ang="T136">
                              <a:pos x="T32" y="T33"/>
                            </a:cxn>
                            <a:cxn ang="T137">
                              <a:pos x="T34" y="T35"/>
                            </a:cxn>
                            <a:cxn ang="T138">
                              <a:pos x="T36" y="T37"/>
                            </a:cxn>
                            <a:cxn ang="T139">
                              <a:pos x="T38" y="T39"/>
                            </a:cxn>
                            <a:cxn ang="T140">
                              <a:pos x="T40" y="T41"/>
                            </a:cxn>
                            <a:cxn ang="T141">
                              <a:pos x="T42" y="T43"/>
                            </a:cxn>
                            <a:cxn ang="T142">
                              <a:pos x="T44" y="T45"/>
                            </a:cxn>
                            <a:cxn ang="T143">
                              <a:pos x="T46" y="T47"/>
                            </a:cxn>
                            <a:cxn ang="T144">
                              <a:pos x="T48" y="T49"/>
                            </a:cxn>
                            <a:cxn ang="T145">
                              <a:pos x="T50" y="T51"/>
                            </a:cxn>
                            <a:cxn ang="T146">
                              <a:pos x="T52" y="T53"/>
                            </a:cxn>
                            <a:cxn ang="T147">
                              <a:pos x="T54" y="T55"/>
                            </a:cxn>
                            <a:cxn ang="T148">
                              <a:pos x="T56" y="T57"/>
                            </a:cxn>
                            <a:cxn ang="T149">
                              <a:pos x="T58" y="T59"/>
                            </a:cxn>
                            <a:cxn ang="T150">
                              <a:pos x="T60" y="T61"/>
                            </a:cxn>
                            <a:cxn ang="T151">
                              <a:pos x="T62" y="T63"/>
                            </a:cxn>
                            <a:cxn ang="T152">
                              <a:pos x="T64" y="T65"/>
                            </a:cxn>
                            <a:cxn ang="T153">
                              <a:pos x="T66" y="T67"/>
                            </a:cxn>
                            <a:cxn ang="T154">
                              <a:pos x="T68" y="T69"/>
                            </a:cxn>
                            <a:cxn ang="T155">
                              <a:pos x="T70" y="T71"/>
                            </a:cxn>
                            <a:cxn ang="T156">
                              <a:pos x="T72" y="T73"/>
                            </a:cxn>
                            <a:cxn ang="T157">
                              <a:pos x="T74" y="T75"/>
                            </a:cxn>
                            <a:cxn ang="T158">
                              <a:pos x="T76" y="T77"/>
                            </a:cxn>
                            <a:cxn ang="T159">
                              <a:pos x="T78" y="T79"/>
                            </a:cxn>
                            <a:cxn ang="T160">
                              <a:pos x="T80" y="T81"/>
                            </a:cxn>
                            <a:cxn ang="T161">
                              <a:pos x="T82" y="T83"/>
                            </a:cxn>
                            <a:cxn ang="T162">
                              <a:pos x="T84" y="T85"/>
                            </a:cxn>
                            <a:cxn ang="T163">
                              <a:pos x="T86" y="T87"/>
                            </a:cxn>
                            <a:cxn ang="T164">
                              <a:pos x="T88" y="T89"/>
                            </a:cxn>
                            <a:cxn ang="T165">
                              <a:pos x="T90" y="T91"/>
                            </a:cxn>
                            <a:cxn ang="T166">
                              <a:pos x="T92" y="T93"/>
                            </a:cxn>
                            <a:cxn ang="T167">
                              <a:pos x="T94" y="T95"/>
                            </a:cxn>
                            <a:cxn ang="T168">
                              <a:pos x="T96" y="T97"/>
                            </a:cxn>
                            <a:cxn ang="T169">
                              <a:pos x="T98" y="T99"/>
                            </a:cxn>
                            <a:cxn ang="T170">
                              <a:pos x="T100" y="T101"/>
                            </a:cxn>
                            <a:cxn ang="T171">
                              <a:pos x="T102" y="T103"/>
                            </a:cxn>
                            <a:cxn ang="T172">
                              <a:pos x="T104" y="T105"/>
                            </a:cxn>
                            <a:cxn ang="T173">
                              <a:pos x="T106" y="T107"/>
                            </a:cxn>
                            <a:cxn ang="T174">
                              <a:pos x="T108" y="T109"/>
                            </a:cxn>
                            <a:cxn ang="T175">
                              <a:pos x="T110" y="T111"/>
                            </a:cxn>
                            <a:cxn ang="T176">
                              <a:pos x="T112" y="T113"/>
                            </a:cxn>
                            <a:cxn ang="T177">
                              <a:pos x="T114" y="T115"/>
                            </a:cxn>
                            <a:cxn ang="T178">
                              <a:pos x="T116" y="T117"/>
                            </a:cxn>
                            <a:cxn ang="T179">
                              <a:pos x="T118" y="T119"/>
                            </a:cxn>
                          </a:cxnLst>
                          <a:rect l="0" t="0" r="r" b="b"/>
                          <a:pathLst>
                            <a:path w="226" h="202">
                              <a:moveTo>
                                <a:pt x="65" y="3"/>
                              </a:moveTo>
                              <a:lnTo>
                                <a:pt x="41" y="12"/>
                              </a:lnTo>
                              <a:lnTo>
                                <a:pt x="32" y="17"/>
                              </a:lnTo>
                              <a:lnTo>
                                <a:pt x="24" y="27"/>
                              </a:lnTo>
                              <a:lnTo>
                                <a:pt x="15" y="39"/>
                              </a:lnTo>
                              <a:lnTo>
                                <a:pt x="8" y="56"/>
                              </a:lnTo>
                              <a:lnTo>
                                <a:pt x="3" y="75"/>
                              </a:lnTo>
                              <a:lnTo>
                                <a:pt x="0" y="94"/>
                              </a:lnTo>
                              <a:lnTo>
                                <a:pt x="3" y="118"/>
                              </a:lnTo>
                              <a:lnTo>
                                <a:pt x="8" y="137"/>
                              </a:lnTo>
                              <a:lnTo>
                                <a:pt x="17" y="156"/>
                              </a:lnTo>
                              <a:lnTo>
                                <a:pt x="32" y="173"/>
                              </a:lnTo>
                              <a:lnTo>
                                <a:pt x="48" y="185"/>
                              </a:lnTo>
                              <a:lnTo>
                                <a:pt x="68" y="195"/>
                              </a:lnTo>
                              <a:lnTo>
                                <a:pt x="89" y="200"/>
                              </a:lnTo>
                              <a:lnTo>
                                <a:pt x="116" y="202"/>
                              </a:lnTo>
                              <a:lnTo>
                                <a:pt x="140" y="200"/>
                              </a:lnTo>
                              <a:lnTo>
                                <a:pt x="161" y="195"/>
                              </a:lnTo>
                              <a:lnTo>
                                <a:pt x="180" y="185"/>
                              </a:lnTo>
                              <a:lnTo>
                                <a:pt x="197" y="173"/>
                              </a:lnTo>
                              <a:lnTo>
                                <a:pt x="209" y="156"/>
                              </a:lnTo>
                              <a:lnTo>
                                <a:pt x="211" y="154"/>
                              </a:lnTo>
                              <a:lnTo>
                                <a:pt x="94" y="154"/>
                              </a:lnTo>
                              <a:lnTo>
                                <a:pt x="80" y="152"/>
                              </a:lnTo>
                              <a:lnTo>
                                <a:pt x="56" y="140"/>
                              </a:lnTo>
                              <a:lnTo>
                                <a:pt x="48" y="130"/>
                              </a:lnTo>
                              <a:lnTo>
                                <a:pt x="44" y="120"/>
                              </a:lnTo>
                              <a:lnTo>
                                <a:pt x="39" y="108"/>
                              </a:lnTo>
                              <a:lnTo>
                                <a:pt x="39" y="87"/>
                              </a:lnTo>
                              <a:lnTo>
                                <a:pt x="44" y="72"/>
                              </a:lnTo>
                              <a:lnTo>
                                <a:pt x="48" y="65"/>
                              </a:lnTo>
                              <a:lnTo>
                                <a:pt x="53" y="60"/>
                              </a:lnTo>
                              <a:lnTo>
                                <a:pt x="68" y="51"/>
                              </a:lnTo>
                              <a:lnTo>
                                <a:pt x="75" y="48"/>
                              </a:lnTo>
                              <a:lnTo>
                                <a:pt x="65" y="3"/>
                              </a:lnTo>
                              <a:close/>
                              <a:moveTo>
                                <a:pt x="156" y="0"/>
                              </a:moveTo>
                              <a:lnTo>
                                <a:pt x="142" y="46"/>
                              </a:lnTo>
                              <a:lnTo>
                                <a:pt x="154" y="51"/>
                              </a:lnTo>
                              <a:lnTo>
                                <a:pt x="164" y="53"/>
                              </a:lnTo>
                              <a:lnTo>
                                <a:pt x="171" y="60"/>
                              </a:lnTo>
                              <a:lnTo>
                                <a:pt x="178" y="65"/>
                              </a:lnTo>
                              <a:lnTo>
                                <a:pt x="183" y="72"/>
                              </a:lnTo>
                              <a:lnTo>
                                <a:pt x="185" y="80"/>
                              </a:lnTo>
                              <a:lnTo>
                                <a:pt x="188" y="89"/>
                              </a:lnTo>
                              <a:lnTo>
                                <a:pt x="188" y="111"/>
                              </a:lnTo>
                              <a:lnTo>
                                <a:pt x="185" y="120"/>
                              </a:lnTo>
                              <a:lnTo>
                                <a:pt x="171" y="140"/>
                              </a:lnTo>
                              <a:lnTo>
                                <a:pt x="147" y="152"/>
                              </a:lnTo>
                              <a:lnTo>
                                <a:pt x="132" y="154"/>
                              </a:lnTo>
                              <a:lnTo>
                                <a:pt x="211" y="154"/>
                              </a:lnTo>
                              <a:lnTo>
                                <a:pt x="219" y="140"/>
                              </a:lnTo>
                              <a:lnTo>
                                <a:pt x="224" y="120"/>
                              </a:lnTo>
                              <a:lnTo>
                                <a:pt x="226" y="96"/>
                              </a:lnTo>
                              <a:lnTo>
                                <a:pt x="221" y="63"/>
                              </a:lnTo>
                              <a:lnTo>
                                <a:pt x="216" y="48"/>
                              </a:lnTo>
                              <a:lnTo>
                                <a:pt x="209" y="36"/>
                              </a:lnTo>
                              <a:lnTo>
                                <a:pt x="200" y="24"/>
                              </a:lnTo>
                              <a:lnTo>
                                <a:pt x="188" y="15"/>
                              </a:lnTo>
                              <a:lnTo>
                                <a:pt x="173" y="8"/>
                              </a:lnTo>
                              <a:lnTo>
                                <a:pt x="156" y="0"/>
                              </a:lnTo>
                              <a:close/>
                            </a:path>
                          </a:pathLst>
                        </a:custGeom>
                        <a:solidFill>
                          <a:srgbClr val="F48534">
                            <a:alpha val="3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0" name="Freeform 2570"/>
                      <wps:cNvSpPr>
                        <a:spLocks noChangeAspect="1" noChangeArrowheads="1"/>
                      </wps:cNvSpPr>
                      <wps:spPr bwMode="auto">
                        <a:xfrm>
                          <a:off x="11486" y="15182"/>
                          <a:ext cx="226" cy="202"/>
                        </a:xfrm>
                        <a:custGeom>
                          <a:avLst/>
                          <a:gdLst>
                            <a:gd name="T0" fmla="*/ 142 w 226"/>
                            <a:gd name="T1" fmla="*/ 15228 h 202"/>
                            <a:gd name="T2" fmla="*/ 156 w 226"/>
                            <a:gd name="T3" fmla="*/ 15182 h 202"/>
                            <a:gd name="T4" fmla="*/ 173 w 226"/>
                            <a:gd name="T5" fmla="*/ 15190 h 202"/>
                            <a:gd name="T6" fmla="*/ 188 w 226"/>
                            <a:gd name="T7" fmla="*/ 15197 h 202"/>
                            <a:gd name="T8" fmla="*/ 224 w 226"/>
                            <a:gd name="T9" fmla="*/ 15262 h 202"/>
                            <a:gd name="T10" fmla="*/ 226 w 226"/>
                            <a:gd name="T11" fmla="*/ 15278 h 202"/>
                            <a:gd name="T12" fmla="*/ 209 w 226"/>
                            <a:gd name="T13" fmla="*/ 15338 h 202"/>
                            <a:gd name="T14" fmla="*/ 161 w 226"/>
                            <a:gd name="T15" fmla="*/ 15377 h 202"/>
                            <a:gd name="T16" fmla="*/ 116 w 226"/>
                            <a:gd name="T17" fmla="*/ 15384 h 202"/>
                            <a:gd name="T18" fmla="*/ 89 w 226"/>
                            <a:gd name="T19" fmla="*/ 15382 h 202"/>
                            <a:gd name="T20" fmla="*/ 32 w 226"/>
                            <a:gd name="T21" fmla="*/ 15355 h 202"/>
                            <a:gd name="T22" fmla="*/ 3 w 226"/>
                            <a:gd name="T23" fmla="*/ 15300 h 202"/>
                            <a:gd name="T24" fmla="*/ 0 w 226"/>
                            <a:gd name="T25" fmla="*/ 15276 h 202"/>
                            <a:gd name="T26" fmla="*/ 3 w 226"/>
                            <a:gd name="T27" fmla="*/ 15257 h 202"/>
                            <a:gd name="T28" fmla="*/ 8 w 226"/>
                            <a:gd name="T29" fmla="*/ 15238 h 202"/>
                            <a:gd name="T30" fmla="*/ 15 w 226"/>
                            <a:gd name="T31" fmla="*/ 15221 h 202"/>
                            <a:gd name="T32" fmla="*/ 24 w 226"/>
                            <a:gd name="T33" fmla="*/ 15209 h 202"/>
                            <a:gd name="T34" fmla="*/ 32 w 226"/>
                            <a:gd name="T35" fmla="*/ 15199 h 202"/>
                            <a:gd name="T36" fmla="*/ 41 w 226"/>
                            <a:gd name="T37" fmla="*/ 15194 h 202"/>
                            <a:gd name="T38" fmla="*/ 53 w 226"/>
                            <a:gd name="T39" fmla="*/ 15190 h 202"/>
                            <a:gd name="T40" fmla="*/ 65 w 226"/>
                            <a:gd name="T41" fmla="*/ 15185 h 202"/>
                            <a:gd name="T42" fmla="*/ 75 w 226"/>
                            <a:gd name="T43" fmla="*/ 15230 h 202"/>
                            <a:gd name="T44" fmla="*/ 68 w 226"/>
                            <a:gd name="T45" fmla="*/ 15233 h 202"/>
                            <a:gd name="T46" fmla="*/ 60 w 226"/>
                            <a:gd name="T47" fmla="*/ 15238 h 202"/>
                            <a:gd name="T48" fmla="*/ 39 w 226"/>
                            <a:gd name="T49" fmla="*/ 15269 h 202"/>
                            <a:gd name="T50" fmla="*/ 39 w 226"/>
                            <a:gd name="T51" fmla="*/ 15278 h 202"/>
                            <a:gd name="T52" fmla="*/ 39 w 226"/>
                            <a:gd name="T53" fmla="*/ 15290 h 202"/>
                            <a:gd name="T54" fmla="*/ 94 w 226"/>
                            <a:gd name="T55" fmla="*/ 15336 h 202"/>
                            <a:gd name="T56" fmla="*/ 113 w 226"/>
                            <a:gd name="T57" fmla="*/ 15336 h 202"/>
                            <a:gd name="T58" fmla="*/ 132 w 226"/>
                            <a:gd name="T59" fmla="*/ 15336 h 202"/>
                            <a:gd name="T60" fmla="*/ 185 w 226"/>
                            <a:gd name="T61" fmla="*/ 15302 h 202"/>
                            <a:gd name="T62" fmla="*/ 188 w 226"/>
                            <a:gd name="T63" fmla="*/ 15293 h 202"/>
                            <a:gd name="T64" fmla="*/ 188 w 226"/>
                            <a:gd name="T65" fmla="*/ 15281 h 202"/>
                            <a:gd name="T66" fmla="*/ 188 w 226"/>
                            <a:gd name="T67" fmla="*/ 15271 h 202"/>
                            <a:gd name="T68" fmla="*/ 185 w 226"/>
                            <a:gd name="T69" fmla="*/ 15262 h 202"/>
                            <a:gd name="T70" fmla="*/ 183 w 226"/>
                            <a:gd name="T71" fmla="*/ 15254 h 202"/>
                            <a:gd name="T72" fmla="*/ 178 w 226"/>
                            <a:gd name="T73" fmla="*/ 15247 h 202"/>
                            <a:gd name="T74" fmla="*/ 171 w 226"/>
                            <a:gd name="T75" fmla="*/ 15242 h 202"/>
                            <a:gd name="T76" fmla="*/ 164 w 226"/>
                            <a:gd name="T77" fmla="*/ 15235 h 202"/>
                            <a:gd name="T78" fmla="*/ 154 w 226"/>
                            <a:gd name="T79" fmla="*/ 15233 h 202"/>
                            <a:gd name="T80" fmla="*/ 142 w 226"/>
                            <a:gd name="T81" fmla="*/ 15228 h 202"/>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Lst>
                          <a:ahLst/>
                          <a:cxnLst>
                            <a:cxn ang="T82">
                              <a:pos x="T0" y="T1"/>
                            </a:cxn>
                            <a:cxn ang="T83">
                              <a:pos x="T2" y="T3"/>
                            </a:cxn>
                            <a:cxn ang="T84">
                              <a:pos x="T4" y="T5"/>
                            </a:cxn>
                            <a:cxn ang="T85">
                              <a:pos x="T6" y="T7"/>
                            </a:cxn>
                            <a:cxn ang="T86">
                              <a:pos x="T8" y="T9"/>
                            </a:cxn>
                            <a:cxn ang="T87">
                              <a:pos x="T10" y="T11"/>
                            </a:cxn>
                            <a:cxn ang="T88">
                              <a:pos x="T12" y="T13"/>
                            </a:cxn>
                            <a:cxn ang="T89">
                              <a:pos x="T14" y="T15"/>
                            </a:cxn>
                            <a:cxn ang="T90">
                              <a:pos x="T16" y="T17"/>
                            </a:cxn>
                            <a:cxn ang="T91">
                              <a:pos x="T18" y="T19"/>
                            </a:cxn>
                            <a:cxn ang="T92">
                              <a:pos x="T20" y="T21"/>
                            </a:cxn>
                            <a:cxn ang="T93">
                              <a:pos x="T22" y="T23"/>
                            </a:cxn>
                            <a:cxn ang="T94">
                              <a:pos x="T24" y="T25"/>
                            </a:cxn>
                            <a:cxn ang="T95">
                              <a:pos x="T26" y="T27"/>
                            </a:cxn>
                            <a:cxn ang="T96">
                              <a:pos x="T28" y="T29"/>
                            </a:cxn>
                            <a:cxn ang="T97">
                              <a:pos x="T30" y="T31"/>
                            </a:cxn>
                            <a:cxn ang="T98">
                              <a:pos x="T32" y="T33"/>
                            </a:cxn>
                            <a:cxn ang="T99">
                              <a:pos x="T34" y="T35"/>
                            </a:cxn>
                            <a:cxn ang="T100">
                              <a:pos x="T36" y="T37"/>
                            </a:cxn>
                            <a:cxn ang="T101">
                              <a:pos x="T38" y="T39"/>
                            </a:cxn>
                            <a:cxn ang="T102">
                              <a:pos x="T40" y="T41"/>
                            </a:cxn>
                            <a:cxn ang="T103">
                              <a:pos x="T42" y="T43"/>
                            </a:cxn>
                            <a:cxn ang="T104">
                              <a:pos x="T44" y="T45"/>
                            </a:cxn>
                            <a:cxn ang="T105">
                              <a:pos x="T46" y="T47"/>
                            </a:cxn>
                            <a:cxn ang="T106">
                              <a:pos x="T48" y="T49"/>
                            </a:cxn>
                            <a:cxn ang="T107">
                              <a:pos x="T50" y="T51"/>
                            </a:cxn>
                            <a:cxn ang="T108">
                              <a:pos x="T52" y="T53"/>
                            </a:cxn>
                            <a:cxn ang="T109">
                              <a:pos x="T54" y="T55"/>
                            </a:cxn>
                            <a:cxn ang="T110">
                              <a:pos x="T56" y="T57"/>
                            </a:cxn>
                            <a:cxn ang="T111">
                              <a:pos x="T58" y="T59"/>
                            </a:cxn>
                            <a:cxn ang="T112">
                              <a:pos x="T60" y="T61"/>
                            </a:cxn>
                            <a:cxn ang="T113">
                              <a:pos x="T62" y="T63"/>
                            </a:cxn>
                            <a:cxn ang="T114">
                              <a:pos x="T64" y="T65"/>
                            </a:cxn>
                            <a:cxn ang="T115">
                              <a:pos x="T66" y="T67"/>
                            </a:cxn>
                            <a:cxn ang="T116">
                              <a:pos x="T68" y="T69"/>
                            </a:cxn>
                            <a:cxn ang="T117">
                              <a:pos x="T70" y="T71"/>
                            </a:cxn>
                            <a:cxn ang="T118">
                              <a:pos x="T72" y="T73"/>
                            </a:cxn>
                            <a:cxn ang="T119">
                              <a:pos x="T74" y="T75"/>
                            </a:cxn>
                            <a:cxn ang="T120">
                              <a:pos x="T76" y="T77"/>
                            </a:cxn>
                            <a:cxn ang="T121">
                              <a:pos x="T78" y="T79"/>
                            </a:cxn>
                            <a:cxn ang="T122">
                              <a:pos x="T80" y="T81"/>
                            </a:cxn>
                          </a:cxnLst>
                          <a:rect l="0" t="0" r="r" b="b"/>
                          <a:pathLst>
                            <a:path w="226" h="202">
                              <a:moveTo>
                                <a:pt x="142" y="46"/>
                              </a:moveTo>
                              <a:lnTo>
                                <a:pt x="156" y="0"/>
                              </a:lnTo>
                              <a:lnTo>
                                <a:pt x="173" y="8"/>
                              </a:lnTo>
                              <a:lnTo>
                                <a:pt x="188" y="15"/>
                              </a:lnTo>
                              <a:lnTo>
                                <a:pt x="224" y="80"/>
                              </a:lnTo>
                              <a:lnTo>
                                <a:pt x="226" y="96"/>
                              </a:lnTo>
                              <a:lnTo>
                                <a:pt x="209" y="156"/>
                              </a:lnTo>
                              <a:lnTo>
                                <a:pt x="161" y="195"/>
                              </a:lnTo>
                              <a:lnTo>
                                <a:pt x="116" y="202"/>
                              </a:lnTo>
                              <a:lnTo>
                                <a:pt x="89" y="200"/>
                              </a:lnTo>
                              <a:lnTo>
                                <a:pt x="32" y="173"/>
                              </a:lnTo>
                              <a:lnTo>
                                <a:pt x="3" y="118"/>
                              </a:lnTo>
                              <a:lnTo>
                                <a:pt x="0" y="94"/>
                              </a:lnTo>
                              <a:lnTo>
                                <a:pt x="3" y="75"/>
                              </a:lnTo>
                              <a:lnTo>
                                <a:pt x="8" y="56"/>
                              </a:lnTo>
                              <a:lnTo>
                                <a:pt x="15" y="39"/>
                              </a:lnTo>
                              <a:lnTo>
                                <a:pt x="24" y="27"/>
                              </a:lnTo>
                              <a:lnTo>
                                <a:pt x="32" y="17"/>
                              </a:lnTo>
                              <a:lnTo>
                                <a:pt x="41" y="12"/>
                              </a:lnTo>
                              <a:lnTo>
                                <a:pt x="53" y="8"/>
                              </a:lnTo>
                              <a:lnTo>
                                <a:pt x="65" y="3"/>
                              </a:lnTo>
                              <a:lnTo>
                                <a:pt x="75" y="48"/>
                              </a:lnTo>
                              <a:lnTo>
                                <a:pt x="68" y="51"/>
                              </a:lnTo>
                              <a:lnTo>
                                <a:pt x="60" y="56"/>
                              </a:lnTo>
                              <a:lnTo>
                                <a:pt x="39" y="87"/>
                              </a:lnTo>
                              <a:lnTo>
                                <a:pt x="39" y="96"/>
                              </a:lnTo>
                              <a:lnTo>
                                <a:pt x="39" y="108"/>
                              </a:lnTo>
                              <a:lnTo>
                                <a:pt x="94" y="154"/>
                              </a:lnTo>
                              <a:lnTo>
                                <a:pt x="113" y="154"/>
                              </a:lnTo>
                              <a:lnTo>
                                <a:pt x="132" y="154"/>
                              </a:lnTo>
                              <a:lnTo>
                                <a:pt x="185" y="120"/>
                              </a:lnTo>
                              <a:lnTo>
                                <a:pt x="188" y="111"/>
                              </a:lnTo>
                              <a:lnTo>
                                <a:pt x="188" y="99"/>
                              </a:lnTo>
                              <a:lnTo>
                                <a:pt x="188" y="89"/>
                              </a:lnTo>
                              <a:lnTo>
                                <a:pt x="185" y="80"/>
                              </a:lnTo>
                              <a:lnTo>
                                <a:pt x="183" y="72"/>
                              </a:lnTo>
                              <a:lnTo>
                                <a:pt x="178" y="65"/>
                              </a:lnTo>
                              <a:lnTo>
                                <a:pt x="171" y="60"/>
                              </a:lnTo>
                              <a:lnTo>
                                <a:pt x="164" y="53"/>
                              </a:lnTo>
                              <a:lnTo>
                                <a:pt x="154" y="51"/>
                              </a:lnTo>
                              <a:lnTo>
                                <a:pt x="142" y="46"/>
                              </a:lnTo>
                            </a:path>
                          </a:pathLst>
                        </a:custGeom>
                        <a:noFill/>
                        <a:ln w="1524">
                          <a:solidFill>
                            <a:srgbClr val="F485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8FD01AB" id="Group 78" o:spid="_x0000_s1026" style="position:absolute;margin-left:574.25pt;margin-top:759.05pt;width:11.4pt;height:10.2pt;z-index:-251657216;mso-position-horizontal-relative:page;mso-position-vertical-relative:page" coordorigin="11485,15181" coordsize="228,2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">
              <o:lock v:ext="edit" aspectratio="t"/>
              <v:shape id="AutoShape 2571" o:spid="_x0000_s1027" style="position:absolute;left:11486;top:15182;width:226;height:202;visibility:visible;mso-wrap-style:square;v-text-anchor:top" coordsize="226,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" path="m65,3l41,12r-9,5l24,27,15,39,8,56,3,75,,94r3,24l8,137r9,19l32,173r16,12l68,195r21,5l116,202r24,-2l161,195r19,-10l197,173r12,-17l211,154r-117,l80,152,56,140,48,130,44,120,39,108r,-21l44,72r4,-7l53,60,68,51r7,-3l65,3xm156,l142,46r12,5l164,53r7,7l178,65r5,7l185,80r3,9l188,111r-3,9l171,140r-24,12l132,154r79,l219,140r5,-20l226,96,221,63,216,48,209,36,200,24,188,15,173,8,156,xe" fillcolor="#f48534" stroked="f">
                <v:fill opacity="26214f"/>
                <v:path o:connecttype="custom" o:connectlocs="65,15185;41,15194;32,15199;24,15209;15,15221;8,15238;3,15257;0,15276;3,15300;8,15319;17,15338;32,15355;48,15367;68,15377;89,15382;116,15384;140,15382;161,15377;180,15367;197,15355;209,15338;211,15336;94,15336;80,15334;56,15322;48,15312;44,15302;39,15290;39,15269;44,15254;48,15247;53,15242;68,15233;75,15230;65,15185;156,15182;142,15228;154,15233;164,15235;171,15242;178,15247;183,15254;185,15262;188,15271;188,15293;185,15302;171,15322;147,15334;132,15336;211,15336;219,15322;224,15302;226,15278;221,15245;216,15230;209,15218;200,15206;188,15197;173,15190;156,15182" o:connectangles="0,0,0,0,0,0,0,0,0,0,0,0,0,0,0,0,0,0,0,0,0,0,0,0,0,0,0,0,0,0,0,0,0,0,0,0,0,0,0,0,0,0,0,0,0,0,0,0,0,0,0,0,0,0,0,0,0,0,0,0"/>
                <o:lock v:ext="edit" aspectratio="t"/>
              </v:shape>
              <v:shape id="Freeform 2570" o:spid="_x0000_s1028" style="position:absolute;left:11486;top:15182;width:226;height:202;visibility:visible;mso-wrap-style:square;v-text-anchor:top" coordsize="226,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" path="m142,46l156,r17,8l188,15r36,65l226,96r-17,60l161,195r-45,7l89,200,32,173,3,118,,94,3,75,8,56,15,39,24,27,32,17r9,-5l53,8,65,3,75,48r-7,3l60,56,39,87r,9l39,108r55,46l113,154r19,l185,120r3,-9l188,99r,-10l185,80r-2,-8l178,65r-7,-5l164,53,154,51,142,46e" filled="f" strokecolor="#f48534" strokeweight=".12pt">
                <v:path o:connecttype="custom" o:connectlocs="142,15228;156,15182;173,15190;188,15197;224,15262;226,15278;209,15338;161,15377;116,15384;89,15382;32,15355;3,15300;0,15276;3,15257;8,15238;15,15221;24,15209;32,15199;41,15194;53,15190;65,15185;75,15230;68,15233;60,15238;39,15269;39,15278;39,15290;94,15336;113,15336;132,15336;185,15302;188,15293;188,15281;188,15271;185,15262;183,15254;178,15247;171,15242;164,15235;154,15233;142,15228" o:connectangles="0,0,0,0,0,0,0,0,0,0,0,0,0,0,0,0,0,0,0,0,0,0,0,0,0,0,0,0,0,0,0,0,0,0,0,0,0,0,0,0,0"/>
                <o:lock v:ext="edit" aspectratio="t"/>
              </v:shape>
              <w10:wrap anchorx="page" anchory="page"/>
            </v:group>
          </w:pict>
        </mc:Fallback>
      </mc:AlternateContent>
    </w:r>
    <w:r>
      <w:rPr>
        <w:noProof/>
        <w:lang w:val="en-US" w:eastAsia="en-US"/>
      </w:rPr>
      <mc:AlternateContent>
        <mc:Choice Requires="wpg">
          <w:drawing>
            <wp:anchor distT="0" distB="0" distL="114300" distR="114300" simplePos="0" relativeHeight="251660288" behindDoc="1" locked="0" layoutInCell="1" allowOverlap="1" wp14:anchorId="5132BF8F" wp14:editId="2950095A">
              <wp:simplePos x="0" y="0"/>
              <wp:positionH relativeFrom="page">
                <wp:posOffset>7296150</wp:posOffset>
              </wp:positionH>
              <wp:positionV relativeFrom="page">
                <wp:posOffset>9504680</wp:posOffset>
              </wp:positionV>
              <wp:extent cx="139065" cy="113030"/>
              <wp:effectExtent l="19050" t="8255" r="22860" b="12065"/>
              <wp:wrapNone/>
              <wp:docPr id="66" name="Group 6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9065" cy="113030"/>
                        <a:chOff x="11490" y="14968"/>
                        <a:chExt cx="219" cy="178"/>
                      </a:xfrm>
                    </wpg:grpSpPr>
                    <wps:wsp>
                      <wps:cNvPr id="75" name="Line 2568"/>
                      <wps:cNvCnPr>
                        <a:cxnSpLocks noChangeAspect="1" noChangeArrowheads="1"/>
                      </wps:cNvCnPr>
                      <wps:spPr bwMode="auto">
                        <a:xfrm>
                          <a:off x="11491" y="15120"/>
                          <a:ext cx="216" cy="0"/>
                        </a:xfrm>
                        <a:prstGeom prst="line">
                          <a:avLst/>
                        </a:prstGeom>
                        <a:noFill/>
                        <a:ln w="30480">
                          <a:solidFill>
                            <a:srgbClr val="F48534"/>
                          </a:solidFill>
                          <a:round/>
                          <a:headEnd/>
                          <a:tailEnd/>
                        </a:ln>
                        <a:extLst>
                          <a:ext uri="{909E8E84-426E-40DD-AFC4-6F175D3DCCD1}">
                            <a14:hiddenFill xmlns:a14="http://schemas.microsoft.com/office/drawing/2010/main">
                              <a:noFill/>
                            </a14:hiddenFill>
                          </a:ext>
                        </a:extLst>
                      </wps:spPr>
                      <wps:bodyPr/>
                    </wps:wsp>
                    <wps:wsp>
                      <wps:cNvPr id="76" name="AutoShape 2567"/>
                      <wps:cNvSpPr>
                        <a:spLocks noChangeAspect="1" noChangeArrowheads="1"/>
                      </wps:cNvSpPr>
                      <wps:spPr bwMode="auto">
                        <a:xfrm>
                          <a:off x="11491" y="14968"/>
                          <a:ext cx="216" cy="128"/>
                        </a:xfrm>
                        <a:custGeom>
                          <a:avLst/>
                          <a:gdLst>
                            <a:gd name="T0" fmla="*/ 36 w 216"/>
                            <a:gd name="T1" fmla="*/ 14974 h 128"/>
                            <a:gd name="T2" fmla="*/ 0 w 216"/>
                            <a:gd name="T3" fmla="*/ 14974 h 128"/>
                            <a:gd name="T4" fmla="*/ 0 w 216"/>
                            <a:gd name="T5" fmla="*/ 15096 h 128"/>
                            <a:gd name="T6" fmla="*/ 36 w 216"/>
                            <a:gd name="T7" fmla="*/ 15096 h 128"/>
                            <a:gd name="T8" fmla="*/ 36 w 216"/>
                            <a:gd name="T9" fmla="*/ 14974 h 128"/>
                            <a:gd name="T10" fmla="*/ 123 w 216"/>
                            <a:gd name="T11" fmla="*/ 14981 h 128"/>
                            <a:gd name="T12" fmla="*/ 84 w 216"/>
                            <a:gd name="T13" fmla="*/ 14981 h 128"/>
                            <a:gd name="T14" fmla="*/ 84 w 216"/>
                            <a:gd name="T15" fmla="*/ 15096 h 128"/>
                            <a:gd name="T16" fmla="*/ 123 w 216"/>
                            <a:gd name="T17" fmla="*/ 15096 h 128"/>
                            <a:gd name="T18" fmla="*/ 123 w 216"/>
                            <a:gd name="T19" fmla="*/ 14981 h 128"/>
                            <a:gd name="T20" fmla="*/ 216 w 216"/>
                            <a:gd name="T21" fmla="*/ 14969 h 128"/>
                            <a:gd name="T22" fmla="*/ 180 w 216"/>
                            <a:gd name="T23" fmla="*/ 14969 h 128"/>
                            <a:gd name="T24" fmla="*/ 180 w 216"/>
                            <a:gd name="T25" fmla="*/ 15096 h 128"/>
                            <a:gd name="T26" fmla="*/ 216 w 216"/>
                            <a:gd name="T27" fmla="*/ 15096 h 128"/>
                            <a:gd name="T28" fmla="*/ 216 w 216"/>
                            <a:gd name="T29" fmla="*/ 14969 h 128"/>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216" h="128">
                              <a:moveTo>
                                <a:pt x="36" y="5"/>
                              </a:moveTo>
                              <a:lnTo>
                                <a:pt x="0" y="5"/>
                              </a:lnTo>
                              <a:lnTo>
                                <a:pt x="0" y="127"/>
                              </a:lnTo>
                              <a:lnTo>
                                <a:pt x="36" y="127"/>
                              </a:lnTo>
                              <a:lnTo>
                                <a:pt x="36" y="5"/>
                              </a:lnTo>
                              <a:moveTo>
                                <a:pt x="123" y="12"/>
                              </a:moveTo>
                              <a:lnTo>
                                <a:pt x="84" y="12"/>
                              </a:lnTo>
                              <a:lnTo>
                                <a:pt x="84" y="127"/>
                              </a:lnTo>
                              <a:lnTo>
                                <a:pt x="123" y="127"/>
                              </a:lnTo>
                              <a:lnTo>
                                <a:pt x="123" y="12"/>
                              </a:lnTo>
                              <a:moveTo>
                                <a:pt x="216" y="0"/>
                              </a:moveTo>
                              <a:lnTo>
                                <a:pt x="180" y="0"/>
                              </a:lnTo>
                              <a:lnTo>
                                <a:pt x="180" y="127"/>
                              </a:lnTo>
                              <a:lnTo>
                                <a:pt x="216" y="127"/>
                              </a:lnTo>
                              <a:lnTo>
                                <a:pt x="216" y="0"/>
                              </a:lnTo>
                            </a:path>
                          </a:pathLst>
                        </a:custGeom>
                        <a:solidFill>
                          <a:srgbClr val="F48534">
                            <a:alpha val="3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7" name="Freeform 2566"/>
                      <wps:cNvSpPr>
                        <a:spLocks noChangeAspect="1" noChangeArrowheads="1"/>
                      </wps:cNvSpPr>
                      <wps:spPr bwMode="auto">
                        <a:xfrm>
                          <a:off x="11491" y="14968"/>
                          <a:ext cx="216" cy="176"/>
                        </a:xfrm>
                        <a:custGeom>
                          <a:avLst/>
                          <a:gdLst>
                            <a:gd name="T0" fmla="*/ 216 w 216"/>
                            <a:gd name="T1" fmla="*/ 15144 h 176"/>
                            <a:gd name="T2" fmla="*/ 0 w 216"/>
                            <a:gd name="T3" fmla="*/ 15144 h 176"/>
                            <a:gd name="T4" fmla="*/ 0 w 216"/>
                            <a:gd name="T5" fmla="*/ 14974 h 176"/>
                            <a:gd name="T6" fmla="*/ 36 w 216"/>
                            <a:gd name="T7" fmla="*/ 14974 h 176"/>
                            <a:gd name="T8" fmla="*/ 36 w 216"/>
                            <a:gd name="T9" fmla="*/ 15096 h 176"/>
                            <a:gd name="T10" fmla="*/ 84 w 216"/>
                            <a:gd name="T11" fmla="*/ 15096 h 176"/>
                            <a:gd name="T12" fmla="*/ 84 w 216"/>
                            <a:gd name="T13" fmla="*/ 14981 h 176"/>
                            <a:gd name="T14" fmla="*/ 123 w 216"/>
                            <a:gd name="T15" fmla="*/ 14981 h 176"/>
                            <a:gd name="T16" fmla="*/ 123 w 216"/>
                            <a:gd name="T17" fmla="*/ 15096 h 176"/>
                            <a:gd name="T18" fmla="*/ 180 w 216"/>
                            <a:gd name="T19" fmla="*/ 15096 h 176"/>
                            <a:gd name="T20" fmla="*/ 180 w 216"/>
                            <a:gd name="T21" fmla="*/ 14969 h 176"/>
                            <a:gd name="T22" fmla="*/ 216 w 216"/>
                            <a:gd name="T23" fmla="*/ 14969 h 176"/>
                            <a:gd name="T24" fmla="*/ 216 w 216"/>
                            <a:gd name="T25" fmla="*/ 15144 h 17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Lst>
                          <a:ahLst/>
                          <a:cxnLst>
                            <a:cxn ang="T26">
                              <a:pos x="T0" y="T1"/>
                            </a:cxn>
                            <a:cxn ang="T27">
                              <a:pos x="T2" y="T3"/>
                            </a:cxn>
                            <a:cxn ang="T28">
                              <a:pos x="T4" y="T5"/>
                            </a:cxn>
                            <a:cxn ang="T29">
                              <a:pos x="T6" y="T7"/>
                            </a:cxn>
                            <a:cxn ang="T30">
                              <a:pos x="T8" y="T9"/>
                            </a:cxn>
                            <a:cxn ang="T31">
                              <a:pos x="T10" y="T11"/>
                            </a:cxn>
                            <a:cxn ang="T32">
                              <a:pos x="T12" y="T13"/>
                            </a:cxn>
                            <a:cxn ang="T33">
                              <a:pos x="T14" y="T15"/>
                            </a:cxn>
                            <a:cxn ang="T34">
                              <a:pos x="T16" y="T17"/>
                            </a:cxn>
                            <a:cxn ang="T35">
                              <a:pos x="T18" y="T19"/>
                            </a:cxn>
                            <a:cxn ang="T36">
                              <a:pos x="T20" y="T21"/>
                            </a:cxn>
                            <a:cxn ang="T37">
                              <a:pos x="T22" y="T23"/>
                            </a:cxn>
                            <a:cxn ang="T38">
                              <a:pos x="T24" y="T25"/>
                            </a:cxn>
                          </a:cxnLst>
                          <a:rect l="0" t="0" r="r" b="b"/>
                          <a:pathLst>
                            <a:path w="216" h="176">
                              <a:moveTo>
                                <a:pt x="216" y="175"/>
                              </a:moveTo>
                              <a:lnTo>
                                <a:pt x="0" y="175"/>
                              </a:lnTo>
                              <a:lnTo>
                                <a:pt x="0" y="5"/>
                              </a:lnTo>
                              <a:lnTo>
                                <a:pt x="36" y="5"/>
                              </a:lnTo>
                              <a:lnTo>
                                <a:pt x="36" y="127"/>
                              </a:lnTo>
                              <a:lnTo>
                                <a:pt x="84" y="127"/>
                              </a:lnTo>
                              <a:lnTo>
                                <a:pt x="84" y="12"/>
                              </a:lnTo>
                              <a:lnTo>
                                <a:pt x="123" y="12"/>
                              </a:lnTo>
                              <a:lnTo>
                                <a:pt x="123" y="127"/>
                              </a:lnTo>
                              <a:lnTo>
                                <a:pt x="180" y="127"/>
                              </a:lnTo>
                              <a:lnTo>
                                <a:pt x="180" y="0"/>
                              </a:lnTo>
                              <a:lnTo>
                                <a:pt x="216" y="0"/>
                              </a:lnTo>
                              <a:lnTo>
                                <a:pt x="216" y="175"/>
                              </a:lnTo>
                            </a:path>
                          </a:pathLst>
                        </a:custGeom>
                        <a:noFill/>
                        <a:ln w="1524">
                          <a:solidFill>
                            <a:srgbClr val="F485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AC69BBA" id="Group 66" o:spid="_x0000_s1026" style="position:absolute;margin-left:574.5pt;margin-top:748.4pt;width:10.95pt;height:8.9pt;z-index:-251656192;mso-position-horizontal-relative:page;mso-position-vertical-relative:page" coordorigin="11490,14968" coordsize="219,1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">
              <o:lock v:ext="edit" aspectratio="t"/>
              <v:line id="Line 2568" o:spid="_x0000_s1027" style="position:absolute;visibility:visible;mso-wrap-style:square" from="11491,15120" to="11707,151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" strokecolor="#f48534" strokeweight="2.4pt">
                <v:path arrowok="f"/>
                <o:lock v:ext="edit" aspectratio="t" shapetype="f"/>
              </v:line>
              <v:shape id="AutoShape 2567" o:spid="_x0000_s1028" style="position:absolute;left:11491;top:14968;width:216;height:128;visibility:visible;mso-wrap-style:square;v-text-anchor:top" coordsize="216,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" path="m36,5l,5,,127r36,l36,5t87,7l84,12r,115l123,127r,-115m216,l180,r,127l216,127,216,e" fillcolor="#f48534" stroked="f">
                <v:fill opacity="26214f"/>
                <v:path o:connecttype="custom" o:connectlocs="36,14974;0,14974;0,15096;36,15096;36,14974;123,14981;84,14981;84,15096;123,15096;123,14981;216,14969;180,14969;180,15096;216,15096;216,14969" o:connectangles="0,0,0,0,0,0,0,0,0,0,0,0,0,0,0"/>
                <o:lock v:ext="edit" aspectratio="t"/>
              </v:shape>
              <v:shape id="Freeform 2566" o:spid="_x0000_s1029" style="position:absolute;left:11491;top:14968;width:216;height:176;visibility:visible;mso-wrap-style:square;v-text-anchor:top" coordsize="216,1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" path="m216,175l,175,,5r36,l36,127r48,l84,12r39,l123,127r57,l180,r36,l216,175e" filled="f" strokecolor="#f48534" strokeweight=".12pt">
                <v:path o:connecttype="custom" o:connectlocs="216,15144;0,15144;0,14974;36,14974;36,15096;84,15096;84,14981;123,14981;123,15096;180,15096;180,14969;216,14969;216,15144" o:connectangles="0,0,0,0,0,0,0,0,0,0,0,0,0"/>
                <o:lock v:ext="edit" aspectratio="t"/>
              </v:shape>
              <w10:wrap anchorx="page" anchory="page"/>
            </v:group>
          </w:pict>
        </mc:Fallback>
      </mc:AlternateContent>
    </w:r>
    <w:r>
      <w:rPr>
        <w:noProof/>
        <w:lang w:val="en-US" w:eastAsia="en-US"/>
      </w:rPr>
      <mc:AlternateContent>
        <mc:Choice Requires="wpg">
          <w:drawing>
            <wp:anchor distT="0" distB="0" distL="114300" distR="114300" simplePos="0" relativeHeight="251661312" behindDoc="1" locked="0" layoutInCell="1" allowOverlap="1" wp14:anchorId="245E7C3C" wp14:editId="181F9936">
              <wp:simplePos x="0" y="0"/>
              <wp:positionH relativeFrom="page">
                <wp:posOffset>7296150</wp:posOffset>
              </wp:positionH>
              <wp:positionV relativeFrom="page">
                <wp:posOffset>9362440</wp:posOffset>
              </wp:positionV>
              <wp:extent cx="139065" cy="117475"/>
              <wp:effectExtent l="0" t="0" r="13335" b="15875"/>
              <wp:wrapNone/>
              <wp:docPr id="63" name="Group 6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9065" cy="117475"/>
                        <a:chOff x="11490" y="14744"/>
                        <a:chExt cx="219" cy="185"/>
                      </a:xfrm>
                    </wpg:grpSpPr>
                    <wps:wsp>
                      <wps:cNvPr id="64" name="Freeform 2564"/>
                      <wps:cNvSpPr>
                        <a:spLocks noChangeAspect="1" noChangeArrowheads="1"/>
                      </wps:cNvSpPr>
                      <wps:spPr bwMode="auto">
                        <a:xfrm>
                          <a:off x="11491" y="14745"/>
                          <a:ext cx="216" cy="183"/>
                        </a:xfrm>
                        <a:custGeom>
                          <a:avLst/>
                          <a:gdLst>
                            <a:gd name="T0" fmla="+- 0 11707 11491"/>
                            <a:gd name="T1" fmla="*/ T0 w 216"/>
                            <a:gd name="T2" fmla="+- 0 14746 14746"/>
                            <a:gd name="T3" fmla="*/ 14746 h 183"/>
                            <a:gd name="T4" fmla="+- 0 11491 11491"/>
                            <a:gd name="T5" fmla="*/ T4 w 216"/>
                            <a:gd name="T6" fmla="+- 0 14746 14746"/>
                            <a:gd name="T7" fmla="*/ 14746 h 183"/>
                            <a:gd name="T8" fmla="+- 0 11491 11491"/>
                            <a:gd name="T9" fmla="*/ T8 w 216"/>
                            <a:gd name="T10" fmla="+- 0 14789 14746"/>
                            <a:gd name="T11" fmla="*/ 14789 h 183"/>
                            <a:gd name="T12" fmla="+- 0 11635 11491"/>
                            <a:gd name="T13" fmla="*/ T12 w 216"/>
                            <a:gd name="T14" fmla="+- 0 14789 14746"/>
                            <a:gd name="T15" fmla="*/ 14789 h 183"/>
                            <a:gd name="T16" fmla="+- 0 11491 11491"/>
                            <a:gd name="T17" fmla="*/ T16 w 216"/>
                            <a:gd name="T18" fmla="+- 0 14882 14746"/>
                            <a:gd name="T19" fmla="*/ 14882 h 183"/>
                            <a:gd name="T20" fmla="+- 0 11491 11491"/>
                            <a:gd name="T21" fmla="*/ T20 w 216"/>
                            <a:gd name="T22" fmla="+- 0 14928 14746"/>
                            <a:gd name="T23" fmla="*/ 14928 h 183"/>
                            <a:gd name="T24" fmla="+- 0 11707 11491"/>
                            <a:gd name="T25" fmla="*/ T24 w 216"/>
                            <a:gd name="T26" fmla="+- 0 14928 14746"/>
                            <a:gd name="T27" fmla="*/ 14928 h 183"/>
                            <a:gd name="T28" fmla="+- 0 11707 11491"/>
                            <a:gd name="T29" fmla="*/ T28 w 216"/>
                            <a:gd name="T30" fmla="+- 0 14885 14746"/>
                            <a:gd name="T31" fmla="*/ 14885 h 183"/>
                            <a:gd name="T32" fmla="+- 0 11566 11491"/>
                            <a:gd name="T33" fmla="*/ T32 w 216"/>
                            <a:gd name="T34" fmla="+- 0 14885 14746"/>
                            <a:gd name="T35" fmla="*/ 14885 h 183"/>
                            <a:gd name="T36" fmla="+- 0 11707 11491"/>
                            <a:gd name="T37" fmla="*/ T36 w 216"/>
                            <a:gd name="T38" fmla="+- 0 14791 14746"/>
                            <a:gd name="T39" fmla="*/ 14791 h 183"/>
                            <a:gd name="T40" fmla="+- 0 11707 11491"/>
                            <a:gd name="T41" fmla="*/ T40 w 216"/>
                            <a:gd name="T42" fmla="+- 0 14746 14746"/>
                            <a:gd name="T43" fmla="*/ 14746 h 18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216" h="183">
                              <a:moveTo>
                                <a:pt x="216" y="0"/>
                              </a:moveTo>
                              <a:lnTo>
                                <a:pt x="0" y="0"/>
                              </a:lnTo>
                              <a:lnTo>
                                <a:pt x="0" y="43"/>
                              </a:lnTo>
                              <a:lnTo>
                                <a:pt x="144" y="43"/>
                              </a:lnTo>
                              <a:lnTo>
                                <a:pt x="0" y="136"/>
                              </a:lnTo>
                              <a:lnTo>
                                <a:pt x="0" y="182"/>
                              </a:lnTo>
                              <a:lnTo>
                                <a:pt x="216" y="182"/>
                              </a:lnTo>
                              <a:lnTo>
                                <a:pt x="216" y="139"/>
                              </a:lnTo>
                              <a:lnTo>
                                <a:pt x="75" y="139"/>
                              </a:lnTo>
                              <a:lnTo>
                                <a:pt x="216" y="45"/>
                              </a:lnTo>
                              <a:lnTo>
                                <a:pt x="216" y="0"/>
                              </a:lnTo>
                              <a:close/>
                            </a:path>
                          </a:pathLst>
                        </a:custGeom>
                        <a:solidFill>
                          <a:srgbClr val="F48534">
                            <a:alpha val="3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5" name="Freeform 2563"/>
                      <wps:cNvSpPr>
                        <a:spLocks noChangeAspect="1" noChangeArrowheads="1"/>
                      </wps:cNvSpPr>
                      <wps:spPr bwMode="auto">
                        <a:xfrm>
                          <a:off x="11491" y="14745"/>
                          <a:ext cx="216" cy="183"/>
                        </a:xfrm>
                        <a:custGeom>
                          <a:avLst/>
                          <a:gdLst>
                            <a:gd name="T0" fmla="+- 0 11707 11491"/>
                            <a:gd name="T1" fmla="*/ T0 w 216"/>
                            <a:gd name="T2" fmla="+- 0 14928 14746"/>
                            <a:gd name="T3" fmla="*/ 14928 h 183"/>
                            <a:gd name="T4" fmla="+- 0 11491 11491"/>
                            <a:gd name="T5" fmla="*/ T4 w 216"/>
                            <a:gd name="T6" fmla="+- 0 14928 14746"/>
                            <a:gd name="T7" fmla="*/ 14928 h 183"/>
                            <a:gd name="T8" fmla="+- 0 11491 11491"/>
                            <a:gd name="T9" fmla="*/ T8 w 216"/>
                            <a:gd name="T10" fmla="+- 0 14882 14746"/>
                            <a:gd name="T11" fmla="*/ 14882 h 183"/>
                            <a:gd name="T12" fmla="+- 0 11635 11491"/>
                            <a:gd name="T13" fmla="*/ T12 w 216"/>
                            <a:gd name="T14" fmla="+- 0 14789 14746"/>
                            <a:gd name="T15" fmla="*/ 14789 h 183"/>
                            <a:gd name="T16" fmla="+- 0 11491 11491"/>
                            <a:gd name="T17" fmla="*/ T16 w 216"/>
                            <a:gd name="T18" fmla="+- 0 14789 14746"/>
                            <a:gd name="T19" fmla="*/ 14789 h 183"/>
                            <a:gd name="T20" fmla="+- 0 11491 11491"/>
                            <a:gd name="T21" fmla="*/ T20 w 216"/>
                            <a:gd name="T22" fmla="+- 0 14746 14746"/>
                            <a:gd name="T23" fmla="*/ 14746 h 183"/>
                            <a:gd name="T24" fmla="+- 0 11707 11491"/>
                            <a:gd name="T25" fmla="*/ T24 w 216"/>
                            <a:gd name="T26" fmla="+- 0 14746 14746"/>
                            <a:gd name="T27" fmla="*/ 14746 h 183"/>
                            <a:gd name="T28" fmla="+- 0 11707 11491"/>
                            <a:gd name="T29" fmla="*/ T28 w 216"/>
                            <a:gd name="T30" fmla="+- 0 14791 14746"/>
                            <a:gd name="T31" fmla="*/ 14791 h 183"/>
                            <a:gd name="T32" fmla="+- 0 11566 11491"/>
                            <a:gd name="T33" fmla="*/ T32 w 216"/>
                            <a:gd name="T34" fmla="+- 0 14885 14746"/>
                            <a:gd name="T35" fmla="*/ 14885 h 183"/>
                            <a:gd name="T36" fmla="+- 0 11707 11491"/>
                            <a:gd name="T37" fmla="*/ T36 w 216"/>
                            <a:gd name="T38" fmla="+- 0 14885 14746"/>
                            <a:gd name="T39" fmla="*/ 14885 h 183"/>
                            <a:gd name="T40" fmla="+- 0 11707 11491"/>
                            <a:gd name="T41" fmla="*/ T40 w 216"/>
                            <a:gd name="T42" fmla="+- 0 14928 14746"/>
                            <a:gd name="T43" fmla="*/ 14928 h 18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216" h="183">
                              <a:moveTo>
                                <a:pt x="216" y="182"/>
                              </a:moveTo>
                              <a:lnTo>
                                <a:pt x="0" y="182"/>
                              </a:lnTo>
                              <a:lnTo>
                                <a:pt x="0" y="136"/>
                              </a:lnTo>
                              <a:lnTo>
                                <a:pt x="144" y="43"/>
                              </a:lnTo>
                              <a:lnTo>
                                <a:pt x="0" y="43"/>
                              </a:lnTo>
                              <a:lnTo>
                                <a:pt x="0" y="0"/>
                              </a:lnTo>
                              <a:lnTo>
                                <a:pt x="216" y="0"/>
                              </a:lnTo>
                              <a:lnTo>
                                <a:pt x="216" y="45"/>
                              </a:lnTo>
                              <a:lnTo>
                                <a:pt x="75" y="139"/>
                              </a:lnTo>
                              <a:lnTo>
                                <a:pt x="216" y="139"/>
                              </a:lnTo>
                              <a:lnTo>
                                <a:pt x="216" y="182"/>
                              </a:lnTo>
                            </a:path>
                          </a:pathLst>
                        </a:custGeom>
                        <a:noFill/>
                        <a:ln w="1524">
                          <a:solidFill>
                            <a:srgbClr val="F48534"/>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54F2101" id="Group 63" o:spid="_x0000_s1026" style="position:absolute;margin-left:574.5pt;margin-top:737.2pt;width:10.95pt;height:9.25pt;z-index:-251655168;mso-position-horizontal-relative:page;mso-position-vertical-relative:page" coordorigin="11490,14744" coordsize="219,1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">
              <o:lock v:ext="edit" aspectratio="t"/>
              <v:shape id="Freeform 2564" o:spid="_x0000_s1027" style="position:absolute;left:11491;top:14745;width:216;height:183;visibility:visible;mso-wrap-style:square;v-text-anchor:top" coordsize="216,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" path="m216,l,,,43r144,l,136r,46l216,182r,-43l75,139,216,45,216,xe" fillcolor="#f48534" stroked="f">
                <v:fill opacity="26214f"/>
                <v:path o:connecttype="custom" o:connectlocs="216,14746;0,14746;0,14789;144,14789;0,14882;0,14928;216,14928;216,14885;75,14885;216,14791;216,14746" o:connectangles="0,0,0,0,0,0,0,0,0,0,0"/>
                <o:lock v:ext="edit" aspectratio="t"/>
              </v:shape>
              <v:shape id="Freeform 2563" o:spid="_x0000_s1028" style="position:absolute;left:11491;top:14745;width:216;height:183;visibility:visible;mso-wrap-style:square;v-text-anchor:top" coordsize="216,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" path="m216,182l,182,,136,144,43,,43,,,216,r,45l75,139r141,l216,182e" filled="f" strokecolor="#f48534" strokeweight=".12pt">
                <v:path o:connecttype="custom" o:connectlocs="216,14928;0,14928;0,14882;144,14789;0,14789;0,14746;216,14746;216,14791;75,14885;216,14885;216,14928" o:connectangles="0,0,0,0,0,0,0,0,0,0,0"/>
                <o:lock v:ext="edit" aspectratio="t"/>
              </v:shape>
              <w10:wrap anchorx="page" anchory="page"/>
            </v:group>
          </w:pict>
        </mc:Fallback>
      </mc:AlternateContent>
    </w:r>
    <w:r>
      <w:rPr>
        <w:noProof/>
        <w:lang w:val="en-US" w:eastAsia="en-US"/>
      </w:rPr>
      <mc:AlternateContent>
        <mc:Choice Requires="wpg">
          <w:drawing>
            <wp:anchor distT="0" distB="0" distL="114300" distR="114300" simplePos="0" relativeHeight="251662336" behindDoc="1" locked="0" layoutInCell="1" allowOverlap="1" wp14:anchorId="7E25E6D1" wp14:editId="1F9AE972">
              <wp:simplePos x="0" y="0"/>
              <wp:positionH relativeFrom="page">
                <wp:posOffset>7296150</wp:posOffset>
              </wp:positionH>
              <wp:positionV relativeFrom="page">
                <wp:posOffset>9225280</wp:posOffset>
              </wp:positionV>
              <wp:extent cx="139065" cy="117475"/>
              <wp:effectExtent l="0" t="0" r="32385" b="15875"/>
              <wp:wrapNone/>
              <wp:docPr id="50" name="Group 5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9065" cy="117475"/>
                        <a:chOff x="11490" y="14528"/>
                        <a:chExt cx="219" cy="185"/>
                      </a:xfrm>
                    </wpg:grpSpPr>
                    <wps:wsp>
                      <wps:cNvPr id="51" name="Rectangle 2561"/>
                      <wps:cNvSpPr>
                        <a:spLocks noChangeAspect="1" noChangeArrowheads="1"/>
                      </wps:cNvSpPr>
                      <wps:spPr bwMode="auto">
                        <a:xfrm>
                          <a:off x="11491" y="14644"/>
                          <a:ext cx="36" cy="68"/>
                        </a:xfrm>
                        <a:prstGeom prst="rect">
                          <a:avLst/>
                        </a:prstGeom>
                        <a:solidFill>
                          <a:srgbClr val="F48534">
                            <a:alpha val="39999"/>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2" name="Line 2560"/>
                      <wps:cNvCnPr>
                        <a:cxnSpLocks noChangeAspect="1" noChangeArrowheads="1"/>
                      </wps:cNvCnPr>
                      <wps:spPr bwMode="auto">
                        <a:xfrm>
                          <a:off x="11491" y="14620"/>
                          <a:ext cx="216" cy="0"/>
                        </a:xfrm>
                        <a:prstGeom prst="line">
                          <a:avLst/>
                        </a:prstGeom>
                        <a:noFill/>
                        <a:ln w="30480">
                          <a:solidFill>
                            <a:srgbClr val="F48534"/>
                          </a:solidFill>
                          <a:prstDash val="solid"/>
                          <a:round/>
                          <a:headEnd/>
                          <a:tailEnd/>
                        </a:ln>
                        <a:extLst>
                          <a:ext uri="{909E8E84-426E-40DD-AFC4-6F175D3DCCD1}">
                            <a14:hiddenFill xmlns:a14="http://schemas.microsoft.com/office/drawing/2010/main">
                              <a:noFill/>
                            </a14:hiddenFill>
                          </a:ext>
                        </a:extLst>
                      </wps:spPr>
                      <wps:bodyPr/>
                    </wps:wsp>
                    <wps:wsp>
                      <wps:cNvPr id="60" name="Rectangle 2559"/>
                      <wps:cNvSpPr>
                        <a:spLocks noChangeAspect="1" noChangeArrowheads="1"/>
                      </wps:cNvSpPr>
                      <wps:spPr bwMode="auto">
                        <a:xfrm>
                          <a:off x="11491" y="14530"/>
                          <a:ext cx="36" cy="66"/>
                        </a:xfrm>
                        <a:prstGeom prst="rect">
                          <a:avLst/>
                        </a:prstGeom>
                        <a:solidFill>
                          <a:srgbClr val="F48534">
                            <a:alpha val="39999"/>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 name="Freeform 2558"/>
                      <wps:cNvSpPr>
                        <a:spLocks noChangeAspect="1" noChangeArrowheads="1"/>
                      </wps:cNvSpPr>
                      <wps:spPr bwMode="auto">
                        <a:xfrm>
                          <a:off x="11491" y="14529"/>
                          <a:ext cx="216" cy="183"/>
                        </a:xfrm>
                        <a:custGeom>
                          <a:avLst/>
                          <a:gdLst>
                            <a:gd name="T0" fmla="+- 0 11707 11491"/>
                            <a:gd name="T1" fmla="*/ T0 w 216"/>
                            <a:gd name="T2" fmla="+- 0 14645 14530"/>
                            <a:gd name="T3" fmla="*/ 14645 h 183"/>
                            <a:gd name="T4" fmla="+- 0 11527 11491"/>
                            <a:gd name="T5" fmla="*/ T4 w 216"/>
                            <a:gd name="T6" fmla="+- 0 14645 14530"/>
                            <a:gd name="T7" fmla="*/ 14645 h 183"/>
                            <a:gd name="T8" fmla="+- 0 11527 11491"/>
                            <a:gd name="T9" fmla="*/ T8 w 216"/>
                            <a:gd name="T10" fmla="+- 0 14712 14530"/>
                            <a:gd name="T11" fmla="*/ 14712 h 183"/>
                            <a:gd name="T12" fmla="+- 0 11491 11491"/>
                            <a:gd name="T13" fmla="*/ T12 w 216"/>
                            <a:gd name="T14" fmla="+- 0 14712 14530"/>
                            <a:gd name="T15" fmla="*/ 14712 h 183"/>
                            <a:gd name="T16" fmla="+- 0 11491 11491"/>
                            <a:gd name="T17" fmla="*/ T16 w 216"/>
                            <a:gd name="T18" fmla="+- 0 14530 14530"/>
                            <a:gd name="T19" fmla="*/ 14530 h 183"/>
                            <a:gd name="T20" fmla="+- 0 11527 11491"/>
                            <a:gd name="T21" fmla="*/ T20 w 216"/>
                            <a:gd name="T22" fmla="+- 0 14530 14530"/>
                            <a:gd name="T23" fmla="*/ 14530 h 183"/>
                            <a:gd name="T24" fmla="+- 0 11527 11491"/>
                            <a:gd name="T25" fmla="*/ T24 w 216"/>
                            <a:gd name="T26" fmla="+- 0 14597 14530"/>
                            <a:gd name="T27" fmla="*/ 14597 h 183"/>
                            <a:gd name="T28" fmla="+- 0 11707 11491"/>
                            <a:gd name="T29" fmla="*/ T28 w 216"/>
                            <a:gd name="T30" fmla="+- 0 14597 14530"/>
                            <a:gd name="T31" fmla="*/ 14597 h 183"/>
                            <a:gd name="T32" fmla="+- 0 11707 11491"/>
                            <a:gd name="T33" fmla="*/ T32 w 216"/>
                            <a:gd name="T34" fmla="+- 0 14645 14530"/>
                            <a:gd name="T35" fmla="*/ 14645 h 18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16" h="183">
                              <a:moveTo>
                                <a:pt x="216" y="115"/>
                              </a:moveTo>
                              <a:lnTo>
                                <a:pt x="36" y="115"/>
                              </a:lnTo>
                              <a:lnTo>
                                <a:pt x="36" y="182"/>
                              </a:lnTo>
                              <a:lnTo>
                                <a:pt x="0" y="182"/>
                              </a:lnTo>
                              <a:lnTo>
                                <a:pt x="0" y="0"/>
                              </a:lnTo>
                              <a:lnTo>
                                <a:pt x="36" y="0"/>
                              </a:lnTo>
                              <a:lnTo>
                                <a:pt x="36" y="67"/>
                              </a:lnTo>
                              <a:lnTo>
                                <a:pt x="216" y="67"/>
                              </a:lnTo>
                              <a:lnTo>
                                <a:pt x="216" y="115"/>
                              </a:lnTo>
                            </a:path>
                          </a:pathLst>
                        </a:custGeom>
                        <a:noFill/>
                        <a:ln w="1524">
                          <a:solidFill>
                            <a:srgbClr val="F48534"/>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859ADBE" id="Group 50" o:spid="_x0000_s1026" style="position:absolute;margin-left:574.5pt;margin-top:726.4pt;width:10.95pt;height:9.25pt;z-index:-251654144;mso-position-horizontal-relative:page;mso-position-vertical-relative:page" coordorigin="11490,14528" coordsize="219,1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">
              <o:lock v:ext="edit" aspectratio="t"/>
              <v:rect id="Rectangle 2561" o:spid="_x0000_s1027" style="position:absolute;left:11491;top:14644;width:36;height: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" fillcolor="#f48534" stroked="f">
                <v:fill opacity="26214f"/>
                <o:lock v:ext="edit" aspectratio="t"/>
              </v:rect>
              <v:line id="Line 2560" o:spid="_x0000_s1028" style="position:absolute;visibility:visible;mso-wrap-style:square" from="11491,14620" to="11707,146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" strokecolor="#f48534" strokeweight="2.4pt">
                <v:path arrowok="f"/>
                <o:lock v:ext="edit" aspectratio="t" shapetype="f"/>
              </v:line>
              <v:rect id="Rectangle 2559" o:spid="_x0000_s1029" style="position:absolute;left:11491;top:14530;width:36;height: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" fillcolor="#f48534" stroked="f">
                <v:fill opacity="26214f"/>
                <o:lock v:ext="edit" aspectratio="t"/>
              </v:rect>
              <v:shape id="Freeform 2558" o:spid="_x0000_s1030" style="position:absolute;left:11491;top:14529;width:216;height:183;visibility:visible;mso-wrap-style:square;v-text-anchor:top" coordsize="216,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" path="m216,115r-180,l36,182,,182,,,36,r,67l216,67r,48e" filled="f" strokecolor="#f48534" strokeweight=".12pt">
                <v:path o:connecttype="custom" o:connectlocs="216,14645;36,14645;36,14712;0,14712;0,14530;36,14530;36,14597;216,14597;216,14645" o:connectangles="0,0,0,0,0,0,0,0,0"/>
                <o:lock v:ext="edit" aspectratio="t"/>
              </v:shape>
              <w10:wrap anchorx="page" anchory="page"/>
            </v:group>
          </w:pict>
        </mc:Fallback>
      </mc:AlternateContent>
    </w:r>
    <w:r>
      <w:rPr>
        <w:noProof/>
        <w:lang w:val="en-US" w:eastAsia="en-US"/>
      </w:rPr>
      <mc:AlternateContent>
        <mc:Choice Requires="wpg">
          <w:drawing>
            <wp:anchor distT="0" distB="0" distL="114300" distR="114300" simplePos="0" relativeHeight="251663360" behindDoc="1" locked="0" layoutInCell="1" allowOverlap="1" wp14:anchorId="64FF6100" wp14:editId="01EC92BD">
              <wp:simplePos x="0" y="0"/>
              <wp:positionH relativeFrom="page">
                <wp:posOffset>7296150</wp:posOffset>
              </wp:positionH>
              <wp:positionV relativeFrom="page">
                <wp:posOffset>8926830</wp:posOffset>
              </wp:positionV>
              <wp:extent cx="139065" cy="280670"/>
              <wp:effectExtent l="9525" t="11430" r="3810" b="3175"/>
              <wp:wrapNone/>
              <wp:docPr id="47" name="Group 4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9065" cy="280670"/>
                        <a:chOff x="11490" y="14058"/>
                        <a:chExt cx="219" cy="442"/>
                      </a:xfrm>
                    </wpg:grpSpPr>
                    <wps:wsp>
                      <wps:cNvPr id="48" name="AutoShape 2556"/>
                      <wps:cNvSpPr>
                        <a:spLocks noChangeAspect="1" noChangeArrowheads="1"/>
                      </wps:cNvSpPr>
                      <wps:spPr bwMode="auto">
                        <a:xfrm>
                          <a:off x="11491" y="14059"/>
                          <a:ext cx="216" cy="440"/>
                        </a:xfrm>
                        <a:custGeom>
                          <a:avLst/>
                          <a:gdLst>
                            <a:gd name="T0" fmla="*/ 175 w 216"/>
                            <a:gd name="T1" fmla="*/ 14321 h 440"/>
                            <a:gd name="T2" fmla="*/ 139 w 216"/>
                            <a:gd name="T3" fmla="*/ 14347 h 440"/>
                            <a:gd name="T4" fmla="*/ 120 w 216"/>
                            <a:gd name="T5" fmla="*/ 14371 h 440"/>
                            <a:gd name="T6" fmla="*/ 118 w 216"/>
                            <a:gd name="T7" fmla="*/ 14357 h 440"/>
                            <a:gd name="T8" fmla="*/ 101 w 216"/>
                            <a:gd name="T9" fmla="*/ 14326 h 440"/>
                            <a:gd name="T10" fmla="*/ 91 w 216"/>
                            <a:gd name="T11" fmla="*/ 14317 h 440"/>
                            <a:gd name="T12" fmla="*/ 91 w 216"/>
                            <a:gd name="T13" fmla="*/ 14453 h 440"/>
                            <a:gd name="T14" fmla="*/ 36 w 216"/>
                            <a:gd name="T15" fmla="*/ 14393 h 440"/>
                            <a:gd name="T16" fmla="*/ 41 w 216"/>
                            <a:gd name="T17" fmla="*/ 14371 h 440"/>
                            <a:gd name="T18" fmla="*/ 53 w 216"/>
                            <a:gd name="T19" fmla="*/ 14359 h 440"/>
                            <a:gd name="T20" fmla="*/ 87 w 216"/>
                            <a:gd name="T21" fmla="*/ 14369 h 440"/>
                            <a:gd name="T22" fmla="*/ 91 w 216"/>
                            <a:gd name="T23" fmla="*/ 14390 h 440"/>
                            <a:gd name="T24" fmla="*/ 84 w 216"/>
                            <a:gd name="T25" fmla="*/ 14314 h 440"/>
                            <a:gd name="T26" fmla="*/ 51 w 216"/>
                            <a:gd name="T27" fmla="*/ 14311 h 440"/>
                            <a:gd name="T28" fmla="*/ 34 w 216"/>
                            <a:gd name="T29" fmla="*/ 14316 h 440"/>
                            <a:gd name="T30" fmla="*/ 5 w 216"/>
                            <a:gd name="T31" fmla="*/ 14347 h 440"/>
                            <a:gd name="T32" fmla="*/ 0 w 216"/>
                            <a:gd name="T33" fmla="*/ 14400 h 440"/>
                            <a:gd name="T34" fmla="*/ 216 w 216"/>
                            <a:gd name="T35" fmla="*/ 14498 h 440"/>
                            <a:gd name="T36" fmla="*/ 127 w 216"/>
                            <a:gd name="T37" fmla="*/ 14453 h 440"/>
                            <a:gd name="T38" fmla="*/ 130 w 216"/>
                            <a:gd name="T39" fmla="*/ 14419 h 440"/>
                            <a:gd name="T40" fmla="*/ 137 w 216"/>
                            <a:gd name="T41" fmla="*/ 14405 h 440"/>
                            <a:gd name="T42" fmla="*/ 171 w 216"/>
                            <a:gd name="T43" fmla="*/ 14381 h 440"/>
                            <a:gd name="T44" fmla="*/ 216 w 216"/>
                            <a:gd name="T45" fmla="*/ 14347 h 440"/>
                            <a:gd name="T46" fmla="*/ 216 w 216"/>
                            <a:gd name="T47" fmla="*/ 14059 h 440"/>
                            <a:gd name="T48" fmla="*/ 132 w 216"/>
                            <a:gd name="T49" fmla="*/ 14143 h 440"/>
                            <a:gd name="T50" fmla="*/ 51 w 216"/>
                            <a:gd name="T51" fmla="*/ 14177 h 440"/>
                            <a:gd name="T52" fmla="*/ 132 w 216"/>
                            <a:gd name="T53" fmla="*/ 14095 h 440"/>
                            <a:gd name="T54" fmla="*/ 0 w 216"/>
                            <a:gd name="T55" fmla="*/ 14201 h 440"/>
                            <a:gd name="T56" fmla="*/ 216 w 216"/>
                            <a:gd name="T57" fmla="*/ 14242 h 440"/>
                            <a:gd name="T58" fmla="*/ 168 w 216"/>
                            <a:gd name="T59" fmla="*/ 14208 h 440"/>
                            <a:gd name="T60" fmla="*/ 168 w 216"/>
                            <a:gd name="T61" fmla="*/ 14129 h 440"/>
                            <a:gd name="T62" fmla="*/ 216 w 216"/>
                            <a:gd name="T63" fmla="*/ 14059 h 440"/>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Lst>
                          <a:ahLst/>
                          <a:cxnLst>
                            <a:cxn ang="T64">
                              <a:pos x="T0" y="T1"/>
                            </a:cxn>
                            <a:cxn ang="T65">
                              <a:pos x="T2" y="T3"/>
                            </a:cxn>
                            <a:cxn ang="T66">
                              <a:pos x="T4" y="T5"/>
                            </a:cxn>
                            <a:cxn ang="T67">
                              <a:pos x="T6" y="T7"/>
                            </a:cxn>
                            <a:cxn ang="T68">
                              <a:pos x="T8" y="T9"/>
                            </a:cxn>
                            <a:cxn ang="T69">
                              <a:pos x="T10" y="T11"/>
                            </a:cxn>
                            <a:cxn ang="T70">
                              <a:pos x="T12" y="T13"/>
                            </a:cxn>
                            <a:cxn ang="T71">
                              <a:pos x="T14" y="T15"/>
                            </a:cxn>
                            <a:cxn ang="T72">
                              <a:pos x="T16" y="T17"/>
                            </a:cxn>
                            <a:cxn ang="T73">
                              <a:pos x="T18" y="T19"/>
                            </a:cxn>
                            <a:cxn ang="T74">
                              <a:pos x="T20" y="T21"/>
                            </a:cxn>
                            <a:cxn ang="T75">
                              <a:pos x="T22" y="T23"/>
                            </a:cxn>
                            <a:cxn ang="T76">
                              <a:pos x="T24" y="T25"/>
                            </a:cxn>
                            <a:cxn ang="T77">
                              <a:pos x="T26" y="T27"/>
                            </a:cxn>
                            <a:cxn ang="T78">
                              <a:pos x="T28" y="T29"/>
                            </a:cxn>
                            <a:cxn ang="T79">
                              <a:pos x="T30" y="T31"/>
                            </a:cxn>
                            <a:cxn ang="T80">
                              <a:pos x="T32" y="T33"/>
                            </a:cxn>
                            <a:cxn ang="T81">
                              <a:pos x="T34" y="T35"/>
                            </a:cxn>
                            <a:cxn ang="T82">
                              <a:pos x="T36" y="T37"/>
                            </a:cxn>
                            <a:cxn ang="T83">
                              <a:pos x="T38" y="T39"/>
                            </a:cxn>
                            <a:cxn ang="T84">
                              <a:pos x="T40" y="T41"/>
                            </a:cxn>
                            <a:cxn ang="T85">
                              <a:pos x="T42" y="T43"/>
                            </a:cxn>
                            <a:cxn ang="T86">
                              <a:pos x="T44" y="T45"/>
                            </a:cxn>
                            <a:cxn ang="T87">
                              <a:pos x="T46" y="T47"/>
                            </a:cxn>
                            <a:cxn ang="T88">
                              <a:pos x="T48" y="T49"/>
                            </a:cxn>
                            <a:cxn ang="T89">
                              <a:pos x="T50" y="T51"/>
                            </a:cxn>
                            <a:cxn ang="T90">
                              <a:pos x="T52" y="T53"/>
                            </a:cxn>
                            <a:cxn ang="T91">
                              <a:pos x="T54" y="T55"/>
                            </a:cxn>
                            <a:cxn ang="T92">
                              <a:pos x="T56" y="T57"/>
                            </a:cxn>
                            <a:cxn ang="T93">
                              <a:pos x="T58" y="T59"/>
                            </a:cxn>
                            <a:cxn ang="T94">
                              <a:pos x="T60" y="T61"/>
                            </a:cxn>
                            <a:cxn ang="T95">
                              <a:pos x="T62" y="T63"/>
                            </a:cxn>
                          </a:cxnLst>
                          <a:rect l="0" t="0" r="r" b="b"/>
                          <a:pathLst>
                            <a:path w="216" h="440">
                              <a:moveTo>
                                <a:pt x="216" y="233"/>
                              </a:moveTo>
                              <a:lnTo>
                                <a:pt x="175" y="262"/>
                              </a:lnTo>
                              <a:lnTo>
                                <a:pt x="154" y="276"/>
                              </a:lnTo>
                              <a:lnTo>
                                <a:pt x="139" y="288"/>
                              </a:lnTo>
                              <a:lnTo>
                                <a:pt x="130" y="298"/>
                              </a:lnTo>
                              <a:lnTo>
                                <a:pt x="120" y="312"/>
                              </a:lnTo>
                              <a:lnTo>
                                <a:pt x="118" y="300"/>
                              </a:lnTo>
                              <a:lnTo>
                                <a:pt x="118" y="298"/>
                              </a:lnTo>
                              <a:lnTo>
                                <a:pt x="115" y="286"/>
                              </a:lnTo>
                              <a:lnTo>
                                <a:pt x="101" y="267"/>
                              </a:lnTo>
                              <a:lnTo>
                                <a:pt x="94" y="259"/>
                              </a:lnTo>
                              <a:lnTo>
                                <a:pt x="91" y="258"/>
                              </a:lnTo>
                              <a:lnTo>
                                <a:pt x="91" y="331"/>
                              </a:lnTo>
                              <a:lnTo>
                                <a:pt x="91" y="394"/>
                              </a:lnTo>
                              <a:lnTo>
                                <a:pt x="36" y="394"/>
                              </a:lnTo>
                              <a:lnTo>
                                <a:pt x="36" y="334"/>
                              </a:lnTo>
                              <a:lnTo>
                                <a:pt x="39" y="324"/>
                              </a:lnTo>
                              <a:lnTo>
                                <a:pt x="41" y="312"/>
                              </a:lnTo>
                              <a:lnTo>
                                <a:pt x="46" y="305"/>
                              </a:lnTo>
                              <a:lnTo>
                                <a:pt x="53" y="300"/>
                              </a:lnTo>
                              <a:lnTo>
                                <a:pt x="72" y="300"/>
                              </a:lnTo>
                              <a:lnTo>
                                <a:pt x="87" y="310"/>
                              </a:lnTo>
                              <a:lnTo>
                                <a:pt x="89" y="317"/>
                              </a:lnTo>
                              <a:lnTo>
                                <a:pt x="91" y="331"/>
                              </a:lnTo>
                              <a:lnTo>
                                <a:pt x="91" y="258"/>
                              </a:lnTo>
                              <a:lnTo>
                                <a:pt x="84" y="255"/>
                              </a:lnTo>
                              <a:lnTo>
                                <a:pt x="72" y="252"/>
                              </a:lnTo>
                              <a:lnTo>
                                <a:pt x="51" y="252"/>
                              </a:lnTo>
                              <a:lnTo>
                                <a:pt x="43" y="255"/>
                              </a:lnTo>
                              <a:lnTo>
                                <a:pt x="34" y="257"/>
                              </a:lnTo>
                              <a:lnTo>
                                <a:pt x="19" y="267"/>
                              </a:lnTo>
                              <a:lnTo>
                                <a:pt x="5" y="288"/>
                              </a:lnTo>
                              <a:lnTo>
                                <a:pt x="3" y="310"/>
                              </a:lnTo>
                              <a:lnTo>
                                <a:pt x="0" y="341"/>
                              </a:lnTo>
                              <a:lnTo>
                                <a:pt x="0" y="439"/>
                              </a:lnTo>
                              <a:lnTo>
                                <a:pt x="216" y="439"/>
                              </a:lnTo>
                              <a:lnTo>
                                <a:pt x="216" y="394"/>
                              </a:lnTo>
                              <a:lnTo>
                                <a:pt x="127" y="394"/>
                              </a:lnTo>
                              <a:lnTo>
                                <a:pt x="127" y="370"/>
                              </a:lnTo>
                              <a:lnTo>
                                <a:pt x="130" y="360"/>
                              </a:lnTo>
                              <a:lnTo>
                                <a:pt x="132" y="353"/>
                              </a:lnTo>
                              <a:lnTo>
                                <a:pt x="137" y="346"/>
                              </a:lnTo>
                              <a:lnTo>
                                <a:pt x="149" y="336"/>
                              </a:lnTo>
                              <a:lnTo>
                                <a:pt x="171" y="322"/>
                              </a:lnTo>
                              <a:lnTo>
                                <a:pt x="184" y="312"/>
                              </a:lnTo>
                              <a:lnTo>
                                <a:pt x="216" y="288"/>
                              </a:lnTo>
                              <a:lnTo>
                                <a:pt x="216" y="233"/>
                              </a:lnTo>
                              <a:moveTo>
                                <a:pt x="216" y="0"/>
                              </a:moveTo>
                              <a:lnTo>
                                <a:pt x="132" y="36"/>
                              </a:lnTo>
                              <a:lnTo>
                                <a:pt x="132" y="84"/>
                              </a:lnTo>
                              <a:lnTo>
                                <a:pt x="132" y="149"/>
                              </a:lnTo>
                              <a:lnTo>
                                <a:pt x="51" y="118"/>
                              </a:lnTo>
                              <a:lnTo>
                                <a:pt x="132" y="84"/>
                              </a:lnTo>
                              <a:lnTo>
                                <a:pt x="132" y="36"/>
                              </a:lnTo>
                              <a:lnTo>
                                <a:pt x="0" y="91"/>
                              </a:lnTo>
                              <a:lnTo>
                                <a:pt x="0" y="142"/>
                              </a:lnTo>
                              <a:lnTo>
                                <a:pt x="216" y="231"/>
                              </a:lnTo>
                              <a:lnTo>
                                <a:pt x="216" y="183"/>
                              </a:lnTo>
                              <a:lnTo>
                                <a:pt x="168" y="163"/>
                              </a:lnTo>
                              <a:lnTo>
                                <a:pt x="168" y="149"/>
                              </a:lnTo>
                              <a:lnTo>
                                <a:pt x="168" y="84"/>
                              </a:lnTo>
                              <a:lnTo>
                                <a:pt x="168" y="70"/>
                              </a:lnTo>
                              <a:lnTo>
                                <a:pt x="216" y="51"/>
                              </a:lnTo>
                              <a:lnTo>
                                <a:pt x="216" y="0"/>
                              </a:lnTo>
                            </a:path>
                          </a:pathLst>
                        </a:custGeom>
                        <a:solidFill>
                          <a:srgbClr val="F48534">
                            <a:alpha val="3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9" name="AutoShape 2555"/>
                      <wps:cNvSpPr>
                        <a:spLocks noChangeAspect="1" noChangeArrowheads="1"/>
                      </wps:cNvSpPr>
                      <wps:spPr bwMode="auto">
                        <a:xfrm>
                          <a:off x="11491" y="15057"/>
                          <a:ext cx="216" cy="440"/>
                        </a:xfrm>
                        <a:custGeom>
                          <a:avLst/>
                          <a:gdLst>
                            <a:gd name="T0" fmla="*/ 0 w 216"/>
                            <a:gd name="T1" fmla="*/ 14498 h 440"/>
                            <a:gd name="T2" fmla="*/ 3 w 216"/>
                            <a:gd name="T3" fmla="*/ 14369 h 440"/>
                            <a:gd name="T4" fmla="*/ 10 w 216"/>
                            <a:gd name="T5" fmla="*/ 14340 h 440"/>
                            <a:gd name="T6" fmla="*/ 19 w 216"/>
                            <a:gd name="T7" fmla="*/ 14326 h 440"/>
                            <a:gd name="T8" fmla="*/ 34 w 216"/>
                            <a:gd name="T9" fmla="*/ 14316 h 440"/>
                            <a:gd name="T10" fmla="*/ 51 w 216"/>
                            <a:gd name="T11" fmla="*/ 14311 h 440"/>
                            <a:gd name="T12" fmla="*/ 72 w 216"/>
                            <a:gd name="T13" fmla="*/ 14311 h 440"/>
                            <a:gd name="T14" fmla="*/ 94 w 216"/>
                            <a:gd name="T15" fmla="*/ 14318 h 440"/>
                            <a:gd name="T16" fmla="*/ 108 w 216"/>
                            <a:gd name="T17" fmla="*/ 14335 h 440"/>
                            <a:gd name="T18" fmla="*/ 118 w 216"/>
                            <a:gd name="T19" fmla="*/ 14357 h 440"/>
                            <a:gd name="T20" fmla="*/ 130 w 216"/>
                            <a:gd name="T21" fmla="*/ 14357 h 440"/>
                            <a:gd name="T22" fmla="*/ 154 w 216"/>
                            <a:gd name="T23" fmla="*/ 14335 h 440"/>
                            <a:gd name="T24" fmla="*/ 216 w 216"/>
                            <a:gd name="T25" fmla="*/ 14292 h 440"/>
                            <a:gd name="T26" fmla="*/ 171 w 216"/>
                            <a:gd name="T27" fmla="*/ 14381 h 440"/>
                            <a:gd name="T28" fmla="*/ 137 w 216"/>
                            <a:gd name="T29" fmla="*/ 14405 h 440"/>
                            <a:gd name="T30" fmla="*/ 130 w 216"/>
                            <a:gd name="T31" fmla="*/ 14419 h 440"/>
                            <a:gd name="T32" fmla="*/ 127 w 216"/>
                            <a:gd name="T33" fmla="*/ 14443 h 440"/>
                            <a:gd name="T34" fmla="*/ 216 w 216"/>
                            <a:gd name="T35" fmla="*/ 14453 h 440"/>
                            <a:gd name="T36" fmla="*/ 91 w 216"/>
                            <a:gd name="T37" fmla="*/ 14453 h 440"/>
                            <a:gd name="T38" fmla="*/ 91 w 216"/>
                            <a:gd name="T39" fmla="*/ 14390 h 440"/>
                            <a:gd name="T40" fmla="*/ 87 w 216"/>
                            <a:gd name="T41" fmla="*/ 14369 h 440"/>
                            <a:gd name="T42" fmla="*/ 72 w 216"/>
                            <a:gd name="T43" fmla="*/ 14359 h 440"/>
                            <a:gd name="T44" fmla="*/ 53 w 216"/>
                            <a:gd name="T45" fmla="*/ 14359 h 440"/>
                            <a:gd name="T46" fmla="*/ 41 w 216"/>
                            <a:gd name="T47" fmla="*/ 14371 h 440"/>
                            <a:gd name="T48" fmla="*/ 36 w 216"/>
                            <a:gd name="T49" fmla="*/ 14393 h 440"/>
                            <a:gd name="T50" fmla="*/ 36 w 216"/>
                            <a:gd name="T51" fmla="*/ 14453 h 440"/>
                            <a:gd name="T52" fmla="*/ 216 w 216"/>
                            <a:gd name="T53" fmla="*/ 14059 h 440"/>
                            <a:gd name="T54" fmla="*/ 168 w 216"/>
                            <a:gd name="T55" fmla="*/ 14129 h 440"/>
                            <a:gd name="T56" fmla="*/ 216 w 216"/>
                            <a:gd name="T57" fmla="*/ 14242 h 440"/>
                            <a:gd name="T58" fmla="*/ 0 w 216"/>
                            <a:gd name="T59" fmla="*/ 14201 h 440"/>
                            <a:gd name="T60" fmla="*/ 216 w 216"/>
                            <a:gd name="T61" fmla="*/ 14059 h 440"/>
                            <a:gd name="T62" fmla="*/ 51 w 216"/>
                            <a:gd name="T63" fmla="*/ 14177 h 440"/>
                            <a:gd name="T64" fmla="*/ 132 w 216"/>
                            <a:gd name="T65" fmla="*/ 14143 h 440"/>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Lst>
                          <a:ahLst/>
                          <a:cxnLst>
                            <a:cxn ang="T66">
                              <a:pos x="T0" y="T1"/>
                            </a:cxn>
                            <a:cxn ang="T67">
                              <a:pos x="T2" y="T3"/>
                            </a:cxn>
                            <a:cxn ang="T68">
                              <a:pos x="T4" y="T5"/>
                            </a:cxn>
                            <a:cxn ang="T69">
                              <a:pos x="T6" y="T7"/>
                            </a:cxn>
                            <a:cxn ang="T70">
                              <a:pos x="T8" y="T9"/>
                            </a:cxn>
                            <a:cxn ang="T71">
                              <a:pos x="T10" y="T11"/>
                            </a:cxn>
                            <a:cxn ang="T72">
                              <a:pos x="T12" y="T13"/>
                            </a:cxn>
                            <a:cxn ang="T73">
                              <a:pos x="T14" y="T15"/>
                            </a:cxn>
                            <a:cxn ang="T74">
                              <a:pos x="T16" y="T17"/>
                            </a:cxn>
                            <a:cxn ang="T75">
                              <a:pos x="T18" y="T19"/>
                            </a:cxn>
                            <a:cxn ang="T76">
                              <a:pos x="T20" y="T21"/>
                            </a:cxn>
                            <a:cxn ang="T77">
                              <a:pos x="T22" y="T23"/>
                            </a:cxn>
                            <a:cxn ang="T78">
                              <a:pos x="T24" y="T25"/>
                            </a:cxn>
                            <a:cxn ang="T79">
                              <a:pos x="T26" y="T27"/>
                            </a:cxn>
                            <a:cxn ang="T80">
                              <a:pos x="T28" y="T29"/>
                            </a:cxn>
                            <a:cxn ang="T81">
                              <a:pos x="T30" y="T31"/>
                            </a:cxn>
                            <a:cxn ang="T82">
                              <a:pos x="T32" y="T33"/>
                            </a:cxn>
                            <a:cxn ang="T83">
                              <a:pos x="T34" y="T35"/>
                            </a:cxn>
                            <a:cxn ang="T84">
                              <a:pos x="T36" y="T37"/>
                            </a:cxn>
                            <a:cxn ang="T85">
                              <a:pos x="T38" y="T39"/>
                            </a:cxn>
                            <a:cxn ang="T86">
                              <a:pos x="T40" y="T41"/>
                            </a:cxn>
                            <a:cxn ang="T87">
                              <a:pos x="T42" y="T43"/>
                            </a:cxn>
                            <a:cxn ang="T88">
                              <a:pos x="T44" y="T45"/>
                            </a:cxn>
                            <a:cxn ang="T89">
                              <a:pos x="T46" y="T47"/>
                            </a:cxn>
                            <a:cxn ang="T90">
                              <a:pos x="T48" y="T49"/>
                            </a:cxn>
                            <a:cxn ang="T91">
                              <a:pos x="T50" y="T51"/>
                            </a:cxn>
                            <a:cxn ang="T92">
                              <a:pos x="T52" y="T53"/>
                            </a:cxn>
                            <a:cxn ang="T93">
                              <a:pos x="T54" y="T55"/>
                            </a:cxn>
                            <a:cxn ang="T94">
                              <a:pos x="T56" y="T57"/>
                            </a:cxn>
                            <a:cxn ang="T95">
                              <a:pos x="T58" y="T59"/>
                            </a:cxn>
                            <a:cxn ang="T96">
                              <a:pos x="T60" y="T61"/>
                            </a:cxn>
                            <a:cxn ang="T97">
                              <a:pos x="T62" y="T63"/>
                            </a:cxn>
                            <a:cxn ang="T98">
                              <a:pos x="T64" y="T65"/>
                            </a:cxn>
                          </a:cxnLst>
                          <a:rect l="0" t="0" r="r" b="b"/>
                          <a:pathLst>
                            <a:path w="216" h="440">
                              <a:moveTo>
                                <a:pt x="216" y="-560"/>
                              </a:moveTo>
                              <a:lnTo>
                                <a:pt x="0" y="-560"/>
                              </a:lnTo>
                              <a:lnTo>
                                <a:pt x="0" y="-658"/>
                              </a:lnTo>
                              <a:lnTo>
                                <a:pt x="3" y="-689"/>
                              </a:lnTo>
                              <a:lnTo>
                                <a:pt x="5" y="-711"/>
                              </a:lnTo>
                              <a:lnTo>
                                <a:pt x="10" y="-718"/>
                              </a:lnTo>
                              <a:lnTo>
                                <a:pt x="15" y="-725"/>
                              </a:lnTo>
                              <a:lnTo>
                                <a:pt x="19" y="-732"/>
                              </a:lnTo>
                              <a:lnTo>
                                <a:pt x="27" y="-737"/>
                              </a:lnTo>
                              <a:lnTo>
                                <a:pt x="34" y="-742"/>
                              </a:lnTo>
                              <a:lnTo>
                                <a:pt x="43" y="-744"/>
                              </a:lnTo>
                              <a:lnTo>
                                <a:pt x="51" y="-747"/>
                              </a:lnTo>
                              <a:lnTo>
                                <a:pt x="60" y="-747"/>
                              </a:lnTo>
                              <a:lnTo>
                                <a:pt x="72" y="-747"/>
                              </a:lnTo>
                              <a:lnTo>
                                <a:pt x="84" y="-744"/>
                              </a:lnTo>
                              <a:lnTo>
                                <a:pt x="94" y="-740"/>
                              </a:lnTo>
                              <a:lnTo>
                                <a:pt x="101" y="-732"/>
                              </a:lnTo>
                              <a:lnTo>
                                <a:pt x="108" y="-723"/>
                              </a:lnTo>
                              <a:lnTo>
                                <a:pt x="115" y="-713"/>
                              </a:lnTo>
                              <a:lnTo>
                                <a:pt x="118" y="-701"/>
                              </a:lnTo>
                              <a:lnTo>
                                <a:pt x="120" y="-687"/>
                              </a:lnTo>
                              <a:lnTo>
                                <a:pt x="130" y="-701"/>
                              </a:lnTo>
                              <a:lnTo>
                                <a:pt x="139" y="-711"/>
                              </a:lnTo>
                              <a:lnTo>
                                <a:pt x="154" y="-723"/>
                              </a:lnTo>
                              <a:lnTo>
                                <a:pt x="175" y="-737"/>
                              </a:lnTo>
                              <a:lnTo>
                                <a:pt x="216" y="-766"/>
                              </a:lnTo>
                              <a:lnTo>
                                <a:pt x="216" y="-711"/>
                              </a:lnTo>
                              <a:lnTo>
                                <a:pt x="171" y="-677"/>
                              </a:lnTo>
                              <a:lnTo>
                                <a:pt x="149" y="-663"/>
                              </a:lnTo>
                              <a:lnTo>
                                <a:pt x="137" y="-653"/>
                              </a:lnTo>
                              <a:lnTo>
                                <a:pt x="132" y="-646"/>
                              </a:lnTo>
                              <a:lnTo>
                                <a:pt x="130" y="-639"/>
                              </a:lnTo>
                              <a:lnTo>
                                <a:pt x="127" y="-629"/>
                              </a:lnTo>
                              <a:lnTo>
                                <a:pt x="127" y="-615"/>
                              </a:lnTo>
                              <a:lnTo>
                                <a:pt x="127" y="-605"/>
                              </a:lnTo>
                              <a:lnTo>
                                <a:pt x="216" y="-605"/>
                              </a:lnTo>
                              <a:lnTo>
                                <a:pt x="216" y="-560"/>
                              </a:lnTo>
                              <a:moveTo>
                                <a:pt x="91" y="-605"/>
                              </a:moveTo>
                              <a:lnTo>
                                <a:pt x="91" y="-639"/>
                              </a:lnTo>
                              <a:lnTo>
                                <a:pt x="91" y="-668"/>
                              </a:lnTo>
                              <a:lnTo>
                                <a:pt x="89" y="-682"/>
                              </a:lnTo>
                              <a:lnTo>
                                <a:pt x="87" y="-689"/>
                              </a:lnTo>
                              <a:lnTo>
                                <a:pt x="79" y="-694"/>
                              </a:lnTo>
                              <a:lnTo>
                                <a:pt x="72" y="-699"/>
                              </a:lnTo>
                              <a:lnTo>
                                <a:pt x="63" y="-699"/>
                              </a:lnTo>
                              <a:lnTo>
                                <a:pt x="53" y="-699"/>
                              </a:lnTo>
                              <a:lnTo>
                                <a:pt x="46" y="-694"/>
                              </a:lnTo>
                              <a:lnTo>
                                <a:pt x="41" y="-687"/>
                              </a:lnTo>
                              <a:lnTo>
                                <a:pt x="39" y="-675"/>
                              </a:lnTo>
                              <a:lnTo>
                                <a:pt x="36" y="-665"/>
                              </a:lnTo>
                              <a:lnTo>
                                <a:pt x="36" y="-641"/>
                              </a:lnTo>
                              <a:lnTo>
                                <a:pt x="36" y="-605"/>
                              </a:lnTo>
                              <a:lnTo>
                                <a:pt x="91" y="-605"/>
                              </a:lnTo>
                              <a:moveTo>
                                <a:pt x="216" y="-999"/>
                              </a:moveTo>
                              <a:lnTo>
                                <a:pt x="216" y="-948"/>
                              </a:lnTo>
                              <a:lnTo>
                                <a:pt x="168" y="-929"/>
                              </a:lnTo>
                              <a:lnTo>
                                <a:pt x="168" y="-836"/>
                              </a:lnTo>
                              <a:lnTo>
                                <a:pt x="216" y="-816"/>
                              </a:lnTo>
                              <a:lnTo>
                                <a:pt x="216" y="-768"/>
                              </a:lnTo>
                              <a:lnTo>
                                <a:pt x="0" y="-857"/>
                              </a:lnTo>
                              <a:lnTo>
                                <a:pt x="0" y="-908"/>
                              </a:lnTo>
                              <a:lnTo>
                                <a:pt x="216" y="-999"/>
                              </a:lnTo>
                              <a:moveTo>
                                <a:pt x="132" y="-915"/>
                              </a:moveTo>
                              <a:lnTo>
                                <a:pt x="51" y="-881"/>
                              </a:lnTo>
                              <a:lnTo>
                                <a:pt x="132" y="-850"/>
                              </a:lnTo>
                              <a:lnTo>
                                <a:pt x="132" y="-915"/>
                              </a:lnTo>
                            </a:path>
                          </a:pathLst>
                        </a:custGeom>
                        <a:noFill/>
                        <a:ln w="1524">
                          <a:solidFill>
                            <a:srgbClr val="F485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22F3D9A" id="Group 47" o:spid="_x0000_s1026" style="position:absolute;margin-left:574.5pt;margin-top:702.9pt;width:10.95pt;height:22.1pt;z-index:-251653120;mso-position-horizontal-relative:page;mso-position-vertical-relative:page" coordorigin="11490,14058" coordsize="219,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">
              <o:lock v:ext="edit" aspectratio="t"/>
              <v:shape id="AutoShape 2556" o:spid="_x0000_s1027" style="position:absolute;left:11491;top:14059;width:216;height:440;visibility:visible;mso-wrap-style:square;v-text-anchor:top" coordsize="216,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" path="m216,233r-41,29l154,276r-15,12l130,298r-10,14l118,300r,-2l115,286,101,267r-7,-8l91,258r,73l91,394r-55,l36,334r3,-10l41,312r5,-7l53,300r19,l87,310r2,7l91,331r,-73l84,255,72,252r-21,l43,255r-9,2l19,267,5,288,3,310,,341r,98l216,439r,-45l127,394r,-24l130,360r2,-7l137,346r12,-10l171,322r13,-10l216,288r,-55m216,l132,36r,48l132,149,51,118,132,84r,-48l,91r,51l216,231r,-48l168,163r,-14l168,84r,-14l216,51,216,e" fillcolor="#f48534" stroked="f">
                <v:fill opacity="26214f"/>
                <v:path o:connecttype="custom" o:connectlocs="175,14321;139,14347;120,14371;118,14357;101,14326;91,14317;91,14453;36,14393;41,14371;53,14359;87,14369;91,14390;84,14314;51,14311;34,14316;5,14347;0,14400;216,14498;127,14453;130,14419;137,14405;171,14381;216,14347;216,14059;132,14143;51,14177;132,14095;0,14201;216,14242;168,14208;168,14129;216,14059" o:connectangles="0,0,0,0,0,0,0,0,0,0,0,0,0,0,0,0,0,0,0,0,0,0,0,0,0,0,0,0,0,0,0,0"/>
                <o:lock v:ext="edit" aspectratio="t"/>
              </v:shape>
              <v:shape id="AutoShape 2555" o:spid="_x0000_s1028" style="position:absolute;left:11491;top:15057;width:216;height:440;visibility:visible;mso-wrap-style:square;v-text-anchor:top" coordsize="216,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" path="m216,-560l,-560r,-98l3,-689r2,-22l10,-718r5,-7l19,-732r8,-5l34,-742r9,-2l51,-747r9,l72,-747r12,3l94,-740r7,8l108,-723r7,10l118,-701r2,14l130,-701r9,-10l154,-723r21,-14l216,-766r,55l171,-677r-22,14l137,-653r-5,7l130,-639r-3,10l127,-615r,10l216,-605r,45m91,-605r,-34l91,-668r-2,-14l87,-689r-8,-5l72,-699r-9,l53,-699r-7,5l41,-687r-2,12l36,-665r,24l36,-605r55,m216,-999r,51l168,-929r,93l216,-816r,48l,-857r,-51l216,-999t-84,84l51,-881r81,31l132,-915e" filled="f" strokecolor="#f48534" strokeweight=".12pt">
                <v:path o:connecttype="custom" o:connectlocs="0,14498;3,14369;10,14340;19,14326;34,14316;51,14311;72,14311;94,14318;108,14335;118,14357;130,14357;154,14335;216,14292;171,14381;137,14405;130,14419;127,14443;216,14453;91,14453;91,14390;87,14369;72,14359;53,14359;41,14371;36,14393;36,14453;216,14059;168,14129;216,14242;0,14201;216,14059;51,14177;132,14143" o:connectangles="0,0,0,0,0,0,0,0,0,0,0,0,0,0,0,0,0,0,0,0,0,0,0,0,0,0,0,0,0,0,0,0,0"/>
                <o:lock v:ext="edit" aspectratio="t"/>
              </v:shape>
              <w10:wrap anchorx="page" anchory="page"/>
            </v:group>
          </w:pict>
        </mc:Fallback>
      </mc:AlternateContent>
    </w:r>
    <w:r>
      <w:rPr>
        <w:noProof/>
        <w:lang w:val="en-US" w:eastAsia="en-US"/>
      </w:rPr>
      <mc:AlternateContent>
        <mc:Choice Requires="wpg">
          <w:drawing>
            <wp:anchor distT="0" distB="0" distL="114300" distR="114300" simplePos="0" relativeHeight="251664384" behindDoc="1" locked="0" layoutInCell="1" allowOverlap="1" wp14:anchorId="6C3C6309" wp14:editId="6406A938">
              <wp:simplePos x="0" y="0"/>
              <wp:positionH relativeFrom="page">
                <wp:posOffset>7297420</wp:posOffset>
              </wp:positionH>
              <wp:positionV relativeFrom="page">
                <wp:posOffset>8806180</wp:posOffset>
              </wp:positionV>
              <wp:extent cx="137160" cy="105410"/>
              <wp:effectExtent l="0" t="0" r="34290" b="27940"/>
              <wp:wrapNone/>
              <wp:docPr id="39" name="Group 3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7160" cy="105410"/>
                        <a:chOff x="11492" y="13868"/>
                        <a:chExt cx="216" cy="166"/>
                      </a:xfrm>
                    </wpg:grpSpPr>
                    <wps:wsp>
                      <wps:cNvPr id="40" name="Line 2553"/>
                      <wps:cNvCnPr>
                        <a:cxnSpLocks noChangeAspect="1" noChangeArrowheads="1"/>
                      </wps:cNvCnPr>
                      <wps:spPr bwMode="auto">
                        <a:xfrm>
                          <a:off x="11494" y="14010"/>
                          <a:ext cx="213" cy="0"/>
                        </a:xfrm>
                        <a:prstGeom prst="line">
                          <a:avLst/>
                        </a:prstGeom>
                        <a:noFill/>
                        <a:ln w="27940">
                          <a:solidFill>
                            <a:srgbClr val="F48534"/>
                          </a:solidFill>
                          <a:prstDash val="solid"/>
                          <a:round/>
                          <a:headEnd/>
                          <a:tailEnd/>
                        </a:ln>
                        <a:extLst>
                          <a:ext uri="{909E8E84-426E-40DD-AFC4-6F175D3DCCD1}">
                            <a14:hiddenFill xmlns:a14="http://schemas.microsoft.com/office/drawing/2010/main">
                              <a:noFill/>
                            </a14:hiddenFill>
                          </a:ext>
                        </a:extLst>
                      </wps:spPr>
                      <wps:bodyPr/>
                    </wps:wsp>
                    <wps:wsp>
                      <wps:cNvPr id="41" name="Rectangle 2552"/>
                      <wps:cNvSpPr>
                        <a:spLocks noChangeAspect="1" noChangeArrowheads="1"/>
                      </wps:cNvSpPr>
                      <wps:spPr bwMode="auto">
                        <a:xfrm>
                          <a:off x="11671" y="13870"/>
                          <a:ext cx="36" cy="118"/>
                        </a:xfrm>
                        <a:prstGeom prst="rect">
                          <a:avLst/>
                        </a:prstGeom>
                        <a:solidFill>
                          <a:srgbClr val="F48534">
                            <a:alpha val="39999"/>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 name="Freeform 2551"/>
                      <wps:cNvSpPr>
                        <a:spLocks noChangeAspect="1" noChangeArrowheads="1"/>
                      </wps:cNvSpPr>
                      <wps:spPr bwMode="auto">
                        <a:xfrm>
                          <a:off x="11493" y="13869"/>
                          <a:ext cx="214" cy="164"/>
                        </a:xfrm>
                        <a:custGeom>
                          <a:avLst/>
                          <a:gdLst>
                            <a:gd name="T0" fmla="+- 0 11707 11494"/>
                            <a:gd name="T1" fmla="*/ T0 w 214"/>
                            <a:gd name="T2" fmla="+- 0 14033 13870"/>
                            <a:gd name="T3" fmla="*/ 14033 h 164"/>
                            <a:gd name="T4" fmla="+- 0 11494 11494"/>
                            <a:gd name="T5" fmla="*/ T4 w 214"/>
                            <a:gd name="T6" fmla="+- 0 14033 13870"/>
                            <a:gd name="T7" fmla="*/ 14033 h 164"/>
                            <a:gd name="T8" fmla="+- 0 11494 11494"/>
                            <a:gd name="T9" fmla="*/ T8 w 214"/>
                            <a:gd name="T10" fmla="+- 0 13987 13870"/>
                            <a:gd name="T11" fmla="*/ 13987 h 164"/>
                            <a:gd name="T12" fmla="+- 0 11671 11494"/>
                            <a:gd name="T13" fmla="*/ T12 w 214"/>
                            <a:gd name="T14" fmla="+- 0 13987 13870"/>
                            <a:gd name="T15" fmla="*/ 13987 h 164"/>
                            <a:gd name="T16" fmla="+- 0 11671 11494"/>
                            <a:gd name="T17" fmla="*/ T16 w 214"/>
                            <a:gd name="T18" fmla="+- 0 13870 13870"/>
                            <a:gd name="T19" fmla="*/ 13870 h 164"/>
                            <a:gd name="T20" fmla="+- 0 11707 11494"/>
                            <a:gd name="T21" fmla="*/ T20 w 214"/>
                            <a:gd name="T22" fmla="+- 0 13870 13870"/>
                            <a:gd name="T23" fmla="*/ 13870 h 164"/>
                            <a:gd name="T24" fmla="+- 0 11707 11494"/>
                            <a:gd name="T25" fmla="*/ T24 w 214"/>
                            <a:gd name="T26" fmla="+- 0 14033 13870"/>
                            <a:gd name="T27" fmla="*/ 14033 h 164"/>
                          </a:gdLst>
                          <a:ahLst/>
                          <a:cxnLst>
                            <a:cxn ang="0">
                              <a:pos x="T1" y="T3"/>
                            </a:cxn>
                            <a:cxn ang="0">
                              <a:pos x="T5" y="T7"/>
                            </a:cxn>
                            <a:cxn ang="0">
                              <a:pos x="T9" y="T11"/>
                            </a:cxn>
                            <a:cxn ang="0">
                              <a:pos x="T13" y="T15"/>
                            </a:cxn>
                            <a:cxn ang="0">
                              <a:pos x="T17" y="T19"/>
                            </a:cxn>
                            <a:cxn ang="0">
                              <a:pos x="T21" y="T23"/>
                            </a:cxn>
                            <a:cxn ang="0">
                              <a:pos x="T25" y="T27"/>
                            </a:cxn>
                          </a:cxnLst>
                          <a:rect l="0" t="0" r="r" b="b"/>
                          <a:pathLst>
                            <a:path w="214" h="164">
                              <a:moveTo>
                                <a:pt x="213" y="163"/>
                              </a:moveTo>
                              <a:lnTo>
                                <a:pt x="0" y="163"/>
                              </a:lnTo>
                              <a:lnTo>
                                <a:pt x="0" y="117"/>
                              </a:lnTo>
                              <a:lnTo>
                                <a:pt x="177" y="117"/>
                              </a:lnTo>
                              <a:lnTo>
                                <a:pt x="177" y="0"/>
                              </a:lnTo>
                              <a:lnTo>
                                <a:pt x="213" y="0"/>
                              </a:lnTo>
                              <a:lnTo>
                                <a:pt x="213" y="163"/>
                              </a:lnTo>
                            </a:path>
                          </a:pathLst>
                        </a:custGeom>
                        <a:noFill/>
                        <a:ln w="1524">
                          <a:solidFill>
                            <a:srgbClr val="F48534"/>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C33C764" id="Group 39" o:spid="_x0000_s1026" style="position:absolute;margin-left:574.6pt;margin-top:693.4pt;width:10.8pt;height:8.3pt;z-index:-251652096;mso-position-horizontal-relative:page;mso-position-vertical-relative:page" coordorigin="11492,13868" coordsize="216,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">
              <o:lock v:ext="edit" aspectratio="t"/>
              <v:line id="Line 2553" o:spid="_x0000_s1027" style="position:absolute;visibility:visible;mso-wrap-style:square" from="11494,14010" to="11707,140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" strokecolor="#f48534" strokeweight="2.2pt">
                <v:path arrowok="f"/>
                <o:lock v:ext="edit" aspectratio="t" shapetype="f"/>
              </v:line>
              <v:rect id="Rectangle 2552" o:spid="_x0000_s1028" style="position:absolute;left:11671;top:13870;width:36;height: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" fillcolor="#f48534" stroked="f">
                <v:fill opacity="26214f"/>
                <o:lock v:ext="edit" aspectratio="t"/>
              </v:rect>
              <v:shape id="Freeform 2551" o:spid="_x0000_s1029" style="position:absolute;left:11493;top:13869;width:214;height:164;visibility:visible;mso-wrap-style:square;v-text-anchor:top" coordsize="214,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" path="m213,163l,163,,117r177,l177,r36,l213,163e" filled="f" strokecolor="#f48534" strokeweight=".12pt">
                <v:path o:connecttype="custom" o:connectlocs="213,14033;0,14033;0,13987;177,13987;177,13870;213,13870;213,14033" o:connectangles="0,0,0,0,0,0,0"/>
                <o:lock v:ext="edit" aspectratio="t"/>
              </v:shape>
              <w10:wrap anchorx="page" anchory="page"/>
            </v:group>
          </w:pict>
        </mc:Fallback>
      </mc:AlternateContent>
    </w:r>
    <w:r>
      <w:rPr>
        <w:noProof/>
        <w:lang w:val="en-US" w:eastAsia="en-US"/>
      </w:rPr>
      <mc:AlternateContent>
        <mc:Choice Requires="wpg">
          <w:drawing>
            <wp:anchor distT="0" distB="0" distL="114300" distR="114300" simplePos="0" relativeHeight="251665408" behindDoc="1" locked="0" layoutInCell="1" allowOverlap="1" wp14:anchorId="3FF30866" wp14:editId="6ED811B2">
              <wp:simplePos x="0" y="0"/>
              <wp:positionH relativeFrom="page">
                <wp:posOffset>7297420</wp:posOffset>
              </wp:positionH>
              <wp:positionV relativeFrom="page">
                <wp:posOffset>8628380</wp:posOffset>
              </wp:positionV>
              <wp:extent cx="137160" cy="105410"/>
              <wp:effectExtent l="0" t="0" r="34290" b="8890"/>
              <wp:wrapNone/>
              <wp:docPr id="35" name="Group 3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7160" cy="105410"/>
                        <a:chOff x="11492" y="13588"/>
                        <a:chExt cx="216" cy="166"/>
                      </a:xfrm>
                    </wpg:grpSpPr>
                    <wps:wsp>
                      <wps:cNvPr id="36" name="Line 2549"/>
                      <wps:cNvCnPr>
                        <a:cxnSpLocks noChangeAspect="1" noChangeArrowheads="1"/>
                      </wps:cNvCnPr>
                      <wps:spPr bwMode="auto">
                        <a:xfrm>
                          <a:off x="11494" y="13729"/>
                          <a:ext cx="213" cy="0"/>
                        </a:xfrm>
                        <a:prstGeom prst="line">
                          <a:avLst/>
                        </a:prstGeom>
                        <a:noFill/>
                        <a:ln w="29210">
                          <a:solidFill>
                            <a:srgbClr val="F48534"/>
                          </a:solidFill>
                          <a:prstDash val="solid"/>
                          <a:round/>
                          <a:headEnd/>
                          <a:tailEnd/>
                        </a:ln>
                        <a:extLst>
                          <a:ext uri="{909E8E84-426E-40DD-AFC4-6F175D3DCCD1}">
                            <a14:hiddenFill xmlns:a14="http://schemas.microsoft.com/office/drawing/2010/main">
                              <a:noFill/>
                            </a14:hiddenFill>
                          </a:ext>
                        </a:extLst>
                      </wps:spPr>
                      <wps:bodyPr/>
                    </wps:wsp>
                    <wps:wsp>
                      <wps:cNvPr id="37" name="Rectangle 2548"/>
                      <wps:cNvSpPr>
                        <a:spLocks noChangeAspect="1" noChangeArrowheads="1"/>
                      </wps:cNvSpPr>
                      <wps:spPr bwMode="auto">
                        <a:xfrm>
                          <a:off x="11671" y="13588"/>
                          <a:ext cx="36" cy="118"/>
                        </a:xfrm>
                        <a:prstGeom prst="rect">
                          <a:avLst/>
                        </a:prstGeom>
                        <a:solidFill>
                          <a:srgbClr val="F48534">
                            <a:alpha val="39999"/>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8" name="Freeform 2547"/>
                      <wps:cNvSpPr>
                        <a:spLocks noChangeAspect="1" noChangeArrowheads="1"/>
                      </wps:cNvSpPr>
                      <wps:spPr bwMode="auto">
                        <a:xfrm>
                          <a:off x="11493" y="13588"/>
                          <a:ext cx="214" cy="164"/>
                        </a:xfrm>
                        <a:custGeom>
                          <a:avLst/>
                          <a:gdLst>
                            <a:gd name="T0" fmla="+- 0 11707 11494"/>
                            <a:gd name="T1" fmla="*/ T0 w 214"/>
                            <a:gd name="T2" fmla="+- 0 13752 13589"/>
                            <a:gd name="T3" fmla="*/ 13752 h 164"/>
                            <a:gd name="T4" fmla="+- 0 11494 11494"/>
                            <a:gd name="T5" fmla="*/ T4 w 214"/>
                            <a:gd name="T6" fmla="+- 0 13752 13589"/>
                            <a:gd name="T7" fmla="*/ 13752 h 164"/>
                            <a:gd name="T8" fmla="+- 0 11494 11494"/>
                            <a:gd name="T9" fmla="*/ T8 w 214"/>
                            <a:gd name="T10" fmla="+- 0 13706 13589"/>
                            <a:gd name="T11" fmla="*/ 13706 h 164"/>
                            <a:gd name="T12" fmla="+- 0 11671 11494"/>
                            <a:gd name="T13" fmla="*/ T12 w 214"/>
                            <a:gd name="T14" fmla="+- 0 13706 13589"/>
                            <a:gd name="T15" fmla="*/ 13706 h 164"/>
                            <a:gd name="T16" fmla="+- 0 11671 11494"/>
                            <a:gd name="T17" fmla="*/ T16 w 214"/>
                            <a:gd name="T18" fmla="+- 0 13589 13589"/>
                            <a:gd name="T19" fmla="*/ 13589 h 164"/>
                            <a:gd name="T20" fmla="+- 0 11707 11494"/>
                            <a:gd name="T21" fmla="*/ T20 w 214"/>
                            <a:gd name="T22" fmla="+- 0 13589 13589"/>
                            <a:gd name="T23" fmla="*/ 13589 h 164"/>
                            <a:gd name="T24" fmla="+- 0 11707 11494"/>
                            <a:gd name="T25" fmla="*/ T24 w 214"/>
                            <a:gd name="T26" fmla="+- 0 13752 13589"/>
                            <a:gd name="T27" fmla="*/ 13752 h 164"/>
                          </a:gdLst>
                          <a:ahLst/>
                          <a:cxnLst>
                            <a:cxn ang="0">
                              <a:pos x="T1" y="T3"/>
                            </a:cxn>
                            <a:cxn ang="0">
                              <a:pos x="T5" y="T7"/>
                            </a:cxn>
                            <a:cxn ang="0">
                              <a:pos x="T9" y="T11"/>
                            </a:cxn>
                            <a:cxn ang="0">
                              <a:pos x="T13" y="T15"/>
                            </a:cxn>
                            <a:cxn ang="0">
                              <a:pos x="T17" y="T19"/>
                            </a:cxn>
                            <a:cxn ang="0">
                              <a:pos x="T21" y="T23"/>
                            </a:cxn>
                            <a:cxn ang="0">
                              <a:pos x="T25" y="T27"/>
                            </a:cxn>
                          </a:cxnLst>
                          <a:rect l="0" t="0" r="r" b="b"/>
                          <a:pathLst>
                            <a:path w="214" h="164">
                              <a:moveTo>
                                <a:pt x="213" y="163"/>
                              </a:moveTo>
                              <a:lnTo>
                                <a:pt x="0" y="163"/>
                              </a:lnTo>
                              <a:lnTo>
                                <a:pt x="0" y="117"/>
                              </a:lnTo>
                              <a:lnTo>
                                <a:pt x="177" y="117"/>
                              </a:lnTo>
                              <a:lnTo>
                                <a:pt x="177" y="0"/>
                              </a:lnTo>
                              <a:lnTo>
                                <a:pt x="213" y="0"/>
                              </a:lnTo>
                              <a:lnTo>
                                <a:pt x="213" y="163"/>
                              </a:lnTo>
                            </a:path>
                          </a:pathLst>
                        </a:custGeom>
                        <a:noFill/>
                        <a:ln w="1524">
                          <a:solidFill>
                            <a:srgbClr val="F48534"/>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42A7612" id="Group 35" o:spid="_x0000_s1026" style="position:absolute;margin-left:574.6pt;margin-top:679.4pt;width:10.8pt;height:8.3pt;z-index:-251651072;mso-position-horizontal-relative:page;mso-position-vertical-relative:page" coordorigin="11492,13588" coordsize="216,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">
              <o:lock v:ext="edit" aspectratio="t"/>
              <v:line id="Line 2549" o:spid="_x0000_s1027" style="position:absolute;visibility:visible;mso-wrap-style:square" from="11494,13729" to="11707,137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" strokecolor="#f48534" strokeweight="2.3pt">
                <v:path arrowok="f"/>
                <o:lock v:ext="edit" aspectratio="t" shapetype="f"/>
              </v:line>
              <v:rect id="Rectangle 2548" o:spid="_x0000_s1028" style="position:absolute;left:11671;top:13588;width:36;height: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" fillcolor="#f48534" stroked="f">
                <v:fill opacity="26214f"/>
                <o:lock v:ext="edit" aspectratio="t"/>
              </v:rect>
              <v:shape id="Freeform 2547" o:spid="_x0000_s1029" style="position:absolute;left:11493;top:13588;width:214;height:164;visibility:visible;mso-wrap-style:square;v-text-anchor:top" coordsize="214,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" path="m213,163l,163,,117r177,l177,r36,l213,163e" filled="f" strokecolor="#f48534" strokeweight=".12pt">
                <v:path o:connecttype="custom" o:connectlocs="213,13752;0,13752;0,13706;177,13706;177,13589;213,13589;213,13752" o:connectangles="0,0,0,0,0,0,0"/>
                <o:lock v:ext="edit" aspectratio="t"/>
              </v:shape>
              <w10:wrap anchorx="page" anchory="page"/>
            </v:group>
          </w:pict>
        </mc:Fallback>
      </mc:AlternateContent>
    </w:r>
    <w:r>
      <w:rPr>
        <w:noProof/>
        <w:lang w:val="en-US" w:eastAsia="en-US"/>
      </w:rPr>
      <mc:AlternateContent>
        <mc:Choice Requires="wpg">
          <w:drawing>
            <wp:anchor distT="0" distB="0" distL="114300" distR="114300" simplePos="0" relativeHeight="251666432" behindDoc="1" locked="0" layoutInCell="1" allowOverlap="1" wp14:anchorId="42DD712A" wp14:editId="79F8B9C3">
              <wp:simplePos x="0" y="0"/>
              <wp:positionH relativeFrom="page">
                <wp:posOffset>7296150</wp:posOffset>
              </wp:positionH>
              <wp:positionV relativeFrom="page">
                <wp:posOffset>8579485</wp:posOffset>
              </wp:positionV>
              <wp:extent cx="139065" cy="30480"/>
              <wp:effectExtent l="0" t="0" r="32385" b="26670"/>
              <wp:wrapNone/>
              <wp:docPr id="32" name="Group 3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9065" cy="30480"/>
                        <a:chOff x="11490" y="13511"/>
                        <a:chExt cx="219" cy="48"/>
                      </a:xfrm>
                    </wpg:grpSpPr>
                    <wps:wsp>
                      <wps:cNvPr id="33" name="Line 2545"/>
                      <wps:cNvCnPr>
                        <a:cxnSpLocks noChangeAspect="1" noChangeArrowheads="1"/>
                      </wps:cNvCnPr>
                      <wps:spPr bwMode="auto">
                        <a:xfrm>
                          <a:off x="11491" y="13535"/>
                          <a:ext cx="216" cy="0"/>
                        </a:xfrm>
                        <a:prstGeom prst="line">
                          <a:avLst/>
                        </a:prstGeom>
                        <a:noFill/>
                        <a:ln w="28956">
                          <a:solidFill>
                            <a:srgbClr val="F48534"/>
                          </a:solidFill>
                          <a:prstDash val="solid"/>
                          <a:round/>
                          <a:headEnd/>
                          <a:tailEnd/>
                        </a:ln>
                        <a:extLst>
                          <a:ext uri="{909E8E84-426E-40DD-AFC4-6F175D3DCCD1}">
                            <a14:hiddenFill xmlns:a14="http://schemas.microsoft.com/office/drawing/2010/main">
                              <a:noFill/>
                            </a14:hiddenFill>
                          </a:ext>
                        </a:extLst>
                      </wps:spPr>
                      <wps:bodyPr/>
                    </wps:wsp>
                    <wps:wsp>
                      <wps:cNvPr id="34" name="Rectangle 2544"/>
                      <wps:cNvSpPr>
                        <a:spLocks noChangeAspect="1" noChangeArrowheads="1"/>
                      </wps:cNvSpPr>
                      <wps:spPr bwMode="auto">
                        <a:xfrm>
                          <a:off x="11491" y="13512"/>
                          <a:ext cx="216" cy="46"/>
                        </a:xfrm>
                        <a:prstGeom prst="rect">
                          <a:avLst/>
                        </a:prstGeom>
                        <a:noFill/>
                        <a:ln w="1524">
                          <a:solidFill>
                            <a:srgbClr val="F48534"/>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53C6BB7" id="Group 32" o:spid="_x0000_s1026" style="position:absolute;margin-left:574.5pt;margin-top:675.55pt;width:10.95pt;height:2.4pt;z-index:-251650048;mso-position-horizontal-relative:page;mso-position-vertical-relative:page" coordorigin="11490,13511" coordsize="219,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">
              <o:lock v:ext="edit" aspectratio="t"/>
              <v:line id="Line 2545" o:spid="_x0000_s1027" style="position:absolute;visibility:visible;mso-wrap-style:square" from="11491,13535" to="11707,135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" strokecolor="#f48534" strokeweight="2.28pt">
                <v:path arrowok="f"/>
                <o:lock v:ext="edit" aspectratio="t" shapetype="f"/>
              </v:line>
              <v:rect id="Rectangle 2544" o:spid="_x0000_s1028" style="position:absolute;left:11491;top:13512;width:216;height: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" filled="f" strokecolor="#f48534" strokeweight=".12pt">
                <o:lock v:ext="edit" aspectratio="t"/>
              </v:rect>
              <w10:wrap anchorx="page" anchory="page"/>
            </v:group>
          </w:pict>
        </mc:Fallback>
      </mc:AlternateContent>
    </w:r>
    <w:r>
      <w:rPr>
        <w:noProof/>
        <w:lang w:val="en-US" w:eastAsia="en-US"/>
      </w:rPr>
      <mc:AlternateContent>
        <mc:Choice Requires="wpg">
          <w:drawing>
            <wp:anchor distT="0" distB="0" distL="114300" distR="114300" simplePos="0" relativeHeight="251667456" behindDoc="1" locked="0" layoutInCell="1" allowOverlap="1" wp14:anchorId="62F792F8" wp14:editId="612A270B">
              <wp:simplePos x="0" y="0"/>
              <wp:positionH relativeFrom="page">
                <wp:posOffset>7296150</wp:posOffset>
              </wp:positionH>
              <wp:positionV relativeFrom="page">
                <wp:posOffset>8428355</wp:posOffset>
              </wp:positionV>
              <wp:extent cx="139065" cy="123825"/>
              <wp:effectExtent l="9525" t="8255" r="3810" b="10795"/>
              <wp:wrapNone/>
              <wp:docPr id="29" name="Group 2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9065" cy="123825"/>
                        <a:chOff x="11490" y="13273"/>
                        <a:chExt cx="219" cy="195"/>
                      </a:xfrm>
                    </wpg:grpSpPr>
                    <wps:wsp>
                      <wps:cNvPr id="30" name="AutoShape 2542"/>
                      <wps:cNvSpPr>
                        <a:spLocks noChangeAspect="1" noChangeArrowheads="1"/>
                      </wps:cNvSpPr>
                      <wps:spPr bwMode="auto">
                        <a:xfrm>
                          <a:off x="11491" y="13274"/>
                          <a:ext cx="216" cy="192"/>
                        </a:xfrm>
                        <a:custGeom>
                          <a:avLst/>
                          <a:gdLst>
                            <a:gd name="T0" fmla="*/ 55 w 216"/>
                            <a:gd name="T1" fmla="*/ 13284 h 192"/>
                            <a:gd name="T2" fmla="*/ 41 w 216"/>
                            <a:gd name="T3" fmla="*/ 13286 h 192"/>
                            <a:gd name="T4" fmla="*/ 29 w 216"/>
                            <a:gd name="T5" fmla="*/ 13291 h 192"/>
                            <a:gd name="T6" fmla="*/ 19 w 216"/>
                            <a:gd name="T7" fmla="*/ 13301 h 192"/>
                            <a:gd name="T8" fmla="*/ 12 w 216"/>
                            <a:gd name="T9" fmla="*/ 13310 h 192"/>
                            <a:gd name="T10" fmla="*/ 5 w 216"/>
                            <a:gd name="T11" fmla="*/ 13322 h 192"/>
                            <a:gd name="T12" fmla="*/ 3 w 216"/>
                            <a:gd name="T13" fmla="*/ 13334 h 192"/>
                            <a:gd name="T14" fmla="*/ 0 w 216"/>
                            <a:gd name="T15" fmla="*/ 13351 h 192"/>
                            <a:gd name="T16" fmla="*/ 0 w 216"/>
                            <a:gd name="T17" fmla="*/ 13466 h 192"/>
                            <a:gd name="T18" fmla="*/ 216 w 216"/>
                            <a:gd name="T19" fmla="*/ 13466 h 192"/>
                            <a:gd name="T20" fmla="*/ 216 w 216"/>
                            <a:gd name="T21" fmla="*/ 13421 h 192"/>
                            <a:gd name="T22" fmla="*/ 36 w 216"/>
                            <a:gd name="T23" fmla="*/ 13421 h 192"/>
                            <a:gd name="T24" fmla="*/ 36 w 216"/>
                            <a:gd name="T25" fmla="*/ 13354 h 192"/>
                            <a:gd name="T26" fmla="*/ 39 w 216"/>
                            <a:gd name="T27" fmla="*/ 13344 h 192"/>
                            <a:gd name="T28" fmla="*/ 43 w 216"/>
                            <a:gd name="T29" fmla="*/ 13337 h 192"/>
                            <a:gd name="T30" fmla="*/ 51 w 216"/>
                            <a:gd name="T31" fmla="*/ 13332 h 192"/>
                            <a:gd name="T32" fmla="*/ 60 w 216"/>
                            <a:gd name="T33" fmla="*/ 13330 h 192"/>
                            <a:gd name="T34" fmla="*/ 132 w 216"/>
                            <a:gd name="T35" fmla="*/ 13330 h 192"/>
                            <a:gd name="T36" fmla="*/ 135 w 216"/>
                            <a:gd name="T37" fmla="*/ 13327 h 192"/>
                            <a:gd name="T38" fmla="*/ 144 w 216"/>
                            <a:gd name="T39" fmla="*/ 13322 h 192"/>
                            <a:gd name="T40" fmla="*/ 213 w 216"/>
                            <a:gd name="T41" fmla="*/ 13322 h 192"/>
                            <a:gd name="T42" fmla="*/ 212 w 216"/>
                            <a:gd name="T43" fmla="*/ 13318 h 192"/>
                            <a:gd name="T44" fmla="*/ 101 w 216"/>
                            <a:gd name="T45" fmla="*/ 13318 h 192"/>
                            <a:gd name="T46" fmla="*/ 94 w 216"/>
                            <a:gd name="T47" fmla="*/ 13303 h 192"/>
                            <a:gd name="T48" fmla="*/ 82 w 216"/>
                            <a:gd name="T49" fmla="*/ 13294 h 192"/>
                            <a:gd name="T50" fmla="*/ 70 w 216"/>
                            <a:gd name="T51" fmla="*/ 13286 h 192"/>
                            <a:gd name="T52" fmla="*/ 55 w 216"/>
                            <a:gd name="T53" fmla="*/ 13284 h 192"/>
                            <a:gd name="T54" fmla="*/ 132 w 216"/>
                            <a:gd name="T55" fmla="*/ 13330 h 192"/>
                            <a:gd name="T56" fmla="*/ 60 w 216"/>
                            <a:gd name="T57" fmla="*/ 13330 h 192"/>
                            <a:gd name="T58" fmla="*/ 70 w 216"/>
                            <a:gd name="T59" fmla="*/ 13332 h 192"/>
                            <a:gd name="T60" fmla="*/ 77 w 216"/>
                            <a:gd name="T61" fmla="*/ 13337 h 192"/>
                            <a:gd name="T62" fmla="*/ 84 w 216"/>
                            <a:gd name="T63" fmla="*/ 13346 h 192"/>
                            <a:gd name="T64" fmla="*/ 87 w 216"/>
                            <a:gd name="T65" fmla="*/ 13356 h 192"/>
                            <a:gd name="T66" fmla="*/ 87 w 216"/>
                            <a:gd name="T67" fmla="*/ 13421 h 192"/>
                            <a:gd name="T68" fmla="*/ 123 w 216"/>
                            <a:gd name="T69" fmla="*/ 13421 h 192"/>
                            <a:gd name="T70" fmla="*/ 123 w 216"/>
                            <a:gd name="T71" fmla="*/ 13356 h 192"/>
                            <a:gd name="T72" fmla="*/ 125 w 216"/>
                            <a:gd name="T73" fmla="*/ 13342 h 192"/>
                            <a:gd name="T74" fmla="*/ 130 w 216"/>
                            <a:gd name="T75" fmla="*/ 13332 h 192"/>
                            <a:gd name="T76" fmla="*/ 132 w 216"/>
                            <a:gd name="T77" fmla="*/ 13330 h 192"/>
                            <a:gd name="T78" fmla="*/ 213 w 216"/>
                            <a:gd name="T79" fmla="*/ 13322 h 192"/>
                            <a:gd name="T80" fmla="*/ 163 w 216"/>
                            <a:gd name="T81" fmla="*/ 13322 h 192"/>
                            <a:gd name="T82" fmla="*/ 171 w 216"/>
                            <a:gd name="T83" fmla="*/ 13330 h 192"/>
                            <a:gd name="T84" fmla="*/ 175 w 216"/>
                            <a:gd name="T85" fmla="*/ 13337 h 192"/>
                            <a:gd name="T86" fmla="*/ 180 w 216"/>
                            <a:gd name="T87" fmla="*/ 13346 h 192"/>
                            <a:gd name="T88" fmla="*/ 180 w 216"/>
                            <a:gd name="T89" fmla="*/ 13421 h 192"/>
                            <a:gd name="T90" fmla="*/ 216 w 216"/>
                            <a:gd name="T91" fmla="*/ 13421 h 192"/>
                            <a:gd name="T92" fmla="*/ 216 w 216"/>
                            <a:gd name="T93" fmla="*/ 13332 h 192"/>
                            <a:gd name="T94" fmla="*/ 213 w 216"/>
                            <a:gd name="T95" fmla="*/ 13322 h 192"/>
                            <a:gd name="T96" fmla="*/ 154 w 216"/>
                            <a:gd name="T97" fmla="*/ 13274 h 192"/>
                            <a:gd name="T98" fmla="*/ 144 w 216"/>
                            <a:gd name="T99" fmla="*/ 13274 h 192"/>
                            <a:gd name="T100" fmla="*/ 130 w 216"/>
                            <a:gd name="T101" fmla="*/ 13279 h 192"/>
                            <a:gd name="T102" fmla="*/ 123 w 216"/>
                            <a:gd name="T103" fmla="*/ 13284 h 192"/>
                            <a:gd name="T104" fmla="*/ 115 w 216"/>
                            <a:gd name="T105" fmla="*/ 13291 h 192"/>
                            <a:gd name="T106" fmla="*/ 111 w 216"/>
                            <a:gd name="T107" fmla="*/ 13298 h 192"/>
                            <a:gd name="T108" fmla="*/ 101 w 216"/>
                            <a:gd name="T109" fmla="*/ 13318 h 192"/>
                            <a:gd name="T110" fmla="*/ 212 w 216"/>
                            <a:gd name="T111" fmla="*/ 13318 h 192"/>
                            <a:gd name="T112" fmla="*/ 211 w 216"/>
                            <a:gd name="T113" fmla="*/ 13315 h 192"/>
                            <a:gd name="T114" fmla="*/ 204 w 216"/>
                            <a:gd name="T115" fmla="*/ 13301 h 192"/>
                            <a:gd name="T116" fmla="*/ 195 w 216"/>
                            <a:gd name="T117" fmla="*/ 13289 h 192"/>
                            <a:gd name="T118" fmla="*/ 183 w 216"/>
                            <a:gd name="T119" fmla="*/ 13282 h 192"/>
                            <a:gd name="T120" fmla="*/ 168 w 216"/>
                            <a:gd name="T121" fmla="*/ 13277 h 192"/>
                            <a:gd name="T122" fmla="*/ 154 w 216"/>
                            <a:gd name="T123" fmla="*/ 13274 h 192"/>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 name="T183" fmla="*/ 0 60000 65536"/>
                            <a:gd name="T184" fmla="*/ 0 60000 65536"/>
                            <a:gd name="T185" fmla="*/ 0 60000 65536"/>
                          </a:gdLst>
                          <a:ahLst/>
                          <a:cxnLst>
                            <a:cxn ang="T124">
                              <a:pos x="T0" y="T1"/>
                            </a:cxn>
                            <a:cxn ang="T125">
                              <a:pos x="T2" y="T3"/>
                            </a:cxn>
                            <a:cxn ang="T126">
                              <a:pos x="T4" y="T5"/>
                            </a:cxn>
                            <a:cxn ang="T127">
                              <a:pos x="T6" y="T7"/>
                            </a:cxn>
                            <a:cxn ang="T128">
                              <a:pos x="T8" y="T9"/>
                            </a:cxn>
                            <a:cxn ang="T129">
                              <a:pos x="T10" y="T11"/>
                            </a:cxn>
                            <a:cxn ang="T130">
                              <a:pos x="T12" y="T13"/>
                            </a:cxn>
                            <a:cxn ang="T131">
                              <a:pos x="T14" y="T15"/>
                            </a:cxn>
                            <a:cxn ang="T132">
                              <a:pos x="T16" y="T17"/>
                            </a:cxn>
                            <a:cxn ang="T133">
                              <a:pos x="T18" y="T19"/>
                            </a:cxn>
                            <a:cxn ang="T134">
                              <a:pos x="T20" y="T21"/>
                            </a:cxn>
                            <a:cxn ang="T135">
                              <a:pos x="T22" y="T23"/>
                            </a:cxn>
                            <a:cxn ang="T136">
                              <a:pos x="T24" y="T25"/>
                            </a:cxn>
                            <a:cxn ang="T137">
                              <a:pos x="T26" y="T27"/>
                            </a:cxn>
                            <a:cxn ang="T138">
                              <a:pos x="T28" y="T29"/>
                            </a:cxn>
                            <a:cxn ang="T139">
                              <a:pos x="T30" y="T31"/>
                            </a:cxn>
                            <a:cxn ang="T140">
                              <a:pos x="T32" y="T33"/>
                            </a:cxn>
                            <a:cxn ang="T141">
                              <a:pos x="T34" y="T35"/>
                            </a:cxn>
                            <a:cxn ang="T142">
                              <a:pos x="T36" y="T37"/>
                            </a:cxn>
                            <a:cxn ang="T143">
                              <a:pos x="T38" y="T39"/>
                            </a:cxn>
                            <a:cxn ang="T144">
                              <a:pos x="T40" y="T41"/>
                            </a:cxn>
                            <a:cxn ang="T145">
                              <a:pos x="T42" y="T43"/>
                            </a:cxn>
                            <a:cxn ang="T146">
                              <a:pos x="T44" y="T45"/>
                            </a:cxn>
                            <a:cxn ang="T147">
                              <a:pos x="T46" y="T47"/>
                            </a:cxn>
                            <a:cxn ang="T148">
                              <a:pos x="T48" y="T49"/>
                            </a:cxn>
                            <a:cxn ang="T149">
                              <a:pos x="T50" y="T51"/>
                            </a:cxn>
                            <a:cxn ang="T150">
                              <a:pos x="T52" y="T53"/>
                            </a:cxn>
                            <a:cxn ang="T151">
                              <a:pos x="T54" y="T55"/>
                            </a:cxn>
                            <a:cxn ang="T152">
                              <a:pos x="T56" y="T57"/>
                            </a:cxn>
                            <a:cxn ang="T153">
                              <a:pos x="T58" y="T59"/>
                            </a:cxn>
                            <a:cxn ang="T154">
                              <a:pos x="T60" y="T61"/>
                            </a:cxn>
                            <a:cxn ang="T155">
                              <a:pos x="T62" y="T63"/>
                            </a:cxn>
                            <a:cxn ang="T156">
                              <a:pos x="T64" y="T65"/>
                            </a:cxn>
                            <a:cxn ang="T157">
                              <a:pos x="T66" y="T67"/>
                            </a:cxn>
                            <a:cxn ang="T158">
                              <a:pos x="T68" y="T69"/>
                            </a:cxn>
                            <a:cxn ang="T159">
                              <a:pos x="T70" y="T71"/>
                            </a:cxn>
                            <a:cxn ang="T160">
                              <a:pos x="T72" y="T73"/>
                            </a:cxn>
                            <a:cxn ang="T161">
                              <a:pos x="T74" y="T75"/>
                            </a:cxn>
                            <a:cxn ang="T162">
                              <a:pos x="T76" y="T77"/>
                            </a:cxn>
                            <a:cxn ang="T163">
                              <a:pos x="T78" y="T79"/>
                            </a:cxn>
                            <a:cxn ang="T164">
                              <a:pos x="T80" y="T81"/>
                            </a:cxn>
                            <a:cxn ang="T165">
                              <a:pos x="T82" y="T83"/>
                            </a:cxn>
                            <a:cxn ang="T166">
                              <a:pos x="T84" y="T85"/>
                            </a:cxn>
                            <a:cxn ang="T167">
                              <a:pos x="T86" y="T87"/>
                            </a:cxn>
                            <a:cxn ang="T168">
                              <a:pos x="T88" y="T89"/>
                            </a:cxn>
                            <a:cxn ang="T169">
                              <a:pos x="T90" y="T91"/>
                            </a:cxn>
                            <a:cxn ang="T170">
                              <a:pos x="T92" y="T93"/>
                            </a:cxn>
                            <a:cxn ang="T171">
                              <a:pos x="T94" y="T95"/>
                            </a:cxn>
                            <a:cxn ang="T172">
                              <a:pos x="T96" y="T97"/>
                            </a:cxn>
                            <a:cxn ang="T173">
                              <a:pos x="T98" y="T99"/>
                            </a:cxn>
                            <a:cxn ang="T174">
                              <a:pos x="T100" y="T101"/>
                            </a:cxn>
                            <a:cxn ang="T175">
                              <a:pos x="T102" y="T103"/>
                            </a:cxn>
                            <a:cxn ang="T176">
                              <a:pos x="T104" y="T105"/>
                            </a:cxn>
                            <a:cxn ang="T177">
                              <a:pos x="T106" y="T107"/>
                            </a:cxn>
                            <a:cxn ang="T178">
                              <a:pos x="T108" y="T109"/>
                            </a:cxn>
                            <a:cxn ang="T179">
                              <a:pos x="T110" y="T111"/>
                            </a:cxn>
                            <a:cxn ang="T180">
                              <a:pos x="T112" y="T113"/>
                            </a:cxn>
                            <a:cxn ang="T181">
                              <a:pos x="T114" y="T115"/>
                            </a:cxn>
                            <a:cxn ang="T182">
                              <a:pos x="T116" y="T117"/>
                            </a:cxn>
                            <a:cxn ang="T183">
                              <a:pos x="T118" y="T119"/>
                            </a:cxn>
                            <a:cxn ang="T184">
                              <a:pos x="T120" y="T121"/>
                            </a:cxn>
                            <a:cxn ang="T185">
                              <a:pos x="T122" y="T123"/>
                            </a:cxn>
                          </a:cxnLst>
                          <a:rect l="0" t="0" r="r" b="b"/>
                          <a:pathLst>
                            <a:path w="216" h="192">
                              <a:moveTo>
                                <a:pt x="55" y="10"/>
                              </a:moveTo>
                              <a:lnTo>
                                <a:pt x="41" y="12"/>
                              </a:lnTo>
                              <a:lnTo>
                                <a:pt x="29" y="17"/>
                              </a:lnTo>
                              <a:lnTo>
                                <a:pt x="19" y="27"/>
                              </a:lnTo>
                              <a:lnTo>
                                <a:pt x="12" y="36"/>
                              </a:lnTo>
                              <a:lnTo>
                                <a:pt x="5" y="48"/>
                              </a:lnTo>
                              <a:lnTo>
                                <a:pt x="3" y="60"/>
                              </a:lnTo>
                              <a:lnTo>
                                <a:pt x="0" y="77"/>
                              </a:lnTo>
                              <a:lnTo>
                                <a:pt x="0" y="192"/>
                              </a:lnTo>
                              <a:lnTo>
                                <a:pt x="216" y="192"/>
                              </a:lnTo>
                              <a:lnTo>
                                <a:pt x="216" y="147"/>
                              </a:lnTo>
                              <a:lnTo>
                                <a:pt x="36" y="147"/>
                              </a:lnTo>
                              <a:lnTo>
                                <a:pt x="36" y="80"/>
                              </a:lnTo>
                              <a:lnTo>
                                <a:pt x="39" y="70"/>
                              </a:lnTo>
                              <a:lnTo>
                                <a:pt x="43" y="63"/>
                              </a:lnTo>
                              <a:lnTo>
                                <a:pt x="51" y="58"/>
                              </a:lnTo>
                              <a:lnTo>
                                <a:pt x="60" y="56"/>
                              </a:lnTo>
                              <a:lnTo>
                                <a:pt x="132" y="56"/>
                              </a:lnTo>
                              <a:lnTo>
                                <a:pt x="135" y="53"/>
                              </a:lnTo>
                              <a:lnTo>
                                <a:pt x="144" y="48"/>
                              </a:lnTo>
                              <a:lnTo>
                                <a:pt x="213" y="48"/>
                              </a:lnTo>
                              <a:lnTo>
                                <a:pt x="212" y="44"/>
                              </a:lnTo>
                              <a:lnTo>
                                <a:pt x="101" y="44"/>
                              </a:lnTo>
                              <a:lnTo>
                                <a:pt x="94" y="29"/>
                              </a:lnTo>
                              <a:lnTo>
                                <a:pt x="82" y="20"/>
                              </a:lnTo>
                              <a:lnTo>
                                <a:pt x="70" y="12"/>
                              </a:lnTo>
                              <a:lnTo>
                                <a:pt x="55" y="10"/>
                              </a:lnTo>
                              <a:close/>
                              <a:moveTo>
                                <a:pt x="132" y="56"/>
                              </a:moveTo>
                              <a:lnTo>
                                <a:pt x="60" y="56"/>
                              </a:lnTo>
                              <a:lnTo>
                                <a:pt x="70" y="58"/>
                              </a:lnTo>
                              <a:lnTo>
                                <a:pt x="77" y="63"/>
                              </a:lnTo>
                              <a:lnTo>
                                <a:pt x="84" y="72"/>
                              </a:lnTo>
                              <a:lnTo>
                                <a:pt x="87" y="82"/>
                              </a:lnTo>
                              <a:lnTo>
                                <a:pt x="87" y="147"/>
                              </a:lnTo>
                              <a:lnTo>
                                <a:pt x="123" y="147"/>
                              </a:lnTo>
                              <a:lnTo>
                                <a:pt x="123" y="82"/>
                              </a:lnTo>
                              <a:lnTo>
                                <a:pt x="125" y="68"/>
                              </a:lnTo>
                              <a:lnTo>
                                <a:pt x="130" y="58"/>
                              </a:lnTo>
                              <a:lnTo>
                                <a:pt x="132" y="56"/>
                              </a:lnTo>
                              <a:close/>
                              <a:moveTo>
                                <a:pt x="213" y="48"/>
                              </a:moveTo>
                              <a:lnTo>
                                <a:pt x="163" y="48"/>
                              </a:lnTo>
                              <a:lnTo>
                                <a:pt x="171" y="56"/>
                              </a:lnTo>
                              <a:lnTo>
                                <a:pt x="175" y="63"/>
                              </a:lnTo>
                              <a:lnTo>
                                <a:pt x="180" y="72"/>
                              </a:lnTo>
                              <a:lnTo>
                                <a:pt x="180" y="147"/>
                              </a:lnTo>
                              <a:lnTo>
                                <a:pt x="216" y="147"/>
                              </a:lnTo>
                              <a:lnTo>
                                <a:pt x="216" y="58"/>
                              </a:lnTo>
                              <a:lnTo>
                                <a:pt x="213" y="48"/>
                              </a:lnTo>
                              <a:close/>
                              <a:moveTo>
                                <a:pt x="154" y="0"/>
                              </a:moveTo>
                              <a:lnTo>
                                <a:pt x="144" y="0"/>
                              </a:lnTo>
                              <a:lnTo>
                                <a:pt x="130" y="5"/>
                              </a:lnTo>
                              <a:lnTo>
                                <a:pt x="123" y="10"/>
                              </a:lnTo>
                              <a:lnTo>
                                <a:pt x="115" y="17"/>
                              </a:lnTo>
                              <a:lnTo>
                                <a:pt x="111" y="24"/>
                              </a:lnTo>
                              <a:lnTo>
                                <a:pt x="101" y="44"/>
                              </a:lnTo>
                              <a:lnTo>
                                <a:pt x="212" y="44"/>
                              </a:lnTo>
                              <a:lnTo>
                                <a:pt x="211" y="41"/>
                              </a:lnTo>
                              <a:lnTo>
                                <a:pt x="204" y="27"/>
                              </a:lnTo>
                              <a:lnTo>
                                <a:pt x="195" y="15"/>
                              </a:lnTo>
                              <a:lnTo>
                                <a:pt x="183" y="8"/>
                              </a:lnTo>
                              <a:lnTo>
                                <a:pt x="168" y="3"/>
                              </a:lnTo>
                              <a:lnTo>
                                <a:pt x="154" y="0"/>
                              </a:lnTo>
                              <a:close/>
                            </a:path>
                          </a:pathLst>
                        </a:custGeom>
                        <a:solidFill>
                          <a:srgbClr val="F48534">
                            <a:alpha val="3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 name="AutoShape 2541"/>
                      <wps:cNvSpPr>
                        <a:spLocks noChangeAspect="1" noChangeArrowheads="1"/>
                      </wps:cNvSpPr>
                      <wps:spPr bwMode="auto">
                        <a:xfrm>
                          <a:off x="11491" y="14272"/>
                          <a:ext cx="216" cy="192"/>
                        </a:xfrm>
                        <a:custGeom>
                          <a:avLst/>
                          <a:gdLst>
                            <a:gd name="T0" fmla="*/ 0 w 216"/>
                            <a:gd name="T1" fmla="*/ 13375 h 192"/>
                            <a:gd name="T2" fmla="*/ 3 w 216"/>
                            <a:gd name="T3" fmla="*/ 13334 h 192"/>
                            <a:gd name="T4" fmla="*/ 12 w 216"/>
                            <a:gd name="T5" fmla="*/ 13310 h 192"/>
                            <a:gd name="T6" fmla="*/ 29 w 216"/>
                            <a:gd name="T7" fmla="*/ 13291 h 192"/>
                            <a:gd name="T8" fmla="*/ 55 w 216"/>
                            <a:gd name="T9" fmla="*/ 13284 h 192"/>
                            <a:gd name="T10" fmla="*/ 82 w 216"/>
                            <a:gd name="T11" fmla="*/ 13294 h 192"/>
                            <a:gd name="T12" fmla="*/ 101 w 216"/>
                            <a:gd name="T13" fmla="*/ 13318 h 192"/>
                            <a:gd name="T14" fmla="*/ 111 w 216"/>
                            <a:gd name="T15" fmla="*/ 13298 h 192"/>
                            <a:gd name="T16" fmla="*/ 123 w 216"/>
                            <a:gd name="T17" fmla="*/ 13284 h 192"/>
                            <a:gd name="T18" fmla="*/ 137 w 216"/>
                            <a:gd name="T19" fmla="*/ 13277 h 192"/>
                            <a:gd name="T20" fmla="*/ 154 w 216"/>
                            <a:gd name="T21" fmla="*/ 13274 h 192"/>
                            <a:gd name="T22" fmla="*/ 183 w 216"/>
                            <a:gd name="T23" fmla="*/ 13282 h 192"/>
                            <a:gd name="T24" fmla="*/ 204 w 216"/>
                            <a:gd name="T25" fmla="*/ 13301 h 192"/>
                            <a:gd name="T26" fmla="*/ 216 w 216"/>
                            <a:gd name="T27" fmla="*/ 13332 h 192"/>
                            <a:gd name="T28" fmla="*/ 216 w 216"/>
                            <a:gd name="T29" fmla="*/ 13390 h 192"/>
                            <a:gd name="T30" fmla="*/ 0 w 216"/>
                            <a:gd name="T31" fmla="*/ 13466 h 192"/>
                            <a:gd name="T32" fmla="*/ 87 w 216"/>
                            <a:gd name="T33" fmla="*/ 13421 h 192"/>
                            <a:gd name="T34" fmla="*/ 87 w 216"/>
                            <a:gd name="T35" fmla="*/ 13368 h 192"/>
                            <a:gd name="T36" fmla="*/ 84 w 216"/>
                            <a:gd name="T37" fmla="*/ 13346 h 192"/>
                            <a:gd name="T38" fmla="*/ 70 w 216"/>
                            <a:gd name="T39" fmla="*/ 13332 h 192"/>
                            <a:gd name="T40" fmla="*/ 51 w 216"/>
                            <a:gd name="T41" fmla="*/ 13332 h 192"/>
                            <a:gd name="T42" fmla="*/ 39 w 216"/>
                            <a:gd name="T43" fmla="*/ 13344 h 192"/>
                            <a:gd name="T44" fmla="*/ 36 w 216"/>
                            <a:gd name="T45" fmla="*/ 13368 h 192"/>
                            <a:gd name="T46" fmla="*/ 36 w 216"/>
                            <a:gd name="T47" fmla="*/ 13421 h 192"/>
                            <a:gd name="T48" fmla="*/ 180 w 216"/>
                            <a:gd name="T49" fmla="*/ 13421 h 192"/>
                            <a:gd name="T50" fmla="*/ 180 w 216"/>
                            <a:gd name="T51" fmla="*/ 13356 h 192"/>
                            <a:gd name="T52" fmla="*/ 175 w 216"/>
                            <a:gd name="T53" fmla="*/ 13337 h 192"/>
                            <a:gd name="T54" fmla="*/ 163 w 216"/>
                            <a:gd name="T55" fmla="*/ 13322 h 192"/>
                            <a:gd name="T56" fmla="*/ 144 w 216"/>
                            <a:gd name="T57" fmla="*/ 13322 h 192"/>
                            <a:gd name="T58" fmla="*/ 130 w 216"/>
                            <a:gd name="T59" fmla="*/ 13332 h 192"/>
                            <a:gd name="T60" fmla="*/ 123 w 216"/>
                            <a:gd name="T61" fmla="*/ 13356 h 192"/>
                            <a:gd name="T62" fmla="*/ 123 w 216"/>
                            <a:gd name="T63" fmla="*/ 13421 h 192"/>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Lst>
                          <a:ahLst/>
                          <a:cxnLst>
                            <a:cxn ang="T64">
                              <a:pos x="T0" y="T1"/>
                            </a:cxn>
                            <a:cxn ang="T65">
                              <a:pos x="T2" y="T3"/>
                            </a:cxn>
                            <a:cxn ang="T66">
                              <a:pos x="T4" y="T5"/>
                            </a:cxn>
                            <a:cxn ang="T67">
                              <a:pos x="T6" y="T7"/>
                            </a:cxn>
                            <a:cxn ang="T68">
                              <a:pos x="T8" y="T9"/>
                            </a:cxn>
                            <a:cxn ang="T69">
                              <a:pos x="T10" y="T11"/>
                            </a:cxn>
                            <a:cxn ang="T70">
                              <a:pos x="T12" y="T13"/>
                            </a:cxn>
                            <a:cxn ang="T71">
                              <a:pos x="T14" y="T15"/>
                            </a:cxn>
                            <a:cxn ang="T72">
                              <a:pos x="T16" y="T17"/>
                            </a:cxn>
                            <a:cxn ang="T73">
                              <a:pos x="T18" y="T19"/>
                            </a:cxn>
                            <a:cxn ang="T74">
                              <a:pos x="T20" y="T21"/>
                            </a:cxn>
                            <a:cxn ang="T75">
                              <a:pos x="T22" y="T23"/>
                            </a:cxn>
                            <a:cxn ang="T76">
                              <a:pos x="T24" y="T25"/>
                            </a:cxn>
                            <a:cxn ang="T77">
                              <a:pos x="T26" y="T27"/>
                            </a:cxn>
                            <a:cxn ang="T78">
                              <a:pos x="T28" y="T29"/>
                            </a:cxn>
                            <a:cxn ang="T79">
                              <a:pos x="T30" y="T31"/>
                            </a:cxn>
                            <a:cxn ang="T80">
                              <a:pos x="T32" y="T33"/>
                            </a:cxn>
                            <a:cxn ang="T81">
                              <a:pos x="T34" y="T35"/>
                            </a:cxn>
                            <a:cxn ang="T82">
                              <a:pos x="T36" y="T37"/>
                            </a:cxn>
                            <a:cxn ang="T83">
                              <a:pos x="T38" y="T39"/>
                            </a:cxn>
                            <a:cxn ang="T84">
                              <a:pos x="T40" y="T41"/>
                            </a:cxn>
                            <a:cxn ang="T85">
                              <a:pos x="T42" y="T43"/>
                            </a:cxn>
                            <a:cxn ang="T86">
                              <a:pos x="T44" y="T45"/>
                            </a:cxn>
                            <a:cxn ang="T87">
                              <a:pos x="T46" y="T47"/>
                            </a:cxn>
                            <a:cxn ang="T88">
                              <a:pos x="T48" y="T49"/>
                            </a:cxn>
                            <a:cxn ang="T89">
                              <a:pos x="T50" y="T51"/>
                            </a:cxn>
                            <a:cxn ang="T90">
                              <a:pos x="T52" y="T53"/>
                            </a:cxn>
                            <a:cxn ang="T91">
                              <a:pos x="T54" y="T55"/>
                            </a:cxn>
                            <a:cxn ang="T92">
                              <a:pos x="T56" y="T57"/>
                            </a:cxn>
                            <a:cxn ang="T93">
                              <a:pos x="T58" y="T59"/>
                            </a:cxn>
                            <a:cxn ang="T94">
                              <a:pos x="T60" y="T61"/>
                            </a:cxn>
                            <a:cxn ang="T95">
                              <a:pos x="T62" y="T63"/>
                            </a:cxn>
                          </a:cxnLst>
                          <a:rect l="0" t="0" r="r" b="b"/>
                          <a:pathLst>
                            <a:path w="216" h="192">
                              <a:moveTo>
                                <a:pt x="0" y="-807"/>
                              </a:moveTo>
                              <a:lnTo>
                                <a:pt x="0" y="-898"/>
                              </a:lnTo>
                              <a:lnTo>
                                <a:pt x="0" y="-922"/>
                              </a:lnTo>
                              <a:lnTo>
                                <a:pt x="3" y="-939"/>
                              </a:lnTo>
                              <a:lnTo>
                                <a:pt x="5" y="-951"/>
                              </a:lnTo>
                              <a:lnTo>
                                <a:pt x="12" y="-963"/>
                              </a:lnTo>
                              <a:lnTo>
                                <a:pt x="19" y="-972"/>
                              </a:lnTo>
                              <a:lnTo>
                                <a:pt x="29" y="-982"/>
                              </a:lnTo>
                              <a:lnTo>
                                <a:pt x="41" y="-987"/>
                              </a:lnTo>
                              <a:lnTo>
                                <a:pt x="55" y="-989"/>
                              </a:lnTo>
                              <a:lnTo>
                                <a:pt x="70" y="-987"/>
                              </a:lnTo>
                              <a:lnTo>
                                <a:pt x="82" y="-979"/>
                              </a:lnTo>
                              <a:lnTo>
                                <a:pt x="94" y="-970"/>
                              </a:lnTo>
                              <a:lnTo>
                                <a:pt x="101" y="-955"/>
                              </a:lnTo>
                              <a:lnTo>
                                <a:pt x="106" y="-965"/>
                              </a:lnTo>
                              <a:lnTo>
                                <a:pt x="111" y="-975"/>
                              </a:lnTo>
                              <a:lnTo>
                                <a:pt x="115" y="-982"/>
                              </a:lnTo>
                              <a:lnTo>
                                <a:pt x="123" y="-989"/>
                              </a:lnTo>
                              <a:lnTo>
                                <a:pt x="130" y="-994"/>
                              </a:lnTo>
                              <a:lnTo>
                                <a:pt x="137" y="-996"/>
                              </a:lnTo>
                              <a:lnTo>
                                <a:pt x="144" y="-999"/>
                              </a:lnTo>
                              <a:lnTo>
                                <a:pt x="154" y="-999"/>
                              </a:lnTo>
                              <a:lnTo>
                                <a:pt x="168" y="-996"/>
                              </a:lnTo>
                              <a:lnTo>
                                <a:pt x="183" y="-991"/>
                              </a:lnTo>
                              <a:lnTo>
                                <a:pt x="195" y="-984"/>
                              </a:lnTo>
                              <a:lnTo>
                                <a:pt x="204" y="-972"/>
                              </a:lnTo>
                              <a:lnTo>
                                <a:pt x="211" y="-958"/>
                              </a:lnTo>
                              <a:lnTo>
                                <a:pt x="216" y="-941"/>
                              </a:lnTo>
                              <a:lnTo>
                                <a:pt x="216" y="-922"/>
                              </a:lnTo>
                              <a:lnTo>
                                <a:pt x="216" y="-883"/>
                              </a:lnTo>
                              <a:lnTo>
                                <a:pt x="216" y="-807"/>
                              </a:lnTo>
                              <a:lnTo>
                                <a:pt x="0" y="-807"/>
                              </a:lnTo>
                              <a:moveTo>
                                <a:pt x="36" y="-852"/>
                              </a:moveTo>
                              <a:lnTo>
                                <a:pt x="87" y="-852"/>
                              </a:lnTo>
                              <a:lnTo>
                                <a:pt x="87" y="-883"/>
                              </a:lnTo>
                              <a:lnTo>
                                <a:pt x="87" y="-905"/>
                              </a:lnTo>
                              <a:lnTo>
                                <a:pt x="87" y="-917"/>
                              </a:lnTo>
                              <a:lnTo>
                                <a:pt x="84" y="-927"/>
                              </a:lnTo>
                              <a:lnTo>
                                <a:pt x="77" y="-936"/>
                              </a:lnTo>
                              <a:lnTo>
                                <a:pt x="70" y="-941"/>
                              </a:lnTo>
                              <a:lnTo>
                                <a:pt x="60" y="-943"/>
                              </a:lnTo>
                              <a:lnTo>
                                <a:pt x="51" y="-941"/>
                              </a:lnTo>
                              <a:lnTo>
                                <a:pt x="43" y="-936"/>
                              </a:lnTo>
                              <a:lnTo>
                                <a:pt x="39" y="-929"/>
                              </a:lnTo>
                              <a:lnTo>
                                <a:pt x="36" y="-919"/>
                              </a:lnTo>
                              <a:lnTo>
                                <a:pt x="36" y="-905"/>
                              </a:lnTo>
                              <a:lnTo>
                                <a:pt x="36" y="-879"/>
                              </a:lnTo>
                              <a:lnTo>
                                <a:pt x="36" y="-852"/>
                              </a:lnTo>
                              <a:moveTo>
                                <a:pt x="123" y="-852"/>
                              </a:moveTo>
                              <a:lnTo>
                                <a:pt x="180" y="-852"/>
                              </a:lnTo>
                              <a:lnTo>
                                <a:pt x="180" y="-895"/>
                              </a:lnTo>
                              <a:lnTo>
                                <a:pt x="180" y="-917"/>
                              </a:lnTo>
                              <a:lnTo>
                                <a:pt x="180" y="-927"/>
                              </a:lnTo>
                              <a:lnTo>
                                <a:pt x="175" y="-936"/>
                              </a:lnTo>
                              <a:lnTo>
                                <a:pt x="171" y="-943"/>
                              </a:lnTo>
                              <a:lnTo>
                                <a:pt x="163" y="-951"/>
                              </a:lnTo>
                              <a:lnTo>
                                <a:pt x="151" y="-951"/>
                              </a:lnTo>
                              <a:lnTo>
                                <a:pt x="144" y="-951"/>
                              </a:lnTo>
                              <a:lnTo>
                                <a:pt x="135" y="-946"/>
                              </a:lnTo>
                              <a:lnTo>
                                <a:pt x="130" y="-941"/>
                              </a:lnTo>
                              <a:lnTo>
                                <a:pt x="125" y="-931"/>
                              </a:lnTo>
                              <a:lnTo>
                                <a:pt x="123" y="-917"/>
                              </a:lnTo>
                              <a:lnTo>
                                <a:pt x="123" y="-891"/>
                              </a:lnTo>
                              <a:lnTo>
                                <a:pt x="123" y="-852"/>
                              </a:lnTo>
                            </a:path>
                          </a:pathLst>
                        </a:custGeom>
                        <a:noFill/>
                        <a:ln w="1524">
                          <a:solidFill>
                            <a:srgbClr val="F485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29D8708" id="Group 29" o:spid="_x0000_s1026" style="position:absolute;margin-left:574.5pt;margin-top:663.65pt;width:10.95pt;height:9.75pt;z-index:-251649024;mso-position-horizontal-relative:page;mso-position-vertical-relative:page" coordorigin="11490,13273" coordsize="219,1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">
              <o:lock v:ext="edit" aspectratio="t"/>
              <v:shape id="AutoShape 2542" o:spid="_x0000_s1027" style="position:absolute;left:11491;top:13274;width:216;height:192;visibility:visible;mso-wrap-style:square;v-text-anchor:top" coordsize="216,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" path="m55,10l41,12,29,17,19,27r-7,9l5,48,3,60,,77,,192r216,l216,147r-180,l36,80,39,70r4,-7l51,58r9,-2l132,56r3,-3l144,48r69,l212,44r-111,l94,29,82,20,70,12,55,10xm132,56r-72,l70,58r7,5l84,72r3,10l87,147r36,l123,82r2,-14l130,58r2,-2xm213,48r-50,l171,56r4,7l180,72r,75l216,147r,-89l213,48xm154,l144,,130,5r-7,5l115,17r-4,7l101,44r111,l211,41,204,27,195,15,183,8,168,3,154,xe" fillcolor="#f48534" stroked="f">
                <v:fill opacity="26214f"/>
                <v:path o:connecttype="custom" o:connectlocs="55,13284;41,13286;29,13291;19,13301;12,13310;5,13322;3,13334;0,13351;0,13466;216,13466;216,13421;36,13421;36,13354;39,13344;43,13337;51,13332;60,13330;132,13330;135,13327;144,13322;213,13322;212,13318;101,13318;94,13303;82,13294;70,13286;55,13284;132,13330;60,13330;70,13332;77,13337;84,13346;87,13356;87,13421;123,13421;123,13356;125,13342;130,13332;132,13330;213,13322;163,13322;171,13330;175,13337;180,13346;180,13421;216,13421;216,13332;213,13322;154,13274;144,13274;130,13279;123,13284;115,13291;111,13298;101,13318;212,13318;211,13315;204,13301;195,13289;183,13282;168,13277;154,13274" o:connectangles="0,0,0,0,0,0,0,0,0,0,0,0,0,0,0,0,0,0,0,0,0,0,0,0,0,0,0,0,0,0,0,0,0,0,0,0,0,0,0,0,0,0,0,0,0,0,0,0,0,0,0,0,0,0,0,0,0,0,0,0,0,0"/>
                <o:lock v:ext="edit" aspectratio="t"/>
              </v:shape>
              <v:shape id="AutoShape 2541" o:spid="_x0000_s1028" style="position:absolute;left:11491;top:14272;width:216;height:192;visibility:visible;mso-wrap-style:square;v-text-anchor:top" coordsize="216,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" path="m,-807r,-91l,-922r3,-17l5,-951r7,-12l19,-972r10,-10l41,-987r14,-2l70,-987r12,8l94,-970r7,15l106,-965r5,-10l115,-982r8,-7l130,-994r7,-2l144,-999r10,l168,-996r15,5l195,-984r9,12l211,-958r5,17l216,-922r,39l216,-807,,-807t36,-45l87,-852r,-31l87,-905r,-12l84,-927r-7,-9l70,-941r-10,-2l51,-941r-8,5l39,-929r-3,10l36,-905r,26l36,-852t87,l180,-852r,-43l180,-917r,-10l175,-936r-4,-7l163,-951r-12,l144,-951r-9,5l130,-941r-5,10l123,-917r,26l123,-852e" filled="f" strokecolor="#f48534" strokeweight=".12pt">
                <v:path o:connecttype="custom" o:connectlocs="0,13375;3,13334;12,13310;29,13291;55,13284;82,13294;101,13318;111,13298;123,13284;137,13277;154,13274;183,13282;204,13301;216,13332;216,13390;0,13466;87,13421;87,13368;84,13346;70,13332;51,13332;39,13344;36,13368;36,13421;180,13421;180,13356;175,13337;163,13322;144,13322;130,13332;123,13356;123,13421" o:connectangles="0,0,0,0,0,0,0,0,0,0,0,0,0,0,0,0,0,0,0,0,0,0,0,0,0,0,0,0,0,0,0,0"/>
                <o:lock v:ext="edit" aspectratio="t"/>
              </v:shape>
              <w10:wrap anchorx="page" anchory="page"/>
            </v:group>
          </w:pict>
        </mc:Fallback>
      </mc:AlternateContent>
    </w:r>
    <w:r>
      <w:rPr>
        <w:noProof/>
        <w:lang w:val="en-US" w:eastAsia="en-US"/>
      </w:rPr>
      <mc:AlternateContent>
        <mc:Choice Requires="wpg">
          <w:drawing>
            <wp:anchor distT="0" distB="0" distL="114300" distR="114300" simplePos="0" relativeHeight="251668480" behindDoc="1" locked="0" layoutInCell="1" allowOverlap="1" wp14:anchorId="557D1304" wp14:editId="0A9528BA">
              <wp:simplePos x="0" y="0"/>
              <wp:positionH relativeFrom="page">
                <wp:posOffset>7296150</wp:posOffset>
              </wp:positionH>
              <wp:positionV relativeFrom="page">
                <wp:posOffset>8123555</wp:posOffset>
              </wp:positionV>
              <wp:extent cx="139065" cy="280670"/>
              <wp:effectExtent l="9525" t="8255" r="3810" b="6350"/>
              <wp:wrapNone/>
              <wp:docPr id="26" name="Group 2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9065" cy="280670"/>
                        <a:chOff x="11490" y="12793"/>
                        <a:chExt cx="219" cy="442"/>
                      </a:xfrm>
                    </wpg:grpSpPr>
                    <wps:wsp>
                      <wps:cNvPr id="27" name="AutoShape 2539"/>
                      <wps:cNvSpPr>
                        <a:spLocks noChangeAspect="1" noChangeArrowheads="1"/>
                      </wps:cNvSpPr>
                      <wps:spPr bwMode="auto">
                        <a:xfrm>
                          <a:off x="11491" y="12794"/>
                          <a:ext cx="216" cy="440"/>
                        </a:xfrm>
                        <a:custGeom>
                          <a:avLst/>
                          <a:gdLst>
                            <a:gd name="T0" fmla="*/ 175 w 216"/>
                            <a:gd name="T1" fmla="*/ 13056 h 440"/>
                            <a:gd name="T2" fmla="*/ 139 w 216"/>
                            <a:gd name="T3" fmla="*/ 13082 h 440"/>
                            <a:gd name="T4" fmla="*/ 120 w 216"/>
                            <a:gd name="T5" fmla="*/ 13106 h 440"/>
                            <a:gd name="T6" fmla="*/ 118 w 216"/>
                            <a:gd name="T7" fmla="*/ 13092 h 440"/>
                            <a:gd name="T8" fmla="*/ 101 w 216"/>
                            <a:gd name="T9" fmla="*/ 13061 h 440"/>
                            <a:gd name="T10" fmla="*/ 91 w 216"/>
                            <a:gd name="T11" fmla="*/ 13052 h 440"/>
                            <a:gd name="T12" fmla="*/ 91 w 216"/>
                            <a:gd name="T13" fmla="*/ 13188 h 440"/>
                            <a:gd name="T14" fmla="*/ 36 w 216"/>
                            <a:gd name="T15" fmla="*/ 13128 h 440"/>
                            <a:gd name="T16" fmla="*/ 41 w 216"/>
                            <a:gd name="T17" fmla="*/ 13106 h 440"/>
                            <a:gd name="T18" fmla="*/ 53 w 216"/>
                            <a:gd name="T19" fmla="*/ 13094 h 440"/>
                            <a:gd name="T20" fmla="*/ 87 w 216"/>
                            <a:gd name="T21" fmla="*/ 13104 h 440"/>
                            <a:gd name="T22" fmla="*/ 91 w 216"/>
                            <a:gd name="T23" fmla="*/ 13126 h 440"/>
                            <a:gd name="T24" fmla="*/ 84 w 216"/>
                            <a:gd name="T25" fmla="*/ 13049 h 440"/>
                            <a:gd name="T26" fmla="*/ 51 w 216"/>
                            <a:gd name="T27" fmla="*/ 13046 h 440"/>
                            <a:gd name="T28" fmla="*/ 34 w 216"/>
                            <a:gd name="T29" fmla="*/ 13051 h 440"/>
                            <a:gd name="T30" fmla="*/ 5 w 216"/>
                            <a:gd name="T31" fmla="*/ 13082 h 440"/>
                            <a:gd name="T32" fmla="*/ 0 w 216"/>
                            <a:gd name="T33" fmla="*/ 13135 h 440"/>
                            <a:gd name="T34" fmla="*/ 216 w 216"/>
                            <a:gd name="T35" fmla="*/ 13234 h 440"/>
                            <a:gd name="T36" fmla="*/ 127 w 216"/>
                            <a:gd name="T37" fmla="*/ 13188 h 440"/>
                            <a:gd name="T38" fmla="*/ 130 w 216"/>
                            <a:gd name="T39" fmla="*/ 13154 h 440"/>
                            <a:gd name="T40" fmla="*/ 137 w 216"/>
                            <a:gd name="T41" fmla="*/ 13140 h 440"/>
                            <a:gd name="T42" fmla="*/ 171 w 216"/>
                            <a:gd name="T43" fmla="*/ 13116 h 440"/>
                            <a:gd name="T44" fmla="*/ 216 w 216"/>
                            <a:gd name="T45" fmla="*/ 13082 h 440"/>
                            <a:gd name="T46" fmla="*/ 216 w 216"/>
                            <a:gd name="T47" fmla="*/ 12794 h 440"/>
                            <a:gd name="T48" fmla="*/ 132 w 216"/>
                            <a:gd name="T49" fmla="*/ 12878 h 440"/>
                            <a:gd name="T50" fmla="*/ 51 w 216"/>
                            <a:gd name="T51" fmla="*/ 12912 h 440"/>
                            <a:gd name="T52" fmla="*/ 132 w 216"/>
                            <a:gd name="T53" fmla="*/ 12830 h 440"/>
                            <a:gd name="T54" fmla="*/ 0 w 216"/>
                            <a:gd name="T55" fmla="*/ 12936 h 440"/>
                            <a:gd name="T56" fmla="*/ 216 w 216"/>
                            <a:gd name="T57" fmla="*/ 12977 h 440"/>
                            <a:gd name="T58" fmla="*/ 168 w 216"/>
                            <a:gd name="T59" fmla="*/ 12943 h 440"/>
                            <a:gd name="T60" fmla="*/ 168 w 216"/>
                            <a:gd name="T61" fmla="*/ 12864 h 440"/>
                            <a:gd name="T62" fmla="*/ 216 w 216"/>
                            <a:gd name="T63" fmla="*/ 12794 h 440"/>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Lst>
                          <a:ahLst/>
                          <a:cxnLst>
                            <a:cxn ang="T64">
                              <a:pos x="T0" y="T1"/>
                            </a:cxn>
                            <a:cxn ang="T65">
                              <a:pos x="T2" y="T3"/>
                            </a:cxn>
                            <a:cxn ang="T66">
                              <a:pos x="T4" y="T5"/>
                            </a:cxn>
                            <a:cxn ang="T67">
                              <a:pos x="T6" y="T7"/>
                            </a:cxn>
                            <a:cxn ang="T68">
                              <a:pos x="T8" y="T9"/>
                            </a:cxn>
                            <a:cxn ang="T69">
                              <a:pos x="T10" y="T11"/>
                            </a:cxn>
                            <a:cxn ang="T70">
                              <a:pos x="T12" y="T13"/>
                            </a:cxn>
                            <a:cxn ang="T71">
                              <a:pos x="T14" y="T15"/>
                            </a:cxn>
                            <a:cxn ang="T72">
                              <a:pos x="T16" y="T17"/>
                            </a:cxn>
                            <a:cxn ang="T73">
                              <a:pos x="T18" y="T19"/>
                            </a:cxn>
                            <a:cxn ang="T74">
                              <a:pos x="T20" y="T21"/>
                            </a:cxn>
                            <a:cxn ang="T75">
                              <a:pos x="T22" y="T23"/>
                            </a:cxn>
                            <a:cxn ang="T76">
                              <a:pos x="T24" y="T25"/>
                            </a:cxn>
                            <a:cxn ang="T77">
                              <a:pos x="T26" y="T27"/>
                            </a:cxn>
                            <a:cxn ang="T78">
                              <a:pos x="T28" y="T29"/>
                            </a:cxn>
                            <a:cxn ang="T79">
                              <a:pos x="T30" y="T31"/>
                            </a:cxn>
                            <a:cxn ang="T80">
                              <a:pos x="T32" y="T33"/>
                            </a:cxn>
                            <a:cxn ang="T81">
                              <a:pos x="T34" y="T35"/>
                            </a:cxn>
                            <a:cxn ang="T82">
                              <a:pos x="T36" y="T37"/>
                            </a:cxn>
                            <a:cxn ang="T83">
                              <a:pos x="T38" y="T39"/>
                            </a:cxn>
                            <a:cxn ang="T84">
                              <a:pos x="T40" y="T41"/>
                            </a:cxn>
                            <a:cxn ang="T85">
                              <a:pos x="T42" y="T43"/>
                            </a:cxn>
                            <a:cxn ang="T86">
                              <a:pos x="T44" y="T45"/>
                            </a:cxn>
                            <a:cxn ang="T87">
                              <a:pos x="T46" y="T47"/>
                            </a:cxn>
                            <a:cxn ang="T88">
                              <a:pos x="T48" y="T49"/>
                            </a:cxn>
                            <a:cxn ang="T89">
                              <a:pos x="T50" y="T51"/>
                            </a:cxn>
                            <a:cxn ang="T90">
                              <a:pos x="T52" y="T53"/>
                            </a:cxn>
                            <a:cxn ang="T91">
                              <a:pos x="T54" y="T55"/>
                            </a:cxn>
                            <a:cxn ang="T92">
                              <a:pos x="T56" y="T57"/>
                            </a:cxn>
                            <a:cxn ang="T93">
                              <a:pos x="T58" y="T59"/>
                            </a:cxn>
                            <a:cxn ang="T94">
                              <a:pos x="T60" y="T61"/>
                            </a:cxn>
                            <a:cxn ang="T95">
                              <a:pos x="T62" y="T63"/>
                            </a:cxn>
                          </a:cxnLst>
                          <a:rect l="0" t="0" r="r" b="b"/>
                          <a:pathLst>
                            <a:path w="216" h="440">
                              <a:moveTo>
                                <a:pt x="216" y="233"/>
                              </a:moveTo>
                              <a:lnTo>
                                <a:pt x="175" y="262"/>
                              </a:lnTo>
                              <a:lnTo>
                                <a:pt x="154" y="276"/>
                              </a:lnTo>
                              <a:lnTo>
                                <a:pt x="139" y="288"/>
                              </a:lnTo>
                              <a:lnTo>
                                <a:pt x="130" y="298"/>
                              </a:lnTo>
                              <a:lnTo>
                                <a:pt x="120" y="312"/>
                              </a:lnTo>
                              <a:lnTo>
                                <a:pt x="118" y="300"/>
                              </a:lnTo>
                              <a:lnTo>
                                <a:pt x="118" y="298"/>
                              </a:lnTo>
                              <a:lnTo>
                                <a:pt x="115" y="286"/>
                              </a:lnTo>
                              <a:lnTo>
                                <a:pt x="101" y="267"/>
                              </a:lnTo>
                              <a:lnTo>
                                <a:pt x="94" y="260"/>
                              </a:lnTo>
                              <a:lnTo>
                                <a:pt x="91" y="258"/>
                              </a:lnTo>
                              <a:lnTo>
                                <a:pt x="91" y="332"/>
                              </a:lnTo>
                              <a:lnTo>
                                <a:pt x="91" y="394"/>
                              </a:lnTo>
                              <a:lnTo>
                                <a:pt x="36" y="394"/>
                              </a:lnTo>
                              <a:lnTo>
                                <a:pt x="36" y="334"/>
                              </a:lnTo>
                              <a:lnTo>
                                <a:pt x="39" y="324"/>
                              </a:lnTo>
                              <a:lnTo>
                                <a:pt x="41" y="312"/>
                              </a:lnTo>
                              <a:lnTo>
                                <a:pt x="46" y="305"/>
                              </a:lnTo>
                              <a:lnTo>
                                <a:pt x="53" y="300"/>
                              </a:lnTo>
                              <a:lnTo>
                                <a:pt x="72" y="300"/>
                              </a:lnTo>
                              <a:lnTo>
                                <a:pt x="87" y="310"/>
                              </a:lnTo>
                              <a:lnTo>
                                <a:pt x="89" y="317"/>
                              </a:lnTo>
                              <a:lnTo>
                                <a:pt x="91" y="332"/>
                              </a:lnTo>
                              <a:lnTo>
                                <a:pt x="91" y="258"/>
                              </a:lnTo>
                              <a:lnTo>
                                <a:pt x="84" y="255"/>
                              </a:lnTo>
                              <a:lnTo>
                                <a:pt x="72" y="252"/>
                              </a:lnTo>
                              <a:lnTo>
                                <a:pt x="51" y="252"/>
                              </a:lnTo>
                              <a:lnTo>
                                <a:pt x="43" y="255"/>
                              </a:lnTo>
                              <a:lnTo>
                                <a:pt x="34" y="257"/>
                              </a:lnTo>
                              <a:lnTo>
                                <a:pt x="19" y="267"/>
                              </a:lnTo>
                              <a:lnTo>
                                <a:pt x="5" y="288"/>
                              </a:lnTo>
                              <a:lnTo>
                                <a:pt x="3" y="310"/>
                              </a:lnTo>
                              <a:lnTo>
                                <a:pt x="0" y="341"/>
                              </a:lnTo>
                              <a:lnTo>
                                <a:pt x="0" y="440"/>
                              </a:lnTo>
                              <a:lnTo>
                                <a:pt x="216" y="440"/>
                              </a:lnTo>
                              <a:lnTo>
                                <a:pt x="216" y="394"/>
                              </a:lnTo>
                              <a:lnTo>
                                <a:pt x="127" y="394"/>
                              </a:lnTo>
                              <a:lnTo>
                                <a:pt x="127" y="370"/>
                              </a:lnTo>
                              <a:lnTo>
                                <a:pt x="130" y="360"/>
                              </a:lnTo>
                              <a:lnTo>
                                <a:pt x="132" y="353"/>
                              </a:lnTo>
                              <a:lnTo>
                                <a:pt x="137" y="346"/>
                              </a:lnTo>
                              <a:lnTo>
                                <a:pt x="149" y="336"/>
                              </a:lnTo>
                              <a:lnTo>
                                <a:pt x="171" y="322"/>
                              </a:lnTo>
                              <a:lnTo>
                                <a:pt x="184" y="312"/>
                              </a:lnTo>
                              <a:lnTo>
                                <a:pt x="216" y="288"/>
                              </a:lnTo>
                              <a:lnTo>
                                <a:pt x="216" y="233"/>
                              </a:lnTo>
                              <a:moveTo>
                                <a:pt x="216" y="0"/>
                              </a:moveTo>
                              <a:lnTo>
                                <a:pt x="132" y="36"/>
                              </a:lnTo>
                              <a:lnTo>
                                <a:pt x="132" y="84"/>
                              </a:lnTo>
                              <a:lnTo>
                                <a:pt x="132" y="149"/>
                              </a:lnTo>
                              <a:lnTo>
                                <a:pt x="51" y="118"/>
                              </a:lnTo>
                              <a:lnTo>
                                <a:pt x="132" y="84"/>
                              </a:lnTo>
                              <a:lnTo>
                                <a:pt x="132" y="36"/>
                              </a:lnTo>
                              <a:lnTo>
                                <a:pt x="0" y="92"/>
                              </a:lnTo>
                              <a:lnTo>
                                <a:pt x="0" y="142"/>
                              </a:lnTo>
                              <a:lnTo>
                                <a:pt x="216" y="231"/>
                              </a:lnTo>
                              <a:lnTo>
                                <a:pt x="216" y="183"/>
                              </a:lnTo>
                              <a:lnTo>
                                <a:pt x="168" y="164"/>
                              </a:lnTo>
                              <a:lnTo>
                                <a:pt x="168" y="149"/>
                              </a:lnTo>
                              <a:lnTo>
                                <a:pt x="168" y="84"/>
                              </a:lnTo>
                              <a:lnTo>
                                <a:pt x="168" y="70"/>
                              </a:lnTo>
                              <a:lnTo>
                                <a:pt x="216" y="51"/>
                              </a:lnTo>
                              <a:lnTo>
                                <a:pt x="216" y="0"/>
                              </a:lnTo>
                            </a:path>
                          </a:pathLst>
                        </a:custGeom>
                        <a:solidFill>
                          <a:srgbClr val="F48534">
                            <a:alpha val="3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 name="AutoShape 2538"/>
                      <wps:cNvSpPr>
                        <a:spLocks noChangeAspect="1" noChangeArrowheads="1"/>
                      </wps:cNvSpPr>
                      <wps:spPr bwMode="auto">
                        <a:xfrm>
                          <a:off x="11491" y="13792"/>
                          <a:ext cx="216" cy="440"/>
                        </a:xfrm>
                        <a:custGeom>
                          <a:avLst/>
                          <a:gdLst>
                            <a:gd name="T0" fmla="*/ 0 w 216"/>
                            <a:gd name="T1" fmla="*/ 13234 h 440"/>
                            <a:gd name="T2" fmla="*/ 3 w 216"/>
                            <a:gd name="T3" fmla="*/ 13104 h 440"/>
                            <a:gd name="T4" fmla="*/ 10 w 216"/>
                            <a:gd name="T5" fmla="*/ 13075 h 440"/>
                            <a:gd name="T6" fmla="*/ 19 w 216"/>
                            <a:gd name="T7" fmla="*/ 13061 h 440"/>
                            <a:gd name="T8" fmla="*/ 34 w 216"/>
                            <a:gd name="T9" fmla="*/ 13051 h 440"/>
                            <a:gd name="T10" fmla="*/ 51 w 216"/>
                            <a:gd name="T11" fmla="*/ 13046 h 440"/>
                            <a:gd name="T12" fmla="*/ 72 w 216"/>
                            <a:gd name="T13" fmla="*/ 13046 h 440"/>
                            <a:gd name="T14" fmla="*/ 94 w 216"/>
                            <a:gd name="T15" fmla="*/ 13054 h 440"/>
                            <a:gd name="T16" fmla="*/ 108 w 216"/>
                            <a:gd name="T17" fmla="*/ 13070 h 440"/>
                            <a:gd name="T18" fmla="*/ 118 w 216"/>
                            <a:gd name="T19" fmla="*/ 13092 h 440"/>
                            <a:gd name="T20" fmla="*/ 130 w 216"/>
                            <a:gd name="T21" fmla="*/ 13092 h 440"/>
                            <a:gd name="T22" fmla="*/ 154 w 216"/>
                            <a:gd name="T23" fmla="*/ 13070 h 440"/>
                            <a:gd name="T24" fmla="*/ 216 w 216"/>
                            <a:gd name="T25" fmla="*/ 13027 h 440"/>
                            <a:gd name="T26" fmla="*/ 171 w 216"/>
                            <a:gd name="T27" fmla="*/ 13116 h 440"/>
                            <a:gd name="T28" fmla="*/ 137 w 216"/>
                            <a:gd name="T29" fmla="*/ 13140 h 440"/>
                            <a:gd name="T30" fmla="*/ 130 w 216"/>
                            <a:gd name="T31" fmla="*/ 13154 h 440"/>
                            <a:gd name="T32" fmla="*/ 127 w 216"/>
                            <a:gd name="T33" fmla="*/ 13178 h 440"/>
                            <a:gd name="T34" fmla="*/ 216 w 216"/>
                            <a:gd name="T35" fmla="*/ 13188 h 440"/>
                            <a:gd name="T36" fmla="*/ 91 w 216"/>
                            <a:gd name="T37" fmla="*/ 13188 h 440"/>
                            <a:gd name="T38" fmla="*/ 91 w 216"/>
                            <a:gd name="T39" fmla="*/ 13126 h 440"/>
                            <a:gd name="T40" fmla="*/ 87 w 216"/>
                            <a:gd name="T41" fmla="*/ 13104 h 440"/>
                            <a:gd name="T42" fmla="*/ 72 w 216"/>
                            <a:gd name="T43" fmla="*/ 13094 h 440"/>
                            <a:gd name="T44" fmla="*/ 53 w 216"/>
                            <a:gd name="T45" fmla="*/ 13094 h 440"/>
                            <a:gd name="T46" fmla="*/ 41 w 216"/>
                            <a:gd name="T47" fmla="*/ 13106 h 440"/>
                            <a:gd name="T48" fmla="*/ 36 w 216"/>
                            <a:gd name="T49" fmla="*/ 13128 h 440"/>
                            <a:gd name="T50" fmla="*/ 36 w 216"/>
                            <a:gd name="T51" fmla="*/ 13188 h 440"/>
                            <a:gd name="T52" fmla="*/ 216 w 216"/>
                            <a:gd name="T53" fmla="*/ 12794 h 440"/>
                            <a:gd name="T54" fmla="*/ 168 w 216"/>
                            <a:gd name="T55" fmla="*/ 12864 h 440"/>
                            <a:gd name="T56" fmla="*/ 216 w 216"/>
                            <a:gd name="T57" fmla="*/ 12977 h 440"/>
                            <a:gd name="T58" fmla="*/ 0 w 216"/>
                            <a:gd name="T59" fmla="*/ 12936 h 440"/>
                            <a:gd name="T60" fmla="*/ 216 w 216"/>
                            <a:gd name="T61" fmla="*/ 12794 h 440"/>
                            <a:gd name="T62" fmla="*/ 51 w 216"/>
                            <a:gd name="T63" fmla="*/ 12912 h 440"/>
                            <a:gd name="T64" fmla="*/ 132 w 216"/>
                            <a:gd name="T65" fmla="*/ 12878 h 440"/>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Lst>
                          <a:ahLst/>
                          <a:cxnLst>
                            <a:cxn ang="T66">
                              <a:pos x="T0" y="T1"/>
                            </a:cxn>
                            <a:cxn ang="T67">
                              <a:pos x="T2" y="T3"/>
                            </a:cxn>
                            <a:cxn ang="T68">
                              <a:pos x="T4" y="T5"/>
                            </a:cxn>
                            <a:cxn ang="T69">
                              <a:pos x="T6" y="T7"/>
                            </a:cxn>
                            <a:cxn ang="T70">
                              <a:pos x="T8" y="T9"/>
                            </a:cxn>
                            <a:cxn ang="T71">
                              <a:pos x="T10" y="T11"/>
                            </a:cxn>
                            <a:cxn ang="T72">
                              <a:pos x="T12" y="T13"/>
                            </a:cxn>
                            <a:cxn ang="T73">
                              <a:pos x="T14" y="T15"/>
                            </a:cxn>
                            <a:cxn ang="T74">
                              <a:pos x="T16" y="T17"/>
                            </a:cxn>
                            <a:cxn ang="T75">
                              <a:pos x="T18" y="T19"/>
                            </a:cxn>
                            <a:cxn ang="T76">
                              <a:pos x="T20" y="T21"/>
                            </a:cxn>
                            <a:cxn ang="T77">
                              <a:pos x="T22" y="T23"/>
                            </a:cxn>
                            <a:cxn ang="T78">
                              <a:pos x="T24" y="T25"/>
                            </a:cxn>
                            <a:cxn ang="T79">
                              <a:pos x="T26" y="T27"/>
                            </a:cxn>
                            <a:cxn ang="T80">
                              <a:pos x="T28" y="T29"/>
                            </a:cxn>
                            <a:cxn ang="T81">
                              <a:pos x="T30" y="T31"/>
                            </a:cxn>
                            <a:cxn ang="T82">
                              <a:pos x="T32" y="T33"/>
                            </a:cxn>
                            <a:cxn ang="T83">
                              <a:pos x="T34" y="T35"/>
                            </a:cxn>
                            <a:cxn ang="T84">
                              <a:pos x="T36" y="T37"/>
                            </a:cxn>
                            <a:cxn ang="T85">
                              <a:pos x="T38" y="T39"/>
                            </a:cxn>
                            <a:cxn ang="T86">
                              <a:pos x="T40" y="T41"/>
                            </a:cxn>
                            <a:cxn ang="T87">
                              <a:pos x="T42" y="T43"/>
                            </a:cxn>
                            <a:cxn ang="T88">
                              <a:pos x="T44" y="T45"/>
                            </a:cxn>
                            <a:cxn ang="T89">
                              <a:pos x="T46" y="T47"/>
                            </a:cxn>
                            <a:cxn ang="T90">
                              <a:pos x="T48" y="T49"/>
                            </a:cxn>
                            <a:cxn ang="T91">
                              <a:pos x="T50" y="T51"/>
                            </a:cxn>
                            <a:cxn ang="T92">
                              <a:pos x="T52" y="T53"/>
                            </a:cxn>
                            <a:cxn ang="T93">
                              <a:pos x="T54" y="T55"/>
                            </a:cxn>
                            <a:cxn ang="T94">
                              <a:pos x="T56" y="T57"/>
                            </a:cxn>
                            <a:cxn ang="T95">
                              <a:pos x="T58" y="T59"/>
                            </a:cxn>
                            <a:cxn ang="T96">
                              <a:pos x="T60" y="T61"/>
                            </a:cxn>
                            <a:cxn ang="T97">
                              <a:pos x="T62" y="T63"/>
                            </a:cxn>
                            <a:cxn ang="T98">
                              <a:pos x="T64" y="T65"/>
                            </a:cxn>
                          </a:cxnLst>
                          <a:rect l="0" t="0" r="r" b="b"/>
                          <a:pathLst>
                            <a:path w="216" h="440">
                              <a:moveTo>
                                <a:pt x="216" y="-559"/>
                              </a:moveTo>
                              <a:lnTo>
                                <a:pt x="0" y="-559"/>
                              </a:lnTo>
                              <a:lnTo>
                                <a:pt x="0" y="-658"/>
                              </a:lnTo>
                              <a:lnTo>
                                <a:pt x="3" y="-689"/>
                              </a:lnTo>
                              <a:lnTo>
                                <a:pt x="5" y="-711"/>
                              </a:lnTo>
                              <a:lnTo>
                                <a:pt x="10" y="-718"/>
                              </a:lnTo>
                              <a:lnTo>
                                <a:pt x="15" y="-725"/>
                              </a:lnTo>
                              <a:lnTo>
                                <a:pt x="19" y="-732"/>
                              </a:lnTo>
                              <a:lnTo>
                                <a:pt x="27" y="-737"/>
                              </a:lnTo>
                              <a:lnTo>
                                <a:pt x="34" y="-742"/>
                              </a:lnTo>
                              <a:lnTo>
                                <a:pt x="43" y="-744"/>
                              </a:lnTo>
                              <a:lnTo>
                                <a:pt x="51" y="-747"/>
                              </a:lnTo>
                              <a:lnTo>
                                <a:pt x="60" y="-747"/>
                              </a:lnTo>
                              <a:lnTo>
                                <a:pt x="72" y="-747"/>
                              </a:lnTo>
                              <a:lnTo>
                                <a:pt x="84" y="-744"/>
                              </a:lnTo>
                              <a:lnTo>
                                <a:pt x="94" y="-739"/>
                              </a:lnTo>
                              <a:lnTo>
                                <a:pt x="101" y="-732"/>
                              </a:lnTo>
                              <a:lnTo>
                                <a:pt x="108" y="-723"/>
                              </a:lnTo>
                              <a:lnTo>
                                <a:pt x="115" y="-713"/>
                              </a:lnTo>
                              <a:lnTo>
                                <a:pt x="118" y="-701"/>
                              </a:lnTo>
                              <a:lnTo>
                                <a:pt x="120" y="-687"/>
                              </a:lnTo>
                              <a:lnTo>
                                <a:pt x="130" y="-701"/>
                              </a:lnTo>
                              <a:lnTo>
                                <a:pt x="139" y="-711"/>
                              </a:lnTo>
                              <a:lnTo>
                                <a:pt x="154" y="-723"/>
                              </a:lnTo>
                              <a:lnTo>
                                <a:pt x="175" y="-737"/>
                              </a:lnTo>
                              <a:lnTo>
                                <a:pt x="216" y="-766"/>
                              </a:lnTo>
                              <a:lnTo>
                                <a:pt x="216" y="-711"/>
                              </a:lnTo>
                              <a:lnTo>
                                <a:pt x="171" y="-677"/>
                              </a:lnTo>
                              <a:lnTo>
                                <a:pt x="149" y="-663"/>
                              </a:lnTo>
                              <a:lnTo>
                                <a:pt x="137" y="-653"/>
                              </a:lnTo>
                              <a:lnTo>
                                <a:pt x="132" y="-646"/>
                              </a:lnTo>
                              <a:lnTo>
                                <a:pt x="130" y="-639"/>
                              </a:lnTo>
                              <a:lnTo>
                                <a:pt x="127" y="-629"/>
                              </a:lnTo>
                              <a:lnTo>
                                <a:pt x="127" y="-615"/>
                              </a:lnTo>
                              <a:lnTo>
                                <a:pt x="127" y="-605"/>
                              </a:lnTo>
                              <a:lnTo>
                                <a:pt x="216" y="-605"/>
                              </a:lnTo>
                              <a:lnTo>
                                <a:pt x="216" y="-559"/>
                              </a:lnTo>
                              <a:moveTo>
                                <a:pt x="91" y="-605"/>
                              </a:moveTo>
                              <a:lnTo>
                                <a:pt x="91" y="-639"/>
                              </a:lnTo>
                              <a:lnTo>
                                <a:pt x="91" y="-667"/>
                              </a:lnTo>
                              <a:lnTo>
                                <a:pt x="89" y="-682"/>
                              </a:lnTo>
                              <a:lnTo>
                                <a:pt x="87" y="-689"/>
                              </a:lnTo>
                              <a:lnTo>
                                <a:pt x="79" y="-694"/>
                              </a:lnTo>
                              <a:lnTo>
                                <a:pt x="72" y="-699"/>
                              </a:lnTo>
                              <a:lnTo>
                                <a:pt x="63" y="-699"/>
                              </a:lnTo>
                              <a:lnTo>
                                <a:pt x="53" y="-699"/>
                              </a:lnTo>
                              <a:lnTo>
                                <a:pt x="46" y="-694"/>
                              </a:lnTo>
                              <a:lnTo>
                                <a:pt x="41" y="-687"/>
                              </a:lnTo>
                              <a:lnTo>
                                <a:pt x="39" y="-675"/>
                              </a:lnTo>
                              <a:lnTo>
                                <a:pt x="36" y="-665"/>
                              </a:lnTo>
                              <a:lnTo>
                                <a:pt x="36" y="-641"/>
                              </a:lnTo>
                              <a:lnTo>
                                <a:pt x="36" y="-605"/>
                              </a:lnTo>
                              <a:lnTo>
                                <a:pt x="91" y="-605"/>
                              </a:lnTo>
                              <a:moveTo>
                                <a:pt x="216" y="-999"/>
                              </a:moveTo>
                              <a:lnTo>
                                <a:pt x="216" y="-948"/>
                              </a:lnTo>
                              <a:lnTo>
                                <a:pt x="168" y="-929"/>
                              </a:lnTo>
                              <a:lnTo>
                                <a:pt x="168" y="-835"/>
                              </a:lnTo>
                              <a:lnTo>
                                <a:pt x="216" y="-816"/>
                              </a:lnTo>
                              <a:lnTo>
                                <a:pt x="216" y="-768"/>
                              </a:lnTo>
                              <a:lnTo>
                                <a:pt x="0" y="-857"/>
                              </a:lnTo>
                              <a:lnTo>
                                <a:pt x="0" y="-907"/>
                              </a:lnTo>
                              <a:lnTo>
                                <a:pt x="216" y="-999"/>
                              </a:lnTo>
                              <a:moveTo>
                                <a:pt x="132" y="-915"/>
                              </a:moveTo>
                              <a:lnTo>
                                <a:pt x="51" y="-881"/>
                              </a:lnTo>
                              <a:lnTo>
                                <a:pt x="132" y="-850"/>
                              </a:lnTo>
                              <a:lnTo>
                                <a:pt x="132" y="-915"/>
                              </a:lnTo>
                            </a:path>
                          </a:pathLst>
                        </a:custGeom>
                        <a:noFill/>
                        <a:ln w="1524">
                          <a:solidFill>
                            <a:srgbClr val="F485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455D3B9" id="Group 26" o:spid="_x0000_s1026" style="position:absolute;margin-left:574.5pt;margin-top:639.65pt;width:10.95pt;height:22.1pt;z-index:-251648000;mso-position-horizontal-relative:page;mso-position-vertical-relative:page" coordorigin="11490,12793" coordsize="219,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">
              <o:lock v:ext="edit" aspectratio="t"/>
              <v:shape id="AutoShape 2539" o:spid="_x0000_s1027" style="position:absolute;left:11491;top:12794;width:216;height:440;visibility:visible;mso-wrap-style:square;v-text-anchor:top" coordsize="216,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" path="m216,233r-41,29l154,276r-15,12l130,298r-10,14l118,300r,-2l115,286,101,267r-7,-7l91,258r,74l91,394r-55,l36,334r3,-10l41,312r5,-7l53,300r19,l87,310r2,7l91,332r,-74l84,255,72,252r-21,l43,255r-9,2l19,267,5,288,3,310,,341r,99l216,440r,-46l127,394r,-24l130,360r2,-7l137,346r12,-10l171,322r13,-10l216,288r,-55m216,l132,36r,48l132,149,51,118,132,84r,-48l,92r,50l216,231r,-48l168,164r,-15l168,84r,-14l216,51,216,e" fillcolor="#f48534" stroked="f">
                <v:fill opacity="26214f"/>
                <v:path o:connecttype="custom" o:connectlocs="175,13056;139,13082;120,13106;118,13092;101,13061;91,13052;91,13188;36,13128;41,13106;53,13094;87,13104;91,13126;84,13049;51,13046;34,13051;5,13082;0,13135;216,13234;127,13188;130,13154;137,13140;171,13116;216,13082;216,12794;132,12878;51,12912;132,12830;0,12936;216,12977;168,12943;168,12864;216,12794" o:connectangles="0,0,0,0,0,0,0,0,0,0,0,0,0,0,0,0,0,0,0,0,0,0,0,0,0,0,0,0,0,0,0,0"/>
                <o:lock v:ext="edit" aspectratio="t"/>
              </v:shape>
              <v:shape id="AutoShape 2538" o:spid="_x0000_s1028" style="position:absolute;left:11491;top:13792;width:216;height:440;visibility:visible;mso-wrap-style:square;v-text-anchor:top" coordsize="216,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" path="m216,-559l,-559r,-99l3,-689r2,-22l10,-718r5,-7l19,-732r8,-5l34,-742r9,-2l51,-747r9,l72,-747r12,3l94,-739r7,7l108,-723r7,10l118,-701r2,14l130,-701r9,-10l154,-723r21,-14l216,-766r,55l171,-677r-22,14l137,-653r-5,7l130,-639r-3,10l127,-615r,10l216,-605r,46m91,-605r,-34l91,-667r-2,-15l87,-689r-8,-5l72,-699r-9,l53,-699r-7,5l41,-687r-2,12l36,-665r,24l36,-605r55,m216,-999r,51l168,-929r,94l216,-816r,48l,-857r,-50l216,-999t-84,84l51,-881r81,31l132,-915e" filled="f" strokecolor="#f48534" strokeweight=".12pt">
                <v:path o:connecttype="custom" o:connectlocs="0,13234;3,13104;10,13075;19,13061;34,13051;51,13046;72,13046;94,13054;108,13070;118,13092;130,13092;154,13070;216,13027;171,13116;137,13140;130,13154;127,13178;216,13188;91,13188;91,13126;87,13104;72,13094;53,13094;41,13106;36,13128;36,13188;216,12794;168,12864;216,12977;0,12936;216,12794;51,12912;132,12878" o:connectangles="0,0,0,0,0,0,0,0,0,0,0,0,0,0,0,0,0,0,0,0,0,0,0,0,0,0,0,0,0,0,0,0,0"/>
                <o:lock v:ext="edit" aspectratio="t"/>
              </v:shape>
              <w10:wrap anchorx="page" anchory="page"/>
            </v:group>
          </w:pict>
        </mc:Fallback>
      </mc:AlternateContent>
    </w:r>
    <w:r>
      <w:rPr>
        <w:noProof/>
        <w:lang w:val="en-US" w:eastAsia="en-US"/>
      </w:rPr>
      <mc:AlternateContent>
        <mc:Choice Requires="wpg">
          <w:drawing>
            <wp:anchor distT="0" distB="0" distL="114300" distR="114300" simplePos="0" relativeHeight="251669504" behindDoc="1" locked="0" layoutInCell="1" allowOverlap="1" wp14:anchorId="136148BD" wp14:editId="693A15EA">
              <wp:simplePos x="0" y="0"/>
              <wp:positionH relativeFrom="page">
                <wp:posOffset>7296150</wp:posOffset>
              </wp:positionH>
              <wp:positionV relativeFrom="page">
                <wp:posOffset>7846060</wp:posOffset>
              </wp:positionV>
              <wp:extent cx="139065" cy="262255"/>
              <wp:effectExtent l="9525" t="16510" r="3810" b="6985"/>
              <wp:wrapNone/>
              <wp:docPr id="23" name="Group 2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39065" cy="262255"/>
                        <a:chOff x="11490" y="12356"/>
                        <a:chExt cx="219" cy="413"/>
                      </a:xfrm>
                    </wpg:grpSpPr>
                    <wps:wsp>
                      <wps:cNvPr id="24" name="AutoShape 2536"/>
                      <wps:cNvSpPr>
                        <a:spLocks noChangeAspect="1" noChangeArrowheads="1"/>
                      </wps:cNvSpPr>
                      <wps:spPr bwMode="auto">
                        <a:xfrm>
                          <a:off x="11491" y="12357"/>
                          <a:ext cx="216" cy="411"/>
                        </a:xfrm>
                        <a:custGeom>
                          <a:avLst/>
                          <a:gdLst>
                            <a:gd name="T0" fmla="*/ 216 w 216"/>
                            <a:gd name="T1" fmla="*/ 12562 h 411"/>
                            <a:gd name="T2" fmla="*/ 175 w 216"/>
                            <a:gd name="T3" fmla="*/ 12590 h 411"/>
                            <a:gd name="T4" fmla="*/ 154 w 216"/>
                            <a:gd name="T5" fmla="*/ 12605 h 411"/>
                            <a:gd name="T6" fmla="*/ 139 w 216"/>
                            <a:gd name="T7" fmla="*/ 12617 h 411"/>
                            <a:gd name="T8" fmla="*/ 130 w 216"/>
                            <a:gd name="T9" fmla="*/ 12626 h 411"/>
                            <a:gd name="T10" fmla="*/ 120 w 216"/>
                            <a:gd name="T11" fmla="*/ 12641 h 411"/>
                            <a:gd name="T12" fmla="*/ 118 w 216"/>
                            <a:gd name="T13" fmla="*/ 12629 h 411"/>
                            <a:gd name="T14" fmla="*/ 118 w 216"/>
                            <a:gd name="T15" fmla="*/ 12626 h 411"/>
                            <a:gd name="T16" fmla="*/ 115 w 216"/>
                            <a:gd name="T17" fmla="*/ 12614 h 411"/>
                            <a:gd name="T18" fmla="*/ 101 w 216"/>
                            <a:gd name="T19" fmla="*/ 12595 h 411"/>
                            <a:gd name="T20" fmla="*/ 94 w 216"/>
                            <a:gd name="T21" fmla="*/ 12588 h 411"/>
                            <a:gd name="T22" fmla="*/ 91 w 216"/>
                            <a:gd name="T23" fmla="*/ 12587 h 411"/>
                            <a:gd name="T24" fmla="*/ 91 w 216"/>
                            <a:gd name="T25" fmla="*/ 12660 h 411"/>
                            <a:gd name="T26" fmla="*/ 91 w 216"/>
                            <a:gd name="T27" fmla="*/ 12722 h 411"/>
                            <a:gd name="T28" fmla="*/ 36 w 216"/>
                            <a:gd name="T29" fmla="*/ 12722 h 411"/>
                            <a:gd name="T30" fmla="*/ 36 w 216"/>
                            <a:gd name="T31" fmla="*/ 12662 h 411"/>
                            <a:gd name="T32" fmla="*/ 41 w 216"/>
                            <a:gd name="T33" fmla="*/ 12643 h 411"/>
                            <a:gd name="T34" fmla="*/ 46 w 216"/>
                            <a:gd name="T35" fmla="*/ 12634 h 411"/>
                            <a:gd name="T36" fmla="*/ 53 w 216"/>
                            <a:gd name="T37" fmla="*/ 12629 h 411"/>
                            <a:gd name="T38" fmla="*/ 72 w 216"/>
                            <a:gd name="T39" fmla="*/ 12629 h 411"/>
                            <a:gd name="T40" fmla="*/ 87 w 216"/>
                            <a:gd name="T41" fmla="*/ 12638 h 411"/>
                            <a:gd name="T42" fmla="*/ 89 w 216"/>
                            <a:gd name="T43" fmla="*/ 12646 h 411"/>
                            <a:gd name="T44" fmla="*/ 91 w 216"/>
                            <a:gd name="T45" fmla="*/ 12660 h 411"/>
                            <a:gd name="T46" fmla="*/ 91 w 216"/>
                            <a:gd name="T47" fmla="*/ 12587 h 411"/>
                            <a:gd name="T48" fmla="*/ 84 w 216"/>
                            <a:gd name="T49" fmla="*/ 12583 h 411"/>
                            <a:gd name="T50" fmla="*/ 72 w 216"/>
                            <a:gd name="T51" fmla="*/ 12581 h 411"/>
                            <a:gd name="T52" fmla="*/ 51 w 216"/>
                            <a:gd name="T53" fmla="*/ 12581 h 411"/>
                            <a:gd name="T54" fmla="*/ 43 w 216"/>
                            <a:gd name="T55" fmla="*/ 12583 h 411"/>
                            <a:gd name="T56" fmla="*/ 34 w 216"/>
                            <a:gd name="T57" fmla="*/ 12586 h 411"/>
                            <a:gd name="T58" fmla="*/ 19 w 216"/>
                            <a:gd name="T59" fmla="*/ 12595 h 411"/>
                            <a:gd name="T60" fmla="*/ 5 w 216"/>
                            <a:gd name="T61" fmla="*/ 12617 h 411"/>
                            <a:gd name="T62" fmla="*/ 3 w 216"/>
                            <a:gd name="T63" fmla="*/ 12638 h 411"/>
                            <a:gd name="T64" fmla="*/ 0 w 216"/>
                            <a:gd name="T65" fmla="*/ 12672 h 411"/>
                            <a:gd name="T66" fmla="*/ 0 w 216"/>
                            <a:gd name="T67" fmla="*/ 12768 h 411"/>
                            <a:gd name="T68" fmla="*/ 216 w 216"/>
                            <a:gd name="T69" fmla="*/ 12768 h 411"/>
                            <a:gd name="T70" fmla="*/ 216 w 216"/>
                            <a:gd name="T71" fmla="*/ 12722 h 411"/>
                            <a:gd name="T72" fmla="*/ 127 w 216"/>
                            <a:gd name="T73" fmla="*/ 12722 h 411"/>
                            <a:gd name="T74" fmla="*/ 127 w 216"/>
                            <a:gd name="T75" fmla="*/ 12698 h 411"/>
                            <a:gd name="T76" fmla="*/ 130 w 216"/>
                            <a:gd name="T77" fmla="*/ 12689 h 411"/>
                            <a:gd name="T78" fmla="*/ 132 w 216"/>
                            <a:gd name="T79" fmla="*/ 12682 h 411"/>
                            <a:gd name="T80" fmla="*/ 137 w 216"/>
                            <a:gd name="T81" fmla="*/ 12674 h 411"/>
                            <a:gd name="T82" fmla="*/ 149 w 216"/>
                            <a:gd name="T83" fmla="*/ 12667 h 411"/>
                            <a:gd name="T84" fmla="*/ 171 w 216"/>
                            <a:gd name="T85" fmla="*/ 12650 h 411"/>
                            <a:gd name="T86" fmla="*/ 184 w 216"/>
                            <a:gd name="T87" fmla="*/ 12641 h 411"/>
                            <a:gd name="T88" fmla="*/ 216 w 216"/>
                            <a:gd name="T89" fmla="*/ 12617 h 411"/>
                            <a:gd name="T90" fmla="*/ 216 w 216"/>
                            <a:gd name="T91" fmla="*/ 12562 h 411"/>
                            <a:gd name="T92" fmla="*/ 216 w 216"/>
                            <a:gd name="T93" fmla="*/ 12442 h 411"/>
                            <a:gd name="T94" fmla="*/ 125 w 216"/>
                            <a:gd name="T95" fmla="*/ 12442 h 411"/>
                            <a:gd name="T96" fmla="*/ 0 w 216"/>
                            <a:gd name="T97" fmla="*/ 12358 h 411"/>
                            <a:gd name="T98" fmla="*/ 0 w 216"/>
                            <a:gd name="T99" fmla="*/ 12410 h 411"/>
                            <a:gd name="T100" fmla="*/ 87 w 216"/>
                            <a:gd name="T101" fmla="*/ 12463 h 411"/>
                            <a:gd name="T102" fmla="*/ 0 w 216"/>
                            <a:gd name="T103" fmla="*/ 12518 h 411"/>
                            <a:gd name="T104" fmla="*/ 0 w 216"/>
                            <a:gd name="T105" fmla="*/ 12574 h 411"/>
                            <a:gd name="T106" fmla="*/ 125 w 216"/>
                            <a:gd name="T107" fmla="*/ 12487 h 411"/>
                            <a:gd name="T108" fmla="*/ 216 w 216"/>
                            <a:gd name="T109" fmla="*/ 12487 h 411"/>
                            <a:gd name="T110" fmla="*/ 216 w 216"/>
                            <a:gd name="T111" fmla="*/ 12442 h 411"/>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Lst>
                          <a:ahLst/>
                          <a:cxnLst>
                            <a:cxn ang="T112">
                              <a:pos x="T0" y="T1"/>
                            </a:cxn>
                            <a:cxn ang="T113">
                              <a:pos x="T2" y="T3"/>
                            </a:cxn>
                            <a:cxn ang="T114">
                              <a:pos x="T4" y="T5"/>
                            </a:cxn>
                            <a:cxn ang="T115">
                              <a:pos x="T6" y="T7"/>
                            </a:cxn>
                            <a:cxn ang="T116">
                              <a:pos x="T8" y="T9"/>
                            </a:cxn>
                            <a:cxn ang="T117">
                              <a:pos x="T10" y="T11"/>
                            </a:cxn>
                            <a:cxn ang="T118">
                              <a:pos x="T12" y="T13"/>
                            </a:cxn>
                            <a:cxn ang="T119">
                              <a:pos x="T14" y="T15"/>
                            </a:cxn>
                            <a:cxn ang="T120">
                              <a:pos x="T16" y="T17"/>
                            </a:cxn>
                            <a:cxn ang="T121">
                              <a:pos x="T18" y="T19"/>
                            </a:cxn>
                            <a:cxn ang="T122">
                              <a:pos x="T20" y="T21"/>
                            </a:cxn>
                            <a:cxn ang="T123">
                              <a:pos x="T22" y="T23"/>
                            </a:cxn>
                            <a:cxn ang="T124">
                              <a:pos x="T24" y="T25"/>
                            </a:cxn>
                            <a:cxn ang="T125">
                              <a:pos x="T26" y="T27"/>
                            </a:cxn>
                            <a:cxn ang="T126">
                              <a:pos x="T28" y="T29"/>
                            </a:cxn>
                            <a:cxn ang="T127">
                              <a:pos x="T30" y="T31"/>
                            </a:cxn>
                            <a:cxn ang="T128">
                              <a:pos x="T32" y="T33"/>
                            </a:cxn>
                            <a:cxn ang="T129">
                              <a:pos x="T34" y="T35"/>
                            </a:cxn>
                            <a:cxn ang="T130">
                              <a:pos x="T36" y="T37"/>
                            </a:cxn>
                            <a:cxn ang="T131">
                              <a:pos x="T38" y="T39"/>
                            </a:cxn>
                            <a:cxn ang="T132">
                              <a:pos x="T40" y="T41"/>
                            </a:cxn>
                            <a:cxn ang="T133">
                              <a:pos x="T42" y="T43"/>
                            </a:cxn>
                            <a:cxn ang="T134">
                              <a:pos x="T44" y="T45"/>
                            </a:cxn>
                            <a:cxn ang="T135">
                              <a:pos x="T46" y="T47"/>
                            </a:cxn>
                            <a:cxn ang="T136">
                              <a:pos x="T48" y="T49"/>
                            </a:cxn>
                            <a:cxn ang="T137">
                              <a:pos x="T50" y="T51"/>
                            </a:cxn>
                            <a:cxn ang="T138">
                              <a:pos x="T52" y="T53"/>
                            </a:cxn>
                            <a:cxn ang="T139">
                              <a:pos x="T54" y="T55"/>
                            </a:cxn>
                            <a:cxn ang="T140">
                              <a:pos x="T56" y="T57"/>
                            </a:cxn>
                            <a:cxn ang="T141">
                              <a:pos x="T58" y="T59"/>
                            </a:cxn>
                            <a:cxn ang="T142">
                              <a:pos x="T60" y="T61"/>
                            </a:cxn>
                            <a:cxn ang="T143">
                              <a:pos x="T62" y="T63"/>
                            </a:cxn>
                            <a:cxn ang="T144">
                              <a:pos x="T64" y="T65"/>
                            </a:cxn>
                            <a:cxn ang="T145">
                              <a:pos x="T66" y="T67"/>
                            </a:cxn>
                            <a:cxn ang="T146">
                              <a:pos x="T68" y="T69"/>
                            </a:cxn>
                            <a:cxn ang="T147">
                              <a:pos x="T70" y="T71"/>
                            </a:cxn>
                            <a:cxn ang="T148">
                              <a:pos x="T72" y="T73"/>
                            </a:cxn>
                            <a:cxn ang="T149">
                              <a:pos x="T74" y="T75"/>
                            </a:cxn>
                            <a:cxn ang="T150">
                              <a:pos x="T76" y="T77"/>
                            </a:cxn>
                            <a:cxn ang="T151">
                              <a:pos x="T78" y="T79"/>
                            </a:cxn>
                            <a:cxn ang="T152">
                              <a:pos x="T80" y="T81"/>
                            </a:cxn>
                            <a:cxn ang="T153">
                              <a:pos x="T82" y="T83"/>
                            </a:cxn>
                            <a:cxn ang="T154">
                              <a:pos x="T84" y="T85"/>
                            </a:cxn>
                            <a:cxn ang="T155">
                              <a:pos x="T86" y="T87"/>
                            </a:cxn>
                            <a:cxn ang="T156">
                              <a:pos x="T88" y="T89"/>
                            </a:cxn>
                            <a:cxn ang="T157">
                              <a:pos x="T90" y="T91"/>
                            </a:cxn>
                            <a:cxn ang="T158">
                              <a:pos x="T92" y="T93"/>
                            </a:cxn>
                            <a:cxn ang="T159">
                              <a:pos x="T94" y="T95"/>
                            </a:cxn>
                            <a:cxn ang="T160">
                              <a:pos x="T96" y="T97"/>
                            </a:cxn>
                            <a:cxn ang="T161">
                              <a:pos x="T98" y="T99"/>
                            </a:cxn>
                            <a:cxn ang="T162">
                              <a:pos x="T100" y="T101"/>
                            </a:cxn>
                            <a:cxn ang="T163">
                              <a:pos x="T102" y="T103"/>
                            </a:cxn>
                            <a:cxn ang="T164">
                              <a:pos x="T104" y="T105"/>
                            </a:cxn>
                            <a:cxn ang="T165">
                              <a:pos x="T106" y="T107"/>
                            </a:cxn>
                            <a:cxn ang="T166">
                              <a:pos x="T108" y="T109"/>
                            </a:cxn>
                            <a:cxn ang="T167">
                              <a:pos x="T110" y="T111"/>
                            </a:cxn>
                          </a:cxnLst>
                          <a:rect l="0" t="0" r="r" b="b"/>
                          <a:pathLst>
                            <a:path w="216" h="411">
                              <a:moveTo>
                                <a:pt x="216" y="204"/>
                              </a:moveTo>
                              <a:lnTo>
                                <a:pt x="175" y="232"/>
                              </a:lnTo>
                              <a:lnTo>
                                <a:pt x="154" y="247"/>
                              </a:lnTo>
                              <a:lnTo>
                                <a:pt x="139" y="259"/>
                              </a:lnTo>
                              <a:lnTo>
                                <a:pt x="130" y="268"/>
                              </a:lnTo>
                              <a:lnTo>
                                <a:pt x="120" y="283"/>
                              </a:lnTo>
                              <a:lnTo>
                                <a:pt x="118" y="271"/>
                              </a:lnTo>
                              <a:lnTo>
                                <a:pt x="118" y="268"/>
                              </a:lnTo>
                              <a:lnTo>
                                <a:pt x="115" y="256"/>
                              </a:lnTo>
                              <a:lnTo>
                                <a:pt x="101" y="237"/>
                              </a:lnTo>
                              <a:lnTo>
                                <a:pt x="94" y="230"/>
                              </a:lnTo>
                              <a:lnTo>
                                <a:pt x="91" y="229"/>
                              </a:lnTo>
                              <a:lnTo>
                                <a:pt x="91" y="302"/>
                              </a:lnTo>
                              <a:lnTo>
                                <a:pt x="91" y="364"/>
                              </a:lnTo>
                              <a:lnTo>
                                <a:pt x="36" y="364"/>
                              </a:lnTo>
                              <a:lnTo>
                                <a:pt x="36" y="304"/>
                              </a:lnTo>
                              <a:lnTo>
                                <a:pt x="41" y="285"/>
                              </a:lnTo>
                              <a:lnTo>
                                <a:pt x="46" y="276"/>
                              </a:lnTo>
                              <a:lnTo>
                                <a:pt x="53" y="271"/>
                              </a:lnTo>
                              <a:lnTo>
                                <a:pt x="72" y="271"/>
                              </a:lnTo>
                              <a:lnTo>
                                <a:pt x="87" y="280"/>
                              </a:lnTo>
                              <a:lnTo>
                                <a:pt x="89" y="288"/>
                              </a:lnTo>
                              <a:lnTo>
                                <a:pt x="91" y="302"/>
                              </a:lnTo>
                              <a:lnTo>
                                <a:pt x="91" y="229"/>
                              </a:lnTo>
                              <a:lnTo>
                                <a:pt x="84" y="225"/>
                              </a:lnTo>
                              <a:lnTo>
                                <a:pt x="72" y="223"/>
                              </a:lnTo>
                              <a:lnTo>
                                <a:pt x="51" y="223"/>
                              </a:lnTo>
                              <a:lnTo>
                                <a:pt x="43" y="225"/>
                              </a:lnTo>
                              <a:lnTo>
                                <a:pt x="34" y="228"/>
                              </a:lnTo>
                              <a:lnTo>
                                <a:pt x="19" y="237"/>
                              </a:lnTo>
                              <a:lnTo>
                                <a:pt x="5" y="259"/>
                              </a:lnTo>
                              <a:lnTo>
                                <a:pt x="3" y="280"/>
                              </a:lnTo>
                              <a:lnTo>
                                <a:pt x="0" y="314"/>
                              </a:lnTo>
                              <a:lnTo>
                                <a:pt x="0" y="410"/>
                              </a:lnTo>
                              <a:lnTo>
                                <a:pt x="216" y="410"/>
                              </a:lnTo>
                              <a:lnTo>
                                <a:pt x="216" y="364"/>
                              </a:lnTo>
                              <a:lnTo>
                                <a:pt x="127" y="364"/>
                              </a:lnTo>
                              <a:lnTo>
                                <a:pt x="127" y="340"/>
                              </a:lnTo>
                              <a:lnTo>
                                <a:pt x="130" y="331"/>
                              </a:lnTo>
                              <a:lnTo>
                                <a:pt x="132" y="324"/>
                              </a:lnTo>
                              <a:lnTo>
                                <a:pt x="137" y="316"/>
                              </a:lnTo>
                              <a:lnTo>
                                <a:pt x="149" y="309"/>
                              </a:lnTo>
                              <a:lnTo>
                                <a:pt x="171" y="292"/>
                              </a:lnTo>
                              <a:lnTo>
                                <a:pt x="184" y="283"/>
                              </a:lnTo>
                              <a:lnTo>
                                <a:pt x="216" y="259"/>
                              </a:lnTo>
                              <a:lnTo>
                                <a:pt x="216" y="204"/>
                              </a:lnTo>
                              <a:moveTo>
                                <a:pt x="216" y="84"/>
                              </a:moveTo>
                              <a:lnTo>
                                <a:pt x="125" y="84"/>
                              </a:lnTo>
                              <a:lnTo>
                                <a:pt x="0" y="0"/>
                              </a:lnTo>
                              <a:lnTo>
                                <a:pt x="0" y="52"/>
                              </a:lnTo>
                              <a:lnTo>
                                <a:pt x="87" y="105"/>
                              </a:lnTo>
                              <a:lnTo>
                                <a:pt x="0" y="160"/>
                              </a:lnTo>
                              <a:lnTo>
                                <a:pt x="0" y="216"/>
                              </a:lnTo>
                              <a:lnTo>
                                <a:pt x="125" y="129"/>
                              </a:lnTo>
                              <a:lnTo>
                                <a:pt x="216" y="129"/>
                              </a:lnTo>
                              <a:lnTo>
                                <a:pt x="216" y="84"/>
                              </a:lnTo>
                            </a:path>
                          </a:pathLst>
                        </a:custGeom>
                        <a:solidFill>
                          <a:srgbClr val="F48534">
                            <a:alpha val="39999"/>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 name="AutoShape 2535"/>
                      <wps:cNvSpPr>
                        <a:spLocks noChangeAspect="1" noChangeArrowheads="1"/>
                      </wps:cNvSpPr>
                      <wps:spPr bwMode="auto">
                        <a:xfrm>
                          <a:off x="11491" y="13356"/>
                          <a:ext cx="216" cy="411"/>
                        </a:xfrm>
                        <a:custGeom>
                          <a:avLst/>
                          <a:gdLst>
                            <a:gd name="T0" fmla="*/ 216 w 216"/>
                            <a:gd name="T1" fmla="*/ 12768 h 411"/>
                            <a:gd name="T2" fmla="*/ 0 w 216"/>
                            <a:gd name="T3" fmla="*/ 12768 h 411"/>
                            <a:gd name="T4" fmla="*/ 0 w 216"/>
                            <a:gd name="T5" fmla="*/ 12672 h 411"/>
                            <a:gd name="T6" fmla="*/ 3 w 216"/>
                            <a:gd name="T7" fmla="*/ 12638 h 411"/>
                            <a:gd name="T8" fmla="*/ 5 w 216"/>
                            <a:gd name="T9" fmla="*/ 12617 h 411"/>
                            <a:gd name="T10" fmla="*/ 10 w 216"/>
                            <a:gd name="T11" fmla="*/ 12610 h 411"/>
                            <a:gd name="T12" fmla="*/ 15 w 216"/>
                            <a:gd name="T13" fmla="*/ 12602 h 411"/>
                            <a:gd name="T14" fmla="*/ 19 w 216"/>
                            <a:gd name="T15" fmla="*/ 12595 h 411"/>
                            <a:gd name="T16" fmla="*/ 27 w 216"/>
                            <a:gd name="T17" fmla="*/ 12590 h 411"/>
                            <a:gd name="T18" fmla="*/ 34 w 216"/>
                            <a:gd name="T19" fmla="*/ 12586 h 411"/>
                            <a:gd name="T20" fmla="*/ 43 w 216"/>
                            <a:gd name="T21" fmla="*/ 12583 h 411"/>
                            <a:gd name="T22" fmla="*/ 51 w 216"/>
                            <a:gd name="T23" fmla="*/ 12581 h 411"/>
                            <a:gd name="T24" fmla="*/ 60 w 216"/>
                            <a:gd name="T25" fmla="*/ 12581 h 411"/>
                            <a:gd name="T26" fmla="*/ 72 w 216"/>
                            <a:gd name="T27" fmla="*/ 12581 h 411"/>
                            <a:gd name="T28" fmla="*/ 84 w 216"/>
                            <a:gd name="T29" fmla="*/ 12583 h 411"/>
                            <a:gd name="T30" fmla="*/ 94 w 216"/>
                            <a:gd name="T31" fmla="*/ 12588 h 411"/>
                            <a:gd name="T32" fmla="*/ 101 w 216"/>
                            <a:gd name="T33" fmla="*/ 12595 h 411"/>
                            <a:gd name="T34" fmla="*/ 108 w 216"/>
                            <a:gd name="T35" fmla="*/ 12605 h 411"/>
                            <a:gd name="T36" fmla="*/ 115 w 216"/>
                            <a:gd name="T37" fmla="*/ 12614 h 411"/>
                            <a:gd name="T38" fmla="*/ 118 w 216"/>
                            <a:gd name="T39" fmla="*/ 12626 h 411"/>
                            <a:gd name="T40" fmla="*/ 120 w 216"/>
                            <a:gd name="T41" fmla="*/ 12641 h 411"/>
                            <a:gd name="T42" fmla="*/ 130 w 216"/>
                            <a:gd name="T43" fmla="*/ 12626 h 411"/>
                            <a:gd name="T44" fmla="*/ 139 w 216"/>
                            <a:gd name="T45" fmla="*/ 12617 h 411"/>
                            <a:gd name="T46" fmla="*/ 154 w 216"/>
                            <a:gd name="T47" fmla="*/ 12605 h 411"/>
                            <a:gd name="T48" fmla="*/ 175 w 216"/>
                            <a:gd name="T49" fmla="*/ 12590 h 411"/>
                            <a:gd name="T50" fmla="*/ 216 w 216"/>
                            <a:gd name="T51" fmla="*/ 12562 h 411"/>
                            <a:gd name="T52" fmla="*/ 216 w 216"/>
                            <a:gd name="T53" fmla="*/ 12617 h 411"/>
                            <a:gd name="T54" fmla="*/ 171 w 216"/>
                            <a:gd name="T55" fmla="*/ 12650 h 411"/>
                            <a:gd name="T56" fmla="*/ 149 w 216"/>
                            <a:gd name="T57" fmla="*/ 12667 h 411"/>
                            <a:gd name="T58" fmla="*/ 137 w 216"/>
                            <a:gd name="T59" fmla="*/ 12674 h 411"/>
                            <a:gd name="T60" fmla="*/ 132 w 216"/>
                            <a:gd name="T61" fmla="*/ 12682 h 411"/>
                            <a:gd name="T62" fmla="*/ 130 w 216"/>
                            <a:gd name="T63" fmla="*/ 12689 h 411"/>
                            <a:gd name="T64" fmla="*/ 127 w 216"/>
                            <a:gd name="T65" fmla="*/ 12698 h 411"/>
                            <a:gd name="T66" fmla="*/ 127 w 216"/>
                            <a:gd name="T67" fmla="*/ 12713 h 411"/>
                            <a:gd name="T68" fmla="*/ 127 w 216"/>
                            <a:gd name="T69" fmla="*/ 12722 h 411"/>
                            <a:gd name="T70" fmla="*/ 216 w 216"/>
                            <a:gd name="T71" fmla="*/ 12722 h 411"/>
                            <a:gd name="T72" fmla="*/ 216 w 216"/>
                            <a:gd name="T73" fmla="*/ 12768 h 411"/>
                            <a:gd name="T74" fmla="*/ 91 w 216"/>
                            <a:gd name="T75" fmla="*/ 12722 h 411"/>
                            <a:gd name="T76" fmla="*/ 91 w 216"/>
                            <a:gd name="T77" fmla="*/ 12689 h 411"/>
                            <a:gd name="T78" fmla="*/ 91 w 216"/>
                            <a:gd name="T79" fmla="*/ 12660 h 411"/>
                            <a:gd name="T80" fmla="*/ 89 w 216"/>
                            <a:gd name="T81" fmla="*/ 12646 h 411"/>
                            <a:gd name="T82" fmla="*/ 87 w 216"/>
                            <a:gd name="T83" fmla="*/ 12638 h 411"/>
                            <a:gd name="T84" fmla="*/ 79 w 216"/>
                            <a:gd name="T85" fmla="*/ 12634 h 411"/>
                            <a:gd name="T86" fmla="*/ 72 w 216"/>
                            <a:gd name="T87" fmla="*/ 12629 h 411"/>
                            <a:gd name="T88" fmla="*/ 63 w 216"/>
                            <a:gd name="T89" fmla="*/ 12629 h 411"/>
                            <a:gd name="T90" fmla="*/ 53 w 216"/>
                            <a:gd name="T91" fmla="*/ 12629 h 411"/>
                            <a:gd name="T92" fmla="*/ 46 w 216"/>
                            <a:gd name="T93" fmla="*/ 12634 h 411"/>
                            <a:gd name="T94" fmla="*/ 41 w 216"/>
                            <a:gd name="T95" fmla="*/ 12643 h 411"/>
                            <a:gd name="T96" fmla="*/ 39 w 216"/>
                            <a:gd name="T97" fmla="*/ 12653 h 411"/>
                            <a:gd name="T98" fmla="*/ 36 w 216"/>
                            <a:gd name="T99" fmla="*/ 12662 h 411"/>
                            <a:gd name="T100" fmla="*/ 36 w 216"/>
                            <a:gd name="T101" fmla="*/ 12686 h 411"/>
                            <a:gd name="T102" fmla="*/ 36 w 216"/>
                            <a:gd name="T103" fmla="*/ 12722 h 411"/>
                            <a:gd name="T104" fmla="*/ 91 w 216"/>
                            <a:gd name="T105" fmla="*/ 12722 h 411"/>
                            <a:gd name="T106" fmla="*/ 216 w 216"/>
                            <a:gd name="T107" fmla="*/ 12487 h 411"/>
                            <a:gd name="T108" fmla="*/ 125 w 216"/>
                            <a:gd name="T109" fmla="*/ 12487 h 411"/>
                            <a:gd name="T110" fmla="*/ 0 w 216"/>
                            <a:gd name="T111" fmla="*/ 12574 h 411"/>
                            <a:gd name="T112" fmla="*/ 0 w 216"/>
                            <a:gd name="T113" fmla="*/ 12518 h 411"/>
                            <a:gd name="T114" fmla="*/ 87 w 216"/>
                            <a:gd name="T115" fmla="*/ 12463 h 411"/>
                            <a:gd name="T116" fmla="*/ 0 w 216"/>
                            <a:gd name="T117" fmla="*/ 12410 h 411"/>
                            <a:gd name="T118" fmla="*/ 0 w 216"/>
                            <a:gd name="T119" fmla="*/ 12358 h 411"/>
                            <a:gd name="T120" fmla="*/ 125 w 216"/>
                            <a:gd name="T121" fmla="*/ 12442 h 411"/>
                            <a:gd name="T122" fmla="*/ 216 w 216"/>
                            <a:gd name="T123" fmla="*/ 12442 h 411"/>
                            <a:gd name="T124" fmla="*/ 216 w 216"/>
                            <a:gd name="T125" fmla="*/ 12487 h 411"/>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 name="T183" fmla="*/ 0 60000 65536"/>
                            <a:gd name="T184" fmla="*/ 0 60000 65536"/>
                            <a:gd name="T185" fmla="*/ 0 60000 65536"/>
                            <a:gd name="T186" fmla="*/ 0 60000 65536"/>
                            <a:gd name="T187" fmla="*/ 0 60000 65536"/>
                            <a:gd name="T188" fmla="*/ 0 60000 65536"/>
                          </a:gdLst>
                          <a:ahLst/>
                          <a:cxnLst>
                            <a:cxn ang="T126">
                              <a:pos x="T0" y="T1"/>
                            </a:cxn>
                            <a:cxn ang="T127">
                              <a:pos x="T2" y="T3"/>
                            </a:cxn>
                            <a:cxn ang="T128">
                              <a:pos x="T4" y="T5"/>
                            </a:cxn>
                            <a:cxn ang="T129">
                              <a:pos x="T6" y="T7"/>
                            </a:cxn>
                            <a:cxn ang="T130">
                              <a:pos x="T8" y="T9"/>
                            </a:cxn>
                            <a:cxn ang="T131">
                              <a:pos x="T10" y="T11"/>
                            </a:cxn>
                            <a:cxn ang="T132">
                              <a:pos x="T12" y="T13"/>
                            </a:cxn>
                            <a:cxn ang="T133">
                              <a:pos x="T14" y="T15"/>
                            </a:cxn>
                            <a:cxn ang="T134">
                              <a:pos x="T16" y="T17"/>
                            </a:cxn>
                            <a:cxn ang="T135">
                              <a:pos x="T18" y="T19"/>
                            </a:cxn>
                            <a:cxn ang="T136">
                              <a:pos x="T20" y="T21"/>
                            </a:cxn>
                            <a:cxn ang="T137">
                              <a:pos x="T22" y="T23"/>
                            </a:cxn>
                            <a:cxn ang="T138">
                              <a:pos x="T24" y="T25"/>
                            </a:cxn>
                            <a:cxn ang="T139">
                              <a:pos x="T26" y="T27"/>
                            </a:cxn>
                            <a:cxn ang="T140">
                              <a:pos x="T28" y="T29"/>
                            </a:cxn>
                            <a:cxn ang="T141">
                              <a:pos x="T30" y="T31"/>
                            </a:cxn>
                            <a:cxn ang="T142">
                              <a:pos x="T32" y="T33"/>
                            </a:cxn>
                            <a:cxn ang="T143">
                              <a:pos x="T34" y="T35"/>
                            </a:cxn>
                            <a:cxn ang="T144">
                              <a:pos x="T36" y="T37"/>
                            </a:cxn>
                            <a:cxn ang="T145">
                              <a:pos x="T38" y="T39"/>
                            </a:cxn>
                            <a:cxn ang="T146">
                              <a:pos x="T40" y="T41"/>
                            </a:cxn>
                            <a:cxn ang="T147">
                              <a:pos x="T42" y="T43"/>
                            </a:cxn>
                            <a:cxn ang="T148">
                              <a:pos x="T44" y="T45"/>
                            </a:cxn>
                            <a:cxn ang="T149">
                              <a:pos x="T46" y="T47"/>
                            </a:cxn>
                            <a:cxn ang="T150">
                              <a:pos x="T48" y="T49"/>
                            </a:cxn>
                            <a:cxn ang="T151">
                              <a:pos x="T50" y="T51"/>
                            </a:cxn>
                            <a:cxn ang="T152">
                              <a:pos x="T52" y="T53"/>
                            </a:cxn>
                            <a:cxn ang="T153">
                              <a:pos x="T54" y="T55"/>
                            </a:cxn>
                            <a:cxn ang="T154">
                              <a:pos x="T56" y="T57"/>
                            </a:cxn>
                            <a:cxn ang="T155">
                              <a:pos x="T58" y="T59"/>
                            </a:cxn>
                            <a:cxn ang="T156">
                              <a:pos x="T60" y="T61"/>
                            </a:cxn>
                            <a:cxn ang="T157">
                              <a:pos x="T62" y="T63"/>
                            </a:cxn>
                            <a:cxn ang="T158">
                              <a:pos x="T64" y="T65"/>
                            </a:cxn>
                            <a:cxn ang="T159">
                              <a:pos x="T66" y="T67"/>
                            </a:cxn>
                            <a:cxn ang="T160">
                              <a:pos x="T68" y="T69"/>
                            </a:cxn>
                            <a:cxn ang="T161">
                              <a:pos x="T70" y="T71"/>
                            </a:cxn>
                            <a:cxn ang="T162">
                              <a:pos x="T72" y="T73"/>
                            </a:cxn>
                            <a:cxn ang="T163">
                              <a:pos x="T74" y="T75"/>
                            </a:cxn>
                            <a:cxn ang="T164">
                              <a:pos x="T76" y="T77"/>
                            </a:cxn>
                            <a:cxn ang="T165">
                              <a:pos x="T78" y="T79"/>
                            </a:cxn>
                            <a:cxn ang="T166">
                              <a:pos x="T80" y="T81"/>
                            </a:cxn>
                            <a:cxn ang="T167">
                              <a:pos x="T82" y="T83"/>
                            </a:cxn>
                            <a:cxn ang="T168">
                              <a:pos x="T84" y="T85"/>
                            </a:cxn>
                            <a:cxn ang="T169">
                              <a:pos x="T86" y="T87"/>
                            </a:cxn>
                            <a:cxn ang="T170">
                              <a:pos x="T88" y="T89"/>
                            </a:cxn>
                            <a:cxn ang="T171">
                              <a:pos x="T90" y="T91"/>
                            </a:cxn>
                            <a:cxn ang="T172">
                              <a:pos x="T92" y="T93"/>
                            </a:cxn>
                            <a:cxn ang="T173">
                              <a:pos x="T94" y="T95"/>
                            </a:cxn>
                            <a:cxn ang="T174">
                              <a:pos x="T96" y="T97"/>
                            </a:cxn>
                            <a:cxn ang="T175">
                              <a:pos x="T98" y="T99"/>
                            </a:cxn>
                            <a:cxn ang="T176">
                              <a:pos x="T100" y="T101"/>
                            </a:cxn>
                            <a:cxn ang="T177">
                              <a:pos x="T102" y="T103"/>
                            </a:cxn>
                            <a:cxn ang="T178">
                              <a:pos x="T104" y="T105"/>
                            </a:cxn>
                            <a:cxn ang="T179">
                              <a:pos x="T106" y="T107"/>
                            </a:cxn>
                            <a:cxn ang="T180">
                              <a:pos x="T108" y="T109"/>
                            </a:cxn>
                            <a:cxn ang="T181">
                              <a:pos x="T110" y="T111"/>
                            </a:cxn>
                            <a:cxn ang="T182">
                              <a:pos x="T112" y="T113"/>
                            </a:cxn>
                            <a:cxn ang="T183">
                              <a:pos x="T114" y="T115"/>
                            </a:cxn>
                            <a:cxn ang="T184">
                              <a:pos x="T116" y="T117"/>
                            </a:cxn>
                            <a:cxn ang="T185">
                              <a:pos x="T118" y="T119"/>
                            </a:cxn>
                            <a:cxn ang="T186">
                              <a:pos x="T120" y="T121"/>
                            </a:cxn>
                            <a:cxn ang="T187">
                              <a:pos x="T122" y="T123"/>
                            </a:cxn>
                            <a:cxn ang="T188">
                              <a:pos x="T124" y="T125"/>
                            </a:cxn>
                          </a:cxnLst>
                          <a:rect l="0" t="0" r="r" b="b"/>
                          <a:pathLst>
                            <a:path w="216" h="411">
                              <a:moveTo>
                                <a:pt x="216" y="-588"/>
                              </a:moveTo>
                              <a:lnTo>
                                <a:pt x="0" y="-588"/>
                              </a:lnTo>
                              <a:lnTo>
                                <a:pt x="0" y="-684"/>
                              </a:lnTo>
                              <a:lnTo>
                                <a:pt x="3" y="-718"/>
                              </a:lnTo>
                              <a:lnTo>
                                <a:pt x="5" y="-739"/>
                              </a:lnTo>
                              <a:lnTo>
                                <a:pt x="10" y="-746"/>
                              </a:lnTo>
                              <a:lnTo>
                                <a:pt x="15" y="-754"/>
                              </a:lnTo>
                              <a:lnTo>
                                <a:pt x="19" y="-761"/>
                              </a:lnTo>
                              <a:lnTo>
                                <a:pt x="27" y="-766"/>
                              </a:lnTo>
                              <a:lnTo>
                                <a:pt x="34" y="-770"/>
                              </a:lnTo>
                              <a:lnTo>
                                <a:pt x="43" y="-773"/>
                              </a:lnTo>
                              <a:lnTo>
                                <a:pt x="51" y="-775"/>
                              </a:lnTo>
                              <a:lnTo>
                                <a:pt x="60" y="-775"/>
                              </a:lnTo>
                              <a:lnTo>
                                <a:pt x="72" y="-775"/>
                              </a:lnTo>
                              <a:lnTo>
                                <a:pt x="84" y="-773"/>
                              </a:lnTo>
                              <a:lnTo>
                                <a:pt x="94" y="-768"/>
                              </a:lnTo>
                              <a:lnTo>
                                <a:pt x="101" y="-761"/>
                              </a:lnTo>
                              <a:lnTo>
                                <a:pt x="108" y="-751"/>
                              </a:lnTo>
                              <a:lnTo>
                                <a:pt x="115" y="-742"/>
                              </a:lnTo>
                              <a:lnTo>
                                <a:pt x="118" y="-730"/>
                              </a:lnTo>
                              <a:lnTo>
                                <a:pt x="120" y="-715"/>
                              </a:lnTo>
                              <a:lnTo>
                                <a:pt x="130" y="-730"/>
                              </a:lnTo>
                              <a:lnTo>
                                <a:pt x="139" y="-739"/>
                              </a:lnTo>
                              <a:lnTo>
                                <a:pt x="154" y="-751"/>
                              </a:lnTo>
                              <a:lnTo>
                                <a:pt x="175" y="-766"/>
                              </a:lnTo>
                              <a:lnTo>
                                <a:pt x="216" y="-794"/>
                              </a:lnTo>
                              <a:lnTo>
                                <a:pt x="216" y="-739"/>
                              </a:lnTo>
                              <a:lnTo>
                                <a:pt x="171" y="-706"/>
                              </a:lnTo>
                              <a:lnTo>
                                <a:pt x="149" y="-689"/>
                              </a:lnTo>
                              <a:lnTo>
                                <a:pt x="137" y="-682"/>
                              </a:lnTo>
                              <a:lnTo>
                                <a:pt x="132" y="-674"/>
                              </a:lnTo>
                              <a:lnTo>
                                <a:pt x="130" y="-667"/>
                              </a:lnTo>
                              <a:lnTo>
                                <a:pt x="127" y="-658"/>
                              </a:lnTo>
                              <a:lnTo>
                                <a:pt x="127" y="-643"/>
                              </a:lnTo>
                              <a:lnTo>
                                <a:pt x="127" y="-634"/>
                              </a:lnTo>
                              <a:lnTo>
                                <a:pt x="216" y="-634"/>
                              </a:lnTo>
                              <a:lnTo>
                                <a:pt x="216" y="-588"/>
                              </a:lnTo>
                              <a:moveTo>
                                <a:pt x="91" y="-634"/>
                              </a:moveTo>
                              <a:lnTo>
                                <a:pt x="91" y="-667"/>
                              </a:lnTo>
                              <a:lnTo>
                                <a:pt x="91" y="-696"/>
                              </a:lnTo>
                              <a:lnTo>
                                <a:pt x="89" y="-710"/>
                              </a:lnTo>
                              <a:lnTo>
                                <a:pt x="87" y="-718"/>
                              </a:lnTo>
                              <a:lnTo>
                                <a:pt x="79" y="-722"/>
                              </a:lnTo>
                              <a:lnTo>
                                <a:pt x="72" y="-727"/>
                              </a:lnTo>
                              <a:lnTo>
                                <a:pt x="63" y="-727"/>
                              </a:lnTo>
                              <a:lnTo>
                                <a:pt x="53" y="-727"/>
                              </a:lnTo>
                              <a:lnTo>
                                <a:pt x="46" y="-722"/>
                              </a:lnTo>
                              <a:lnTo>
                                <a:pt x="41" y="-713"/>
                              </a:lnTo>
                              <a:lnTo>
                                <a:pt x="39" y="-703"/>
                              </a:lnTo>
                              <a:lnTo>
                                <a:pt x="36" y="-694"/>
                              </a:lnTo>
                              <a:lnTo>
                                <a:pt x="36" y="-670"/>
                              </a:lnTo>
                              <a:lnTo>
                                <a:pt x="36" y="-634"/>
                              </a:lnTo>
                              <a:lnTo>
                                <a:pt x="91" y="-634"/>
                              </a:lnTo>
                              <a:moveTo>
                                <a:pt x="216" y="-869"/>
                              </a:moveTo>
                              <a:lnTo>
                                <a:pt x="125" y="-869"/>
                              </a:lnTo>
                              <a:lnTo>
                                <a:pt x="0" y="-782"/>
                              </a:lnTo>
                              <a:lnTo>
                                <a:pt x="0" y="-838"/>
                              </a:lnTo>
                              <a:lnTo>
                                <a:pt x="87" y="-893"/>
                              </a:lnTo>
                              <a:lnTo>
                                <a:pt x="0" y="-946"/>
                              </a:lnTo>
                              <a:lnTo>
                                <a:pt x="0" y="-998"/>
                              </a:lnTo>
                              <a:lnTo>
                                <a:pt x="125" y="-914"/>
                              </a:lnTo>
                              <a:lnTo>
                                <a:pt x="216" y="-914"/>
                              </a:lnTo>
                              <a:lnTo>
                                <a:pt x="216" y="-869"/>
                              </a:lnTo>
                            </a:path>
                          </a:pathLst>
                        </a:custGeom>
                        <a:noFill/>
                        <a:ln w="1524">
                          <a:solidFill>
                            <a:srgbClr val="F485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EDD8DAE" id="Group 23" o:spid="_x0000_s1026" style="position:absolute;margin-left:574.5pt;margin-top:617.8pt;width:10.95pt;height:20.65pt;z-index:-251646976;mso-position-horizontal-relative:page;mso-position-vertical-relative:page" coordorigin="11490,12356" coordsize="219,4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">
              <o:lock v:ext="edit" aspectratio="t"/>
              <v:shape id="AutoShape 2536" o:spid="_x0000_s1027" style="position:absolute;left:11491;top:12357;width:216;height:411;visibility:visible;mso-wrap-style:square;v-text-anchor:top" coordsize="216,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" path="m216,204r-41,28l154,247r-15,12l130,268r-10,15l118,271r,-3l115,256,101,237r-7,-7l91,229r,73l91,364r-55,l36,304r5,-19l46,276r7,-5l72,271r15,9l89,288r2,14l91,229r-7,-4l72,223r-21,l43,225r-9,3l19,237,5,259,3,280,,314r,96l216,410r,-46l127,364r,-24l130,331r2,-7l137,316r12,-7l171,292r13,-9l216,259r,-55m216,84r-91,l,,,52r87,53l,160r,56l125,129r91,l216,84e" fillcolor="#f48534" stroked="f">
                <v:fill opacity="26214f"/>
                <v:path o:connecttype="custom" o:connectlocs="216,12562;175,12590;154,12605;139,12617;130,12626;120,12641;118,12629;118,12626;115,12614;101,12595;94,12588;91,12587;91,12660;91,12722;36,12722;36,12662;41,12643;46,12634;53,12629;72,12629;87,12638;89,12646;91,12660;91,12587;84,12583;72,12581;51,12581;43,12583;34,12586;19,12595;5,12617;3,12638;0,12672;0,12768;216,12768;216,12722;127,12722;127,12698;130,12689;132,12682;137,12674;149,12667;171,12650;184,12641;216,12617;216,12562;216,12442;125,12442;0,12358;0,12410;87,12463;0,12518;0,12574;125,12487;216,12487;216,12442" o:connectangles="0,0,0,0,0,0,0,0,0,0,0,0,0,0,0,0,0,0,0,0,0,0,0,0,0,0,0,0,0,0,0,0,0,0,0,0,0,0,0,0,0,0,0,0,0,0,0,0,0,0,0,0,0,0,0,0"/>
                <o:lock v:ext="edit" aspectratio="t"/>
              </v:shape>
              <v:shape id="AutoShape 2535" o:spid="_x0000_s1028" style="position:absolute;left:11491;top:13356;width:216;height:411;visibility:visible;mso-wrap-style:square;v-text-anchor:top" coordsize="216,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" path="m216,-588l,-588r,-96l3,-718r2,-21l10,-746r5,-8l19,-761r8,-5l34,-770r9,-3l51,-775r9,l72,-775r12,2l94,-768r7,7l108,-751r7,9l118,-730r2,15l130,-730r9,-9l154,-751r21,-15l216,-794r,55l171,-706r-22,17l137,-682r-5,8l130,-667r-3,9l127,-643r,9l216,-634r,46m91,-634r,-33l91,-696r-2,-14l87,-718r-8,-4l72,-727r-9,l53,-727r-7,5l41,-713r-2,10l36,-694r,24l36,-634r55,m216,-869r-91,l,-782r,-56l87,-893,,-946r,-52l125,-914r91,l216,-869e" filled="f" strokecolor="#f48534" strokeweight=".12pt">
                <v:path o:connecttype="custom" o:connectlocs="216,12768;0,12768;0,12672;3,12638;5,12617;10,12610;15,12602;19,12595;27,12590;34,12586;43,12583;51,12581;60,12581;72,12581;84,12583;94,12588;101,12595;108,12605;115,12614;118,12626;120,12641;130,12626;139,12617;154,12605;175,12590;216,12562;216,12617;171,12650;149,12667;137,12674;132,12682;130,12689;127,12698;127,12713;127,12722;216,12722;216,12768;91,12722;91,12689;91,12660;89,12646;87,12638;79,12634;72,12629;63,12629;53,12629;46,12634;41,12643;39,12653;36,12662;36,12686;36,12722;91,12722;216,12487;125,12487;0,12574;0,12518;87,12463;0,12410;0,12358;125,12442;216,12442;216,12487" o:connectangles="0,0,0,0,0,0,0,0,0,0,0,0,0,0,0,0,0,0,0,0,0,0,0,0,0,0,0,0,0,0,0,0,0,0,0,0,0,0,0,0,0,0,0,0,0,0,0,0,0,0,0,0,0,0,0,0,0,0,0,0,0,0,0"/>
                <o:lock v:ext="edit" aspectratio="t"/>
              </v:shape>
              <w10:wrap anchorx="page" anchory="page"/>
            </v:group>
          </w:pict>
        </mc:Fallback>
      </mc:AlternateContent>
    </w:r>
    <w:r w:rsidR="009A3C6C">
      <w:rPr>
        <w:noProof/>
        <w:lang w:val="en-US" w:eastAsia="en-US"/>
      </w:rPr>
      <w:drawing>
        <wp:anchor distT="0" distB="0" distL="0" distR="0" simplePos="0" relativeHeight="251670528" behindDoc="1" locked="0" layoutInCell="1" allowOverlap="1" wp14:anchorId="50D42CFB" wp14:editId="76CE84ED">
          <wp:simplePos x="0" y="0"/>
          <wp:positionH relativeFrom="page">
            <wp:posOffset>7293864</wp:posOffset>
          </wp:positionH>
          <wp:positionV relativeFrom="page">
            <wp:posOffset>7635239</wp:posOffset>
          </wp:positionV>
          <wp:extent cx="143256" cy="146303"/>
          <wp:effectExtent l="0" t="0" r="0" b="0"/>
          <wp:wrapNone/>
          <wp:docPr id="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image1.png"/>
                  <pic:cNvPicPr/>
                </pic:nvPicPr>
                <pic:blipFill>
                  <a:blip r:embed="rId1" cstate="print"/>
                  <a:stretch>
                    <a:fillRect/>
                  </a:stretch>
                </pic:blipFill>
                <pic:spPr>
                  <a:xfrm>
                    <a:off x="0" y="0"/>
                    <a:ext cx="143256" cy="146303"/>
                  </a:xfrm>
                  <a:prstGeom prst="rect">
                    <a:avLst/>
                  </a:prstGeom>
                </pic:spPr>
              </pic:pic>
            </a:graphicData>
          </a:graphic>
        </wp:anchor>
      </w:drawing>
    </w:r>
    <w:r>
      <w:rPr>
        <w:noProof/>
        <w:lang w:val="en-US" w:eastAsia="en-US"/>
      </w:rPr>
      <mc:AlternateContent>
        <mc:Choice Requires="wps">
          <w:drawing>
            <wp:anchor distT="0" distB="0" distL="114300" distR="114300" simplePos="0" relativeHeight="251671552" behindDoc="1" locked="0" layoutInCell="1" allowOverlap="1" wp14:anchorId="1A2EB882" wp14:editId="019D1058">
              <wp:simplePos x="0" y="0"/>
              <wp:positionH relativeFrom="page">
                <wp:posOffset>6342380</wp:posOffset>
              </wp:positionH>
              <wp:positionV relativeFrom="page">
                <wp:posOffset>9940290</wp:posOffset>
              </wp:positionV>
              <wp:extent cx="153670" cy="165735"/>
              <wp:effectExtent l="0" t="0" r="17780" b="5715"/>
              <wp:wrapNone/>
              <wp:docPr id="20" name="Text Box 2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EditPoints="1" noChangeArrowheads="1" noChangeShapeType="1" noTextEdit="1"/>
                    </wps:cNvSpPr>
                    <wps:spPr bwMode="auto">
                      <a:xfrm>
                        <a:off x="0" y="0"/>
                        <a:ext cx="15367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45EB20" w14:textId="77777777" w:rsidR="009A3C6C" w:rsidRDefault="009A3C6C">
                          <w:pPr>
                            <w:spacing w:before="10"/>
                            <w:ind w:left="20"/>
                            <w:rPr>
                              <w:sz w:val="20"/>
                            </w:rPr>
                          </w:pPr>
                          <w:r>
                            <w:rPr>
                              <w:sz w:val="20"/>
                            </w:rPr>
                            <w:t>58</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0" o:spid="_x0000_s1026" type="#_x0000_t202" style="position:absolute;margin-left:499.4pt;margin-top:782.7pt;width:12.1pt;height:13.05pt;z-index:-2516449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" filled="f" stroked="f">
              <o:lock v:ext="edit" aspectratio="t" verticies="t" text="t" shapetype="t"/>
              <v:textbox inset="0,0,0,0">
                <w:txbxContent>
                  <w:p w14:paraId="1C45EB20" w14:textId="77777777" w:rsidR="009A3C6C" w:rsidRDefault="009A3C6C">
                    <w:pPr>
                      <w:spacing w:before="10"/>
                      <w:ind w:left="20"/>
                      <w:rPr>
                        <w:sz w:val="20"/>
                      </w:rPr>
                    </w:pPr>
                    <w:r>
                      <w:rPr>
                        <w:sz w:val="20"/>
                      </w:rPr>
                      <w:t>58</w:t>
                    </w:r>
                  </w:p>
                </w:txbxContent>
              </v:textbox>
              <w10:wrap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3221F3" w14:textId="278E9A18" w:rsidR="009A3C6C" w:rsidRPr="00CA1223" w:rsidRDefault="009A3C6C" w:rsidP="00BC6D10">
    <w:pPr>
      <w:pStyle w:val="Footer"/>
      <w:framePr w:wrap="none" w:vAnchor="text" w:hAnchor="page" w:x="5783" w:y="-592"/>
      <w:rPr>
        <w:rStyle w:val="PageNumber"/>
        <w:sz w:val="20"/>
        <w:szCs w:val="20"/>
      </w:rPr>
    </w:pPr>
  </w:p>
  <w:p w14:paraId="374D598C" w14:textId="77777777" w:rsidR="009A3C6C" w:rsidRDefault="009A3C6C" w:rsidP="005C0EBE">
    <w:pPr>
      <w:pStyle w:val="BodyText"/>
      <w:spacing w:line="14" w:lineRule="auto"/>
      <w:ind w:right="360"/>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5566C9" w14:textId="77777777" w:rsidR="00AB241F" w:rsidRDefault="00AB241F">
      <w:r>
        <w:separator/>
      </w:r>
    </w:p>
  </w:footnote>
  <w:footnote w:type="continuationSeparator" w:id="0">
    <w:p w14:paraId="236D86CE" w14:textId="77777777" w:rsidR="00AB241F" w:rsidRDefault="00AB241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4D1AE8"/>
    <w:multiLevelType w:val="hybridMultilevel"/>
    <w:tmpl w:val="E5383FE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10C75FEF"/>
    <w:multiLevelType w:val="hybridMultilevel"/>
    <w:tmpl w:val="4D7027DE"/>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8F77FEC"/>
    <w:multiLevelType w:val="hybridMultilevel"/>
    <w:tmpl w:val="B2B0A2A8"/>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
    <w:nsid w:val="1C2852A9"/>
    <w:multiLevelType w:val="hybridMultilevel"/>
    <w:tmpl w:val="2B54C45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1282B7E"/>
    <w:multiLevelType w:val="hybridMultilevel"/>
    <w:tmpl w:val="229C20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nsid w:val="21E46101"/>
    <w:multiLevelType w:val="hybridMultilevel"/>
    <w:tmpl w:val="6F9E725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47F5969"/>
    <w:multiLevelType w:val="hybridMultilevel"/>
    <w:tmpl w:val="A912A2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A2D2F74"/>
    <w:multiLevelType w:val="hybridMultilevel"/>
    <w:tmpl w:val="B28C224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B89523E"/>
    <w:multiLevelType w:val="hybridMultilevel"/>
    <w:tmpl w:val="7C52BD22"/>
    <w:lvl w:ilvl="0" w:tplc="A2ECE4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3FD2A3A"/>
    <w:multiLevelType w:val="hybridMultilevel"/>
    <w:tmpl w:val="ED6616A0"/>
    <w:lvl w:ilvl="0" w:tplc="ABFEDFB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402720A"/>
    <w:multiLevelType w:val="hybridMultilevel"/>
    <w:tmpl w:val="726046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69C3322"/>
    <w:multiLevelType w:val="hybridMultilevel"/>
    <w:tmpl w:val="A088F3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nsid w:val="3F990C62"/>
    <w:multiLevelType w:val="hybridMultilevel"/>
    <w:tmpl w:val="515461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6E90C37"/>
    <w:multiLevelType w:val="hybridMultilevel"/>
    <w:tmpl w:val="AF2466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nsid w:val="47F66278"/>
    <w:multiLevelType w:val="hybridMultilevel"/>
    <w:tmpl w:val="CDDE6F2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49075395"/>
    <w:multiLevelType w:val="hybridMultilevel"/>
    <w:tmpl w:val="7280083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nsid w:val="530E78B1"/>
    <w:multiLevelType w:val="hybridMultilevel"/>
    <w:tmpl w:val="1658A3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B1F70D9"/>
    <w:multiLevelType w:val="hybridMultilevel"/>
    <w:tmpl w:val="17489CBC"/>
    <w:lvl w:ilvl="0" w:tplc="7F4A96D8">
      <w:start w:val="1"/>
      <w:numFmt w:val="decimal"/>
      <w:lvlText w:val="%1."/>
      <w:lvlJc w:val="left"/>
      <w:pPr>
        <w:ind w:left="1080" w:hanging="360"/>
      </w:pPr>
      <w:rPr>
        <w:rFonts w:hint="default"/>
        <w:b w:val="0"/>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623B392D"/>
    <w:multiLevelType w:val="hybridMultilevel"/>
    <w:tmpl w:val="5B66F51C"/>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67160572"/>
    <w:multiLevelType w:val="hybridMultilevel"/>
    <w:tmpl w:val="302C4F2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20">
    <w:nsid w:val="6AD4281C"/>
    <w:multiLevelType w:val="hybridMultilevel"/>
    <w:tmpl w:val="B9C2BA7A"/>
    <w:lvl w:ilvl="0" w:tplc="0409000F">
      <w:start w:val="1"/>
      <w:numFmt w:val="decimal"/>
      <w:lvlText w:val="%1."/>
      <w:lvlJc w:val="left"/>
      <w:pPr>
        <w:ind w:left="540" w:hanging="360"/>
      </w:pPr>
    </w:lvl>
    <w:lvl w:ilvl="1" w:tplc="04090019">
      <w:start w:val="1"/>
      <w:numFmt w:val="lowerLetter"/>
      <w:lvlText w:val="%2."/>
      <w:lvlJc w:val="left"/>
      <w:pPr>
        <w:ind w:left="1260" w:hanging="360"/>
      </w:pPr>
    </w:lvl>
    <w:lvl w:ilvl="2" w:tplc="0409001B">
      <w:start w:val="1"/>
      <w:numFmt w:val="lowerRoman"/>
      <w:lvlText w:val="%3."/>
      <w:lvlJc w:val="right"/>
      <w:pPr>
        <w:ind w:left="1980" w:hanging="180"/>
      </w:pPr>
    </w:lvl>
    <w:lvl w:ilvl="3" w:tplc="0409000F">
      <w:start w:val="1"/>
      <w:numFmt w:val="decimal"/>
      <w:lvlText w:val="%4."/>
      <w:lvlJc w:val="left"/>
      <w:pPr>
        <w:ind w:left="2700" w:hanging="360"/>
      </w:pPr>
    </w:lvl>
    <w:lvl w:ilvl="4" w:tplc="04090019">
      <w:start w:val="1"/>
      <w:numFmt w:val="lowerLetter"/>
      <w:lvlText w:val="%5."/>
      <w:lvlJc w:val="left"/>
      <w:pPr>
        <w:ind w:left="3420" w:hanging="360"/>
      </w:pPr>
    </w:lvl>
    <w:lvl w:ilvl="5" w:tplc="0409001B">
      <w:start w:val="1"/>
      <w:numFmt w:val="lowerRoman"/>
      <w:lvlText w:val="%6."/>
      <w:lvlJc w:val="right"/>
      <w:pPr>
        <w:ind w:left="4140" w:hanging="180"/>
      </w:pPr>
    </w:lvl>
    <w:lvl w:ilvl="6" w:tplc="0409000F">
      <w:start w:val="1"/>
      <w:numFmt w:val="decimal"/>
      <w:lvlText w:val="%7."/>
      <w:lvlJc w:val="left"/>
      <w:pPr>
        <w:ind w:left="4860" w:hanging="360"/>
      </w:pPr>
    </w:lvl>
    <w:lvl w:ilvl="7" w:tplc="04090019">
      <w:start w:val="1"/>
      <w:numFmt w:val="lowerLetter"/>
      <w:lvlText w:val="%8."/>
      <w:lvlJc w:val="left"/>
      <w:pPr>
        <w:ind w:left="5580" w:hanging="360"/>
      </w:pPr>
    </w:lvl>
    <w:lvl w:ilvl="8" w:tplc="0409001B">
      <w:start w:val="1"/>
      <w:numFmt w:val="lowerRoman"/>
      <w:lvlText w:val="%9."/>
      <w:lvlJc w:val="right"/>
      <w:pPr>
        <w:ind w:left="6300" w:hanging="180"/>
      </w:pPr>
    </w:lvl>
  </w:abstractNum>
  <w:abstractNum w:abstractNumId="21">
    <w:nsid w:val="6B573D82"/>
    <w:multiLevelType w:val="hybridMultilevel"/>
    <w:tmpl w:val="DD64ED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EF20FD3"/>
    <w:multiLevelType w:val="hybridMultilevel"/>
    <w:tmpl w:val="D1F426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13961B2"/>
    <w:multiLevelType w:val="hybridMultilevel"/>
    <w:tmpl w:val="36CA572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nsid w:val="723F336D"/>
    <w:multiLevelType w:val="hybridMultilevel"/>
    <w:tmpl w:val="401E500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nsid w:val="732E07B2"/>
    <w:multiLevelType w:val="hybridMultilevel"/>
    <w:tmpl w:val="D2D848D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nsid w:val="745817F4"/>
    <w:multiLevelType w:val="hybridMultilevel"/>
    <w:tmpl w:val="6944F01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764D2E68"/>
    <w:multiLevelType w:val="hybridMultilevel"/>
    <w:tmpl w:val="1E04DDF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BB75D15"/>
    <w:multiLevelType w:val="hybridMultilevel"/>
    <w:tmpl w:val="A6E8C03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21"/>
  </w:num>
  <w:num w:numId="2">
    <w:abstractNumId w:val="5"/>
  </w:num>
  <w:num w:numId="3">
    <w:abstractNumId w:val="10"/>
  </w:num>
  <w:num w:numId="4">
    <w:abstractNumId w:val="16"/>
  </w:num>
  <w:num w:numId="5">
    <w:abstractNumId w:val="1"/>
  </w:num>
  <w:num w:numId="6">
    <w:abstractNumId w:val="22"/>
  </w:num>
  <w:num w:numId="7">
    <w:abstractNumId w:val="14"/>
  </w:num>
  <w:num w:numId="8">
    <w:abstractNumId w:val="27"/>
  </w:num>
  <w:num w:numId="9">
    <w:abstractNumId w:val="26"/>
  </w:num>
  <w:num w:numId="10">
    <w:abstractNumId w:val="3"/>
  </w:num>
  <w:num w:numId="11">
    <w:abstractNumId w:val="8"/>
  </w:num>
  <w:num w:numId="12">
    <w:abstractNumId w:val="9"/>
  </w:num>
  <w:num w:numId="13">
    <w:abstractNumId w:val="7"/>
  </w:num>
  <w:num w:numId="14">
    <w:abstractNumId w:val="18"/>
  </w:num>
  <w:num w:numId="15">
    <w:abstractNumId w:val="17"/>
  </w:num>
  <w:num w:numId="16">
    <w:abstractNumId w:val="12"/>
  </w:num>
  <w:num w:numId="17">
    <w:abstractNumId w:val="6"/>
  </w:num>
  <w:num w:numId="18">
    <w:abstractNumId w:val="4"/>
  </w:num>
  <w:num w:numId="1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1"/>
  </w:num>
  <w:num w:numId="24">
    <w:abstractNumId w:val="13"/>
  </w:num>
  <w:num w:numId="25">
    <w:abstractNumId w:val="19"/>
  </w:num>
  <w:num w:numId="2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0026"/>
    <w:rsid w:val="00020AC2"/>
    <w:rsid w:val="00025F45"/>
    <w:rsid w:val="000313B3"/>
    <w:rsid w:val="00044DD5"/>
    <w:rsid w:val="00060EC8"/>
    <w:rsid w:val="00064785"/>
    <w:rsid w:val="00065638"/>
    <w:rsid w:val="000867E2"/>
    <w:rsid w:val="00093008"/>
    <w:rsid w:val="000971D8"/>
    <w:rsid w:val="000B2DAC"/>
    <w:rsid w:val="000B55EF"/>
    <w:rsid w:val="000B6219"/>
    <w:rsid w:val="000B70E7"/>
    <w:rsid w:val="000C07E7"/>
    <w:rsid w:val="000D5BD9"/>
    <w:rsid w:val="000D64EF"/>
    <w:rsid w:val="000D651C"/>
    <w:rsid w:val="000E4CDD"/>
    <w:rsid w:val="000F2C4D"/>
    <w:rsid w:val="000F33DB"/>
    <w:rsid w:val="00101C41"/>
    <w:rsid w:val="00112ACD"/>
    <w:rsid w:val="0012247E"/>
    <w:rsid w:val="00140E51"/>
    <w:rsid w:val="0015046D"/>
    <w:rsid w:val="0015766A"/>
    <w:rsid w:val="001629D2"/>
    <w:rsid w:val="00171B55"/>
    <w:rsid w:val="0017789C"/>
    <w:rsid w:val="00177FF8"/>
    <w:rsid w:val="00184F39"/>
    <w:rsid w:val="00187C41"/>
    <w:rsid w:val="001A0226"/>
    <w:rsid w:val="001A2679"/>
    <w:rsid w:val="001D1A61"/>
    <w:rsid w:val="001E684A"/>
    <w:rsid w:val="001E74F9"/>
    <w:rsid w:val="001F7B70"/>
    <w:rsid w:val="0020473A"/>
    <w:rsid w:val="00204F5C"/>
    <w:rsid w:val="00205788"/>
    <w:rsid w:val="002065C2"/>
    <w:rsid w:val="002178D2"/>
    <w:rsid w:val="002236BC"/>
    <w:rsid w:val="002274E3"/>
    <w:rsid w:val="00230F9F"/>
    <w:rsid w:val="0024411E"/>
    <w:rsid w:val="00247EC9"/>
    <w:rsid w:val="00264A73"/>
    <w:rsid w:val="0026792E"/>
    <w:rsid w:val="00272832"/>
    <w:rsid w:val="002831EC"/>
    <w:rsid w:val="00285171"/>
    <w:rsid w:val="00285AF8"/>
    <w:rsid w:val="002909A4"/>
    <w:rsid w:val="00297E2D"/>
    <w:rsid w:val="002B6840"/>
    <w:rsid w:val="002D00C9"/>
    <w:rsid w:val="002D0F68"/>
    <w:rsid w:val="002D506F"/>
    <w:rsid w:val="00304462"/>
    <w:rsid w:val="003050B3"/>
    <w:rsid w:val="00307488"/>
    <w:rsid w:val="00310409"/>
    <w:rsid w:val="00314DCD"/>
    <w:rsid w:val="003202DC"/>
    <w:rsid w:val="00322691"/>
    <w:rsid w:val="00325E5F"/>
    <w:rsid w:val="003330BD"/>
    <w:rsid w:val="0033587B"/>
    <w:rsid w:val="0033743C"/>
    <w:rsid w:val="00340A2F"/>
    <w:rsid w:val="00344F79"/>
    <w:rsid w:val="003466FC"/>
    <w:rsid w:val="00346A47"/>
    <w:rsid w:val="003610AB"/>
    <w:rsid w:val="0036419F"/>
    <w:rsid w:val="00364431"/>
    <w:rsid w:val="00373A62"/>
    <w:rsid w:val="003766A8"/>
    <w:rsid w:val="003806D3"/>
    <w:rsid w:val="00382576"/>
    <w:rsid w:val="00390955"/>
    <w:rsid w:val="00392333"/>
    <w:rsid w:val="0039625B"/>
    <w:rsid w:val="003A0150"/>
    <w:rsid w:val="003A1BE1"/>
    <w:rsid w:val="003A3F40"/>
    <w:rsid w:val="003A6CF7"/>
    <w:rsid w:val="003A6E6F"/>
    <w:rsid w:val="003B08EF"/>
    <w:rsid w:val="003B25FF"/>
    <w:rsid w:val="003B35C7"/>
    <w:rsid w:val="003B59B0"/>
    <w:rsid w:val="003B60B7"/>
    <w:rsid w:val="003C450B"/>
    <w:rsid w:val="003D1DB0"/>
    <w:rsid w:val="003E2191"/>
    <w:rsid w:val="003E6A01"/>
    <w:rsid w:val="003E6B76"/>
    <w:rsid w:val="003F10DA"/>
    <w:rsid w:val="003F15E9"/>
    <w:rsid w:val="003F2A63"/>
    <w:rsid w:val="003F730E"/>
    <w:rsid w:val="003F7C9B"/>
    <w:rsid w:val="003F7E4D"/>
    <w:rsid w:val="00401324"/>
    <w:rsid w:val="00404457"/>
    <w:rsid w:val="00406D04"/>
    <w:rsid w:val="00413A05"/>
    <w:rsid w:val="00415DA1"/>
    <w:rsid w:val="004173D7"/>
    <w:rsid w:val="00422B7E"/>
    <w:rsid w:val="004257F2"/>
    <w:rsid w:val="00444063"/>
    <w:rsid w:val="00460480"/>
    <w:rsid w:val="00465EE9"/>
    <w:rsid w:val="004679E7"/>
    <w:rsid w:val="004762C1"/>
    <w:rsid w:val="004813FE"/>
    <w:rsid w:val="004845F1"/>
    <w:rsid w:val="00484951"/>
    <w:rsid w:val="00484D87"/>
    <w:rsid w:val="004922A5"/>
    <w:rsid w:val="004A1EDB"/>
    <w:rsid w:val="004B669D"/>
    <w:rsid w:val="004C21BD"/>
    <w:rsid w:val="004C4144"/>
    <w:rsid w:val="004D01AC"/>
    <w:rsid w:val="004D0932"/>
    <w:rsid w:val="004D1AD1"/>
    <w:rsid w:val="004D7BC1"/>
    <w:rsid w:val="004E3243"/>
    <w:rsid w:val="004E4269"/>
    <w:rsid w:val="005037F5"/>
    <w:rsid w:val="0052298A"/>
    <w:rsid w:val="0052477B"/>
    <w:rsid w:val="005254D5"/>
    <w:rsid w:val="00530478"/>
    <w:rsid w:val="00534133"/>
    <w:rsid w:val="005476C4"/>
    <w:rsid w:val="005563E5"/>
    <w:rsid w:val="00561277"/>
    <w:rsid w:val="005616D2"/>
    <w:rsid w:val="00571095"/>
    <w:rsid w:val="00572B75"/>
    <w:rsid w:val="00580026"/>
    <w:rsid w:val="0058450E"/>
    <w:rsid w:val="00585862"/>
    <w:rsid w:val="005901CE"/>
    <w:rsid w:val="005A10D2"/>
    <w:rsid w:val="005A5550"/>
    <w:rsid w:val="005C0EBE"/>
    <w:rsid w:val="005C6AAD"/>
    <w:rsid w:val="005E3535"/>
    <w:rsid w:val="005F058D"/>
    <w:rsid w:val="005F52C5"/>
    <w:rsid w:val="00610149"/>
    <w:rsid w:val="0061248D"/>
    <w:rsid w:val="00627336"/>
    <w:rsid w:val="006273A2"/>
    <w:rsid w:val="006325CD"/>
    <w:rsid w:val="00645613"/>
    <w:rsid w:val="0065563A"/>
    <w:rsid w:val="00657951"/>
    <w:rsid w:val="00681276"/>
    <w:rsid w:val="00682436"/>
    <w:rsid w:val="006834D9"/>
    <w:rsid w:val="00684797"/>
    <w:rsid w:val="00694AB8"/>
    <w:rsid w:val="006B237B"/>
    <w:rsid w:val="006B24AF"/>
    <w:rsid w:val="006B3D14"/>
    <w:rsid w:val="006B4891"/>
    <w:rsid w:val="006B6CD1"/>
    <w:rsid w:val="006C6B67"/>
    <w:rsid w:val="006D4FF9"/>
    <w:rsid w:val="006D5DB3"/>
    <w:rsid w:val="006D72AB"/>
    <w:rsid w:val="006F0F65"/>
    <w:rsid w:val="006F7477"/>
    <w:rsid w:val="006F7A6B"/>
    <w:rsid w:val="0070399B"/>
    <w:rsid w:val="0070799B"/>
    <w:rsid w:val="0071392E"/>
    <w:rsid w:val="0071548D"/>
    <w:rsid w:val="007178CB"/>
    <w:rsid w:val="0073562C"/>
    <w:rsid w:val="00736A9E"/>
    <w:rsid w:val="00742C97"/>
    <w:rsid w:val="00764FBD"/>
    <w:rsid w:val="0076656C"/>
    <w:rsid w:val="007744D5"/>
    <w:rsid w:val="00780933"/>
    <w:rsid w:val="00780CDC"/>
    <w:rsid w:val="00781504"/>
    <w:rsid w:val="00796C77"/>
    <w:rsid w:val="007A07D5"/>
    <w:rsid w:val="007A2E90"/>
    <w:rsid w:val="007A40E6"/>
    <w:rsid w:val="007B1332"/>
    <w:rsid w:val="007B4ACA"/>
    <w:rsid w:val="007B4C8E"/>
    <w:rsid w:val="007C4CFE"/>
    <w:rsid w:val="007E2DA5"/>
    <w:rsid w:val="007E6C89"/>
    <w:rsid w:val="007F2124"/>
    <w:rsid w:val="00803BD5"/>
    <w:rsid w:val="008202AB"/>
    <w:rsid w:val="008222D3"/>
    <w:rsid w:val="00822668"/>
    <w:rsid w:val="00835D7B"/>
    <w:rsid w:val="008440AC"/>
    <w:rsid w:val="00855747"/>
    <w:rsid w:val="00875652"/>
    <w:rsid w:val="008769F0"/>
    <w:rsid w:val="008916CA"/>
    <w:rsid w:val="008A6466"/>
    <w:rsid w:val="008A6D21"/>
    <w:rsid w:val="008B0810"/>
    <w:rsid w:val="008C0DF8"/>
    <w:rsid w:val="008C46C4"/>
    <w:rsid w:val="008C5C56"/>
    <w:rsid w:val="008D2D73"/>
    <w:rsid w:val="008E0FE4"/>
    <w:rsid w:val="008E2779"/>
    <w:rsid w:val="008E2E98"/>
    <w:rsid w:val="008E55E9"/>
    <w:rsid w:val="008E6FF8"/>
    <w:rsid w:val="008F20EF"/>
    <w:rsid w:val="008F3443"/>
    <w:rsid w:val="00902F10"/>
    <w:rsid w:val="009058CD"/>
    <w:rsid w:val="00905EE8"/>
    <w:rsid w:val="0090615E"/>
    <w:rsid w:val="00911A6D"/>
    <w:rsid w:val="009173AC"/>
    <w:rsid w:val="009361A3"/>
    <w:rsid w:val="00941EF2"/>
    <w:rsid w:val="009450B9"/>
    <w:rsid w:val="0094584E"/>
    <w:rsid w:val="0094707D"/>
    <w:rsid w:val="0095025E"/>
    <w:rsid w:val="00953C37"/>
    <w:rsid w:val="00961001"/>
    <w:rsid w:val="00961B3D"/>
    <w:rsid w:val="009672C8"/>
    <w:rsid w:val="00975E35"/>
    <w:rsid w:val="00995591"/>
    <w:rsid w:val="00996762"/>
    <w:rsid w:val="009A186F"/>
    <w:rsid w:val="009A28EA"/>
    <w:rsid w:val="009A3C6C"/>
    <w:rsid w:val="009A5BB2"/>
    <w:rsid w:val="009B2F5C"/>
    <w:rsid w:val="009C4634"/>
    <w:rsid w:val="009C5000"/>
    <w:rsid w:val="009D0AA1"/>
    <w:rsid w:val="009D38E7"/>
    <w:rsid w:val="009E3D26"/>
    <w:rsid w:val="009F028B"/>
    <w:rsid w:val="009F6355"/>
    <w:rsid w:val="00A03CAD"/>
    <w:rsid w:val="00A3289E"/>
    <w:rsid w:val="00A3458E"/>
    <w:rsid w:val="00A34E82"/>
    <w:rsid w:val="00A358D0"/>
    <w:rsid w:val="00A4285E"/>
    <w:rsid w:val="00A42928"/>
    <w:rsid w:val="00A50F07"/>
    <w:rsid w:val="00A60924"/>
    <w:rsid w:val="00A614C1"/>
    <w:rsid w:val="00A65C9C"/>
    <w:rsid w:val="00A90626"/>
    <w:rsid w:val="00A90F86"/>
    <w:rsid w:val="00A9371D"/>
    <w:rsid w:val="00AA232E"/>
    <w:rsid w:val="00AA490E"/>
    <w:rsid w:val="00AB1A99"/>
    <w:rsid w:val="00AB241F"/>
    <w:rsid w:val="00AB4BD2"/>
    <w:rsid w:val="00AC4C64"/>
    <w:rsid w:val="00AC4D4F"/>
    <w:rsid w:val="00AC586A"/>
    <w:rsid w:val="00AC5D3F"/>
    <w:rsid w:val="00AD0E49"/>
    <w:rsid w:val="00AD4307"/>
    <w:rsid w:val="00AD4650"/>
    <w:rsid w:val="00AD7A03"/>
    <w:rsid w:val="00AE264A"/>
    <w:rsid w:val="00AE39D0"/>
    <w:rsid w:val="00AE5415"/>
    <w:rsid w:val="00AE636A"/>
    <w:rsid w:val="00AE74D2"/>
    <w:rsid w:val="00AF4FDF"/>
    <w:rsid w:val="00AF7C93"/>
    <w:rsid w:val="00B00C1F"/>
    <w:rsid w:val="00B135CD"/>
    <w:rsid w:val="00B14EDA"/>
    <w:rsid w:val="00B15983"/>
    <w:rsid w:val="00B238A1"/>
    <w:rsid w:val="00B2612F"/>
    <w:rsid w:val="00B34A13"/>
    <w:rsid w:val="00B34DF8"/>
    <w:rsid w:val="00B37D0A"/>
    <w:rsid w:val="00B42966"/>
    <w:rsid w:val="00B43763"/>
    <w:rsid w:val="00B51908"/>
    <w:rsid w:val="00B64D2E"/>
    <w:rsid w:val="00B65C91"/>
    <w:rsid w:val="00B812F4"/>
    <w:rsid w:val="00B900AE"/>
    <w:rsid w:val="00B91185"/>
    <w:rsid w:val="00B93ED8"/>
    <w:rsid w:val="00BA4B4A"/>
    <w:rsid w:val="00BA5155"/>
    <w:rsid w:val="00BB3633"/>
    <w:rsid w:val="00BB58FF"/>
    <w:rsid w:val="00BC5238"/>
    <w:rsid w:val="00BC6D10"/>
    <w:rsid w:val="00BD13D0"/>
    <w:rsid w:val="00BD6334"/>
    <w:rsid w:val="00BE5FD6"/>
    <w:rsid w:val="00BE695D"/>
    <w:rsid w:val="00BF7632"/>
    <w:rsid w:val="00C068C7"/>
    <w:rsid w:val="00C140F2"/>
    <w:rsid w:val="00C14288"/>
    <w:rsid w:val="00C222FB"/>
    <w:rsid w:val="00C26F18"/>
    <w:rsid w:val="00C414BE"/>
    <w:rsid w:val="00C63273"/>
    <w:rsid w:val="00C7190B"/>
    <w:rsid w:val="00C7227F"/>
    <w:rsid w:val="00C724F9"/>
    <w:rsid w:val="00C761C7"/>
    <w:rsid w:val="00C808CB"/>
    <w:rsid w:val="00C97D9C"/>
    <w:rsid w:val="00CA1223"/>
    <w:rsid w:val="00CB45FF"/>
    <w:rsid w:val="00CB6C85"/>
    <w:rsid w:val="00CC0D61"/>
    <w:rsid w:val="00CC1458"/>
    <w:rsid w:val="00CC5AEA"/>
    <w:rsid w:val="00CE6A07"/>
    <w:rsid w:val="00CE7FC9"/>
    <w:rsid w:val="00CF12EE"/>
    <w:rsid w:val="00CF3578"/>
    <w:rsid w:val="00D04C7B"/>
    <w:rsid w:val="00D10050"/>
    <w:rsid w:val="00D10559"/>
    <w:rsid w:val="00D1227D"/>
    <w:rsid w:val="00D13D74"/>
    <w:rsid w:val="00D15074"/>
    <w:rsid w:val="00D20217"/>
    <w:rsid w:val="00D20BF3"/>
    <w:rsid w:val="00D22586"/>
    <w:rsid w:val="00D312F3"/>
    <w:rsid w:val="00D373C4"/>
    <w:rsid w:val="00D6121C"/>
    <w:rsid w:val="00D62542"/>
    <w:rsid w:val="00D67A65"/>
    <w:rsid w:val="00D730CD"/>
    <w:rsid w:val="00D73A8D"/>
    <w:rsid w:val="00D753EB"/>
    <w:rsid w:val="00D83FB0"/>
    <w:rsid w:val="00D87730"/>
    <w:rsid w:val="00D9021E"/>
    <w:rsid w:val="00D91101"/>
    <w:rsid w:val="00D91D7D"/>
    <w:rsid w:val="00DA247A"/>
    <w:rsid w:val="00DA29A8"/>
    <w:rsid w:val="00DA48B9"/>
    <w:rsid w:val="00DB6D81"/>
    <w:rsid w:val="00DC0795"/>
    <w:rsid w:val="00DC42E6"/>
    <w:rsid w:val="00DC4E5E"/>
    <w:rsid w:val="00DC5E18"/>
    <w:rsid w:val="00DD2590"/>
    <w:rsid w:val="00DD47E9"/>
    <w:rsid w:val="00DE3D00"/>
    <w:rsid w:val="00DE5CB4"/>
    <w:rsid w:val="00DF5946"/>
    <w:rsid w:val="00DF670F"/>
    <w:rsid w:val="00DF79B0"/>
    <w:rsid w:val="00E10C4D"/>
    <w:rsid w:val="00E1714B"/>
    <w:rsid w:val="00E1732F"/>
    <w:rsid w:val="00E20A78"/>
    <w:rsid w:val="00E20C89"/>
    <w:rsid w:val="00E21BFF"/>
    <w:rsid w:val="00E2696D"/>
    <w:rsid w:val="00E344A3"/>
    <w:rsid w:val="00E427BE"/>
    <w:rsid w:val="00E47A31"/>
    <w:rsid w:val="00E67D46"/>
    <w:rsid w:val="00E77912"/>
    <w:rsid w:val="00E80CB1"/>
    <w:rsid w:val="00E8282A"/>
    <w:rsid w:val="00EA0AFA"/>
    <w:rsid w:val="00EB03C6"/>
    <w:rsid w:val="00EC43A3"/>
    <w:rsid w:val="00EC4F5A"/>
    <w:rsid w:val="00ED3C2A"/>
    <w:rsid w:val="00EE16A1"/>
    <w:rsid w:val="00EE3324"/>
    <w:rsid w:val="00EE421A"/>
    <w:rsid w:val="00EF0CB6"/>
    <w:rsid w:val="00EF4CE5"/>
    <w:rsid w:val="00F03D49"/>
    <w:rsid w:val="00F10DFD"/>
    <w:rsid w:val="00F124D9"/>
    <w:rsid w:val="00F130E5"/>
    <w:rsid w:val="00F13F30"/>
    <w:rsid w:val="00F15951"/>
    <w:rsid w:val="00F22A3D"/>
    <w:rsid w:val="00F35A14"/>
    <w:rsid w:val="00F37D41"/>
    <w:rsid w:val="00F419E9"/>
    <w:rsid w:val="00F44790"/>
    <w:rsid w:val="00F64AF3"/>
    <w:rsid w:val="00F73EC0"/>
    <w:rsid w:val="00F75234"/>
    <w:rsid w:val="00F8088B"/>
    <w:rsid w:val="00F80F3B"/>
    <w:rsid w:val="00F853AC"/>
    <w:rsid w:val="00F90EAE"/>
    <w:rsid w:val="00F94828"/>
    <w:rsid w:val="00FB3D6D"/>
    <w:rsid w:val="00FB5A9F"/>
    <w:rsid w:val="00FB666A"/>
    <w:rsid w:val="00FB74CB"/>
    <w:rsid w:val="00FC6E9C"/>
    <w:rsid w:val="00FD5D52"/>
    <w:rsid w:val="00FE7BEC"/>
    <w:rsid w:val="00FF56F0"/>
    <w:rsid w:val="00FF64CE"/>
    <w:rsid w:val="00FF7033"/>
    <w:rsid w:val="00FF70A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DA8F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55EF"/>
    <w:rPr>
      <w:rFonts w:ascii="Times New Roman" w:eastAsia="Times New Roman" w:hAnsi="Times New Roman" w:cs="Times New Roman"/>
    </w:rPr>
  </w:style>
  <w:style w:type="paragraph" w:styleId="Heading1">
    <w:name w:val="heading 1"/>
    <w:basedOn w:val="Normal"/>
    <w:next w:val="Normal"/>
    <w:link w:val="Heading1Char"/>
    <w:uiPriority w:val="9"/>
    <w:qFormat/>
    <w:rsid w:val="00580026"/>
    <w:pPr>
      <w:keepNext/>
      <w:keepLines/>
      <w:spacing w:before="240"/>
      <w:jc w:val="center"/>
      <w:outlineLvl w:val="0"/>
    </w:pPr>
    <w:rPr>
      <w:rFonts w:ascii="Times" w:eastAsiaTheme="majorEastAsia" w:hAnsi="Times" w:cstheme="majorBidi"/>
      <w:b/>
      <w:color w:val="000000" w:themeColor="text1"/>
      <w:szCs w:val="32"/>
    </w:rPr>
  </w:style>
  <w:style w:type="paragraph" w:styleId="Heading2">
    <w:name w:val="heading 2"/>
    <w:basedOn w:val="Normal"/>
    <w:next w:val="Normal"/>
    <w:link w:val="Heading2Char"/>
    <w:uiPriority w:val="9"/>
    <w:unhideWhenUsed/>
    <w:qFormat/>
    <w:rsid w:val="00580026"/>
    <w:pPr>
      <w:keepNext/>
      <w:keepLines/>
      <w:spacing w:before="40"/>
      <w:jc w:val="both"/>
      <w:outlineLvl w:val="1"/>
    </w:pPr>
    <w:rPr>
      <w:rFonts w:ascii="Times" w:eastAsiaTheme="majorEastAsia" w:hAnsi="Times" w:cstheme="majorBidi"/>
      <w:b/>
      <w:color w:val="000000" w:themeColor="text1"/>
      <w:szCs w:val="26"/>
    </w:rPr>
  </w:style>
  <w:style w:type="paragraph" w:styleId="Heading3">
    <w:name w:val="heading 3"/>
    <w:basedOn w:val="Normal"/>
    <w:next w:val="Normal"/>
    <w:link w:val="Heading3Char"/>
    <w:uiPriority w:val="9"/>
    <w:unhideWhenUsed/>
    <w:qFormat/>
    <w:rsid w:val="00580026"/>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0026"/>
    <w:rPr>
      <w:rFonts w:ascii="Times" w:eastAsiaTheme="majorEastAsia" w:hAnsi="Times" w:cstheme="majorBidi"/>
      <w:b/>
      <w:color w:val="000000" w:themeColor="text1"/>
      <w:szCs w:val="32"/>
    </w:rPr>
  </w:style>
  <w:style w:type="character" w:customStyle="1" w:styleId="Heading2Char">
    <w:name w:val="Heading 2 Char"/>
    <w:basedOn w:val="DefaultParagraphFont"/>
    <w:link w:val="Heading2"/>
    <w:uiPriority w:val="9"/>
    <w:rsid w:val="00580026"/>
    <w:rPr>
      <w:rFonts w:ascii="Times" w:eastAsiaTheme="majorEastAsia" w:hAnsi="Times" w:cstheme="majorBidi"/>
      <w:b/>
      <w:color w:val="000000" w:themeColor="text1"/>
      <w:szCs w:val="26"/>
    </w:rPr>
  </w:style>
  <w:style w:type="character" w:customStyle="1" w:styleId="Heading3Char">
    <w:name w:val="Heading 3 Char"/>
    <w:basedOn w:val="DefaultParagraphFont"/>
    <w:link w:val="Heading3"/>
    <w:uiPriority w:val="9"/>
    <w:rsid w:val="00580026"/>
    <w:rPr>
      <w:rFonts w:asciiTheme="majorHAnsi" w:eastAsiaTheme="majorEastAsia" w:hAnsiTheme="majorHAnsi" w:cstheme="majorBidi"/>
      <w:color w:val="1F3763" w:themeColor="accent1" w:themeShade="7F"/>
    </w:rPr>
  </w:style>
  <w:style w:type="paragraph" w:styleId="ListParagraph">
    <w:name w:val="List Paragraph"/>
    <w:aliases w:val="Body Text Char1,Char Char2"/>
    <w:basedOn w:val="Normal"/>
    <w:link w:val="ListParagraphChar"/>
    <w:uiPriority w:val="34"/>
    <w:qFormat/>
    <w:rsid w:val="00580026"/>
    <w:pPr>
      <w:ind w:left="720"/>
      <w:contextualSpacing/>
    </w:pPr>
  </w:style>
  <w:style w:type="character" w:customStyle="1" w:styleId="ListParagraphChar">
    <w:name w:val="List Paragraph Char"/>
    <w:aliases w:val="Body Text Char1 Char,Char Char2 Char"/>
    <w:basedOn w:val="DefaultParagraphFont"/>
    <w:link w:val="ListParagraph"/>
    <w:uiPriority w:val="34"/>
    <w:rsid w:val="000867E2"/>
    <w:rPr>
      <w:rFonts w:ascii="Times New Roman" w:eastAsia="Times New Roman" w:hAnsi="Times New Roman" w:cs="Times New Roman"/>
    </w:rPr>
  </w:style>
  <w:style w:type="paragraph" w:styleId="BodyText">
    <w:name w:val="Body Text"/>
    <w:basedOn w:val="Normal"/>
    <w:link w:val="BodyTextChar"/>
    <w:uiPriority w:val="1"/>
    <w:qFormat/>
    <w:rsid w:val="00580026"/>
    <w:pPr>
      <w:widowControl w:val="0"/>
      <w:autoSpaceDE w:val="0"/>
      <w:autoSpaceDN w:val="0"/>
    </w:pPr>
    <w:rPr>
      <w:lang w:val="id" w:eastAsia="id"/>
    </w:rPr>
  </w:style>
  <w:style w:type="character" w:customStyle="1" w:styleId="BodyTextChar">
    <w:name w:val="Body Text Char"/>
    <w:basedOn w:val="DefaultParagraphFont"/>
    <w:link w:val="BodyText"/>
    <w:uiPriority w:val="1"/>
    <w:rsid w:val="00580026"/>
    <w:rPr>
      <w:rFonts w:ascii="Times New Roman" w:eastAsia="Times New Roman" w:hAnsi="Times New Roman" w:cs="Times New Roman"/>
      <w:lang w:val="id" w:eastAsia="id"/>
    </w:rPr>
  </w:style>
  <w:style w:type="character" w:styleId="Emphasis">
    <w:name w:val="Emphasis"/>
    <w:basedOn w:val="DefaultParagraphFont"/>
    <w:uiPriority w:val="20"/>
    <w:qFormat/>
    <w:rsid w:val="00580026"/>
    <w:rPr>
      <w:i/>
      <w:iCs/>
    </w:rPr>
  </w:style>
  <w:style w:type="character" w:styleId="Strong">
    <w:name w:val="Strong"/>
    <w:basedOn w:val="DefaultParagraphFont"/>
    <w:uiPriority w:val="22"/>
    <w:qFormat/>
    <w:rsid w:val="00580026"/>
    <w:rPr>
      <w:b/>
      <w:bCs/>
    </w:rPr>
  </w:style>
  <w:style w:type="table" w:styleId="TableGrid">
    <w:name w:val="Table Grid"/>
    <w:basedOn w:val="TableNormal"/>
    <w:uiPriority w:val="39"/>
    <w:rsid w:val="0082266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CF3578"/>
    <w:pPr>
      <w:widowControl w:val="0"/>
      <w:autoSpaceDE w:val="0"/>
      <w:autoSpaceDN w:val="0"/>
      <w:spacing w:line="256" w:lineRule="exact"/>
      <w:jc w:val="center"/>
    </w:pPr>
    <w:rPr>
      <w:sz w:val="22"/>
      <w:szCs w:val="22"/>
      <w:lang w:val="ms" w:eastAsia="ms"/>
    </w:rPr>
  </w:style>
  <w:style w:type="paragraph" w:styleId="NoSpacing">
    <w:name w:val="No Spacing"/>
    <w:uiPriority w:val="1"/>
    <w:qFormat/>
    <w:rsid w:val="00F13F30"/>
    <w:rPr>
      <w:sz w:val="22"/>
      <w:szCs w:val="22"/>
      <w:lang w:val="en-US"/>
    </w:rPr>
  </w:style>
  <w:style w:type="paragraph" w:styleId="TOCHeading">
    <w:name w:val="TOC Heading"/>
    <w:basedOn w:val="Heading1"/>
    <w:next w:val="Normal"/>
    <w:uiPriority w:val="39"/>
    <w:unhideWhenUsed/>
    <w:qFormat/>
    <w:rsid w:val="005C0EBE"/>
    <w:pPr>
      <w:spacing w:before="480" w:line="276" w:lineRule="auto"/>
      <w:jc w:val="left"/>
      <w:outlineLvl w:val="9"/>
    </w:pPr>
    <w:rPr>
      <w:rFonts w:asciiTheme="majorHAnsi" w:hAnsiTheme="majorHAnsi"/>
      <w:bCs/>
      <w:color w:val="2F5496" w:themeColor="accent1" w:themeShade="BF"/>
      <w:sz w:val="28"/>
      <w:szCs w:val="28"/>
      <w:lang w:val="en-US"/>
    </w:rPr>
  </w:style>
  <w:style w:type="paragraph" w:styleId="TOC1">
    <w:name w:val="toc 1"/>
    <w:basedOn w:val="Normal"/>
    <w:next w:val="Normal"/>
    <w:autoRedefine/>
    <w:uiPriority w:val="39"/>
    <w:unhideWhenUsed/>
    <w:rsid w:val="00F90EAE"/>
    <w:pPr>
      <w:tabs>
        <w:tab w:val="right" w:leader="dot" w:pos="7361"/>
      </w:tabs>
      <w:spacing w:before="120" w:line="360" w:lineRule="auto"/>
    </w:pPr>
    <w:rPr>
      <w:rFonts w:asciiTheme="minorHAnsi" w:hAnsiTheme="minorHAnsi" w:cstheme="minorHAnsi"/>
      <w:b/>
      <w:bCs/>
      <w:i/>
      <w:iCs/>
    </w:rPr>
  </w:style>
  <w:style w:type="paragraph" w:styleId="TOC2">
    <w:name w:val="toc 2"/>
    <w:basedOn w:val="Normal"/>
    <w:next w:val="Normal"/>
    <w:autoRedefine/>
    <w:uiPriority w:val="39"/>
    <w:unhideWhenUsed/>
    <w:rsid w:val="000D5BD9"/>
    <w:pPr>
      <w:tabs>
        <w:tab w:val="right" w:leader="dot" w:pos="7361"/>
      </w:tabs>
      <w:spacing w:before="120" w:line="360" w:lineRule="auto"/>
      <w:ind w:left="240"/>
    </w:pPr>
    <w:rPr>
      <w:rFonts w:ascii="Times" w:hAnsi="Times" w:cstheme="minorHAnsi"/>
      <w:bCs/>
      <w:noProof/>
    </w:rPr>
  </w:style>
  <w:style w:type="paragraph" w:styleId="TOC3">
    <w:name w:val="toc 3"/>
    <w:basedOn w:val="Normal"/>
    <w:next w:val="Normal"/>
    <w:autoRedefine/>
    <w:uiPriority w:val="39"/>
    <w:unhideWhenUsed/>
    <w:rsid w:val="005C0EBE"/>
    <w:pPr>
      <w:ind w:left="480"/>
    </w:pPr>
    <w:rPr>
      <w:rFonts w:asciiTheme="minorHAnsi" w:hAnsiTheme="minorHAnsi" w:cstheme="minorHAnsi"/>
      <w:sz w:val="20"/>
      <w:szCs w:val="20"/>
    </w:rPr>
  </w:style>
  <w:style w:type="character" w:styleId="Hyperlink">
    <w:name w:val="Hyperlink"/>
    <w:basedOn w:val="DefaultParagraphFont"/>
    <w:uiPriority w:val="99"/>
    <w:unhideWhenUsed/>
    <w:rsid w:val="005C0EBE"/>
    <w:rPr>
      <w:color w:val="0563C1" w:themeColor="hyperlink"/>
      <w:u w:val="single"/>
    </w:rPr>
  </w:style>
  <w:style w:type="paragraph" w:styleId="TOC4">
    <w:name w:val="toc 4"/>
    <w:basedOn w:val="Normal"/>
    <w:next w:val="Normal"/>
    <w:autoRedefine/>
    <w:uiPriority w:val="39"/>
    <w:semiHidden/>
    <w:unhideWhenUsed/>
    <w:rsid w:val="005C0EBE"/>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5C0EBE"/>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5C0EBE"/>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5C0EBE"/>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5C0EBE"/>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5C0EBE"/>
    <w:pPr>
      <w:ind w:left="1920"/>
    </w:pPr>
    <w:rPr>
      <w:rFonts w:asciiTheme="minorHAnsi" w:hAnsiTheme="minorHAnsi" w:cstheme="minorHAnsi"/>
      <w:sz w:val="20"/>
      <w:szCs w:val="20"/>
    </w:rPr>
  </w:style>
  <w:style w:type="paragraph" w:styleId="Footer">
    <w:name w:val="footer"/>
    <w:basedOn w:val="Normal"/>
    <w:link w:val="FooterChar"/>
    <w:uiPriority w:val="99"/>
    <w:unhideWhenUsed/>
    <w:rsid w:val="005C0EBE"/>
    <w:pPr>
      <w:tabs>
        <w:tab w:val="center" w:pos="4680"/>
        <w:tab w:val="right" w:pos="9360"/>
      </w:tabs>
    </w:pPr>
  </w:style>
  <w:style w:type="character" w:customStyle="1" w:styleId="FooterChar">
    <w:name w:val="Footer Char"/>
    <w:basedOn w:val="DefaultParagraphFont"/>
    <w:link w:val="Footer"/>
    <w:uiPriority w:val="99"/>
    <w:rsid w:val="005C0EBE"/>
    <w:rPr>
      <w:rFonts w:ascii="Times New Roman" w:eastAsia="Times New Roman" w:hAnsi="Times New Roman" w:cs="Times New Roman"/>
    </w:rPr>
  </w:style>
  <w:style w:type="character" w:styleId="PageNumber">
    <w:name w:val="page number"/>
    <w:basedOn w:val="DefaultParagraphFont"/>
    <w:uiPriority w:val="99"/>
    <w:semiHidden/>
    <w:unhideWhenUsed/>
    <w:rsid w:val="005C0EBE"/>
  </w:style>
  <w:style w:type="paragraph" w:styleId="Header">
    <w:name w:val="header"/>
    <w:basedOn w:val="Normal"/>
    <w:link w:val="HeaderChar"/>
    <w:uiPriority w:val="99"/>
    <w:unhideWhenUsed/>
    <w:rsid w:val="005C0EBE"/>
    <w:pPr>
      <w:tabs>
        <w:tab w:val="center" w:pos="4680"/>
        <w:tab w:val="right" w:pos="9360"/>
      </w:tabs>
    </w:pPr>
  </w:style>
  <w:style w:type="character" w:customStyle="1" w:styleId="HeaderChar">
    <w:name w:val="Header Char"/>
    <w:basedOn w:val="DefaultParagraphFont"/>
    <w:link w:val="Header"/>
    <w:uiPriority w:val="99"/>
    <w:rsid w:val="005C0EBE"/>
    <w:rPr>
      <w:rFonts w:ascii="Times New Roman" w:eastAsia="Times New Roman" w:hAnsi="Times New Roman" w:cs="Times New Roman"/>
    </w:rPr>
  </w:style>
  <w:style w:type="character" w:customStyle="1" w:styleId="UnresolvedMention">
    <w:name w:val="Unresolved Mention"/>
    <w:basedOn w:val="DefaultParagraphFont"/>
    <w:uiPriority w:val="99"/>
    <w:semiHidden/>
    <w:unhideWhenUsed/>
    <w:rsid w:val="00A90626"/>
    <w:rPr>
      <w:color w:val="605E5C"/>
      <w:shd w:val="clear" w:color="auto" w:fill="E1DFDD"/>
    </w:rPr>
  </w:style>
  <w:style w:type="paragraph" w:styleId="Caption">
    <w:name w:val="caption"/>
    <w:basedOn w:val="Normal"/>
    <w:next w:val="Normal"/>
    <w:uiPriority w:val="35"/>
    <w:unhideWhenUsed/>
    <w:qFormat/>
    <w:rsid w:val="00E1714B"/>
    <w:pPr>
      <w:spacing w:after="200"/>
    </w:pPr>
    <w:rPr>
      <w:i/>
      <w:iCs/>
      <w:color w:val="44546A" w:themeColor="text2"/>
      <w:sz w:val="18"/>
      <w:szCs w:val="18"/>
    </w:rPr>
  </w:style>
  <w:style w:type="paragraph" w:styleId="TableofFigures">
    <w:name w:val="table of figures"/>
    <w:basedOn w:val="Normal"/>
    <w:next w:val="Normal"/>
    <w:uiPriority w:val="99"/>
    <w:unhideWhenUsed/>
    <w:rsid w:val="00E1714B"/>
  </w:style>
  <w:style w:type="character" w:styleId="PlaceholderText">
    <w:name w:val="Placeholder Text"/>
    <w:basedOn w:val="DefaultParagraphFont"/>
    <w:uiPriority w:val="99"/>
    <w:semiHidden/>
    <w:rsid w:val="002236BC"/>
    <w:rPr>
      <w:color w:val="808080"/>
    </w:rPr>
  </w:style>
  <w:style w:type="character" w:styleId="SubtleReference">
    <w:name w:val="Subtle Reference"/>
    <w:basedOn w:val="DefaultParagraphFont"/>
    <w:uiPriority w:val="31"/>
    <w:qFormat/>
    <w:rsid w:val="0094584E"/>
    <w:rPr>
      <w:smallCaps/>
      <w:color w:val="5A5A5A" w:themeColor="text1" w:themeTint="A5"/>
    </w:rPr>
  </w:style>
  <w:style w:type="paragraph" w:customStyle="1" w:styleId="Default">
    <w:name w:val="Default"/>
    <w:rsid w:val="00F80F3B"/>
    <w:pPr>
      <w:autoSpaceDE w:val="0"/>
      <w:autoSpaceDN w:val="0"/>
      <w:adjustRightInd w:val="0"/>
    </w:pPr>
    <w:rPr>
      <w:rFonts w:ascii="Times New Roman" w:hAnsi="Times New Roman" w:cs="Times New Roman"/>
      <w:color w:val="000000"/>
      <w:lang w:val="en-US"/>
    </w:rPr>
  </w:style>
  <w:style w:type="paragraph" w:styleId="NormalWeb">
    <w:name w:val="Normal (Web)"/>
    <w:basedOn w:val="Normal"/>
    <w:uiPriority w:val="99"/>
    <w:unhideWhenUsed/>
    <w:rsid w:val="00F80F3B"/>
    <w:pPr>
      <w:spacing w:before="100" w:beforeAutospacing="1" w:after="100" w:afterAutospacing="1"/>
    </w:pPr>
    <w:rPr>
      <w:lang w:val="en-US"/>
    </w:rPr>
  </w:style>
  <w:style w:type="paragraph" w:styleId="BalloonText">
    <w:name w:val="Balloon Text"/>
    <w:basedOn w:val="Normal"/>
    <w:link w:val="BalloonTextChar"/>
    <w:uiPriority w:val="99"/>
    <w:semiHidden/>
    <w:unhideWhenUsed/>
    <w:rsid w:val="00F80F3B"/>
    <w:rPr>
      <w:rFonts w:ascii="Tahoma" w:hAnsi="Tahoma" w:cs="Tahoma"/>
      <w:sz w:val="16"/>
      <w:szCs w:val="16"/>
    </w:rPr>
  </w:style>
  <w:style w:type="character" w:customStyle="1" w:styleId="BalloonTextChar">
    <w:name w:val="Balloon Text Char"/>
    <w:basedOn w:val="DefaultParagraphFont"/>
    <w:link w:val="BalloonText"/>
    <w:uiPriority w:val="99"/>
    <w:semiHidden/>
    <w:rsid w:val="00F80F3B"/>
    <w:rPr>
      <w:rFonts w:ascii="Tahoma" w:eastAsia="Times New Roman"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55EF"/>
    <w:rPr>
      <w:rFonts w:ascii="Times New Roman" w:eastAsia="Times New Roman" w:hAnsi="Times New Roman" w:cs="Times New Roman"/>
    </w:rPr>
  </w:style>
  <w:style w:type="paragraph" w:styleId="Heading1">
    <w:name w:val="heading 1"/>
    <w:basedOn w:val="Normal"/>
    <w:next w:val="Normal"/>
    <w:link w:val="Heading1Char"/>
    <w:uiPriority w:val="9"/>
    <w:qFormat/>
    <w:rsid w:val="00580026"/>
    <w:pPr>
      <w:keepNext/>
      <w:keepLines/>
      <w:spacing w:before="240"/>
      <w:jc w:val="center"/>
      <w:outlineLvl w:val="0"/>
    </w:pPr>
    <w:rPr>
      <w:rFonts w:ascii="Times" w:eastAsiaTheme="majorEastAsia" w:hAnsi="Times" w:cstheme="majorBidi"/>
      <w:b/>
      <w:color w:val="000000" w:themeColor="text1"/>
      <w:szCs w:val="32"/>
    </w:rPr>
  </w:style>
  <w:style w:type="paragraph" w:styleId="Heading2">
    <w:name w:val="heading 2"/>
    <w:basedOn w:val="Normal"/>
    <w:next w:val="Normal"/>
    <w:link w:val="Heading2Char"/>
    <w:uiPriority w:val="9"/>
    <w:unhideWhenUsed/>
    <w:qFormat/>
    <w:rsid w:val="00580026"/>
    <w:pPr>
      <w:keepNext/>
      <w:keepLines/>
      <w:spacing w:before="40"/>
      <w:jc w:val="both"/>
      <w:outlineLvl w:val="1"/>
    </w:pPr>
    <w:rPr>
      <w:rFonts w:ascii="Times" w:eastAsiaTheme="majorEastAsia" w:hAnsi="Times" w:cstheme="majorBidi"/>
      <w:b/>
      <w:color w:val="000000" w:themeColor="text1"/>
      <w:szCs w:val="26"/>
    </w:rPr>
  </w:style>
  <w:style w:type="paragraph" w:styleId="Heading3">
    <w:name w:val="heading 3"/>
    <w:basedOn w:val="Normal"/>
    <w:next w:val="Normal"/>
    <w:link w:val="Heading3Char"/>
    <w:uiPriority w:val="9"/>
    <w:unhideWhenUsed/>
    <w:qFormat/>
    <w:rsid w:val="00580026"/>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0026"/>
    <w:rPr>
      <w:rFonts w:ascii="Times" w:eastAsiaTheme="majorEastAsia" w:hAnsi="Times" w:cstheme="majorBidi"/>
      <w:b/>
      <w:color w:val="000000" w:themeColor="text1"/>
      <w:szCs w:val="32"/>
    </w:rPr>
  </w:style>
  <w:style w:type="character" w:customStyle="1" w:styleId="Heading2Char">
    <w:name w:val="Heading 2 Char"/>
    <w:basedOn w:val="DefaultParagraphFont"/>
    <w:link w:val="Heading2"/>
    <w:uiPriority w:val="9"/>
    <w:rsid w:val="00580026"/>
    <w:rPr>
      <w:rFonts w:ascii="Times" w:eastAsiaTheme="majorEastAsia" w:hAnsi="Times" w:cstheme="majorBidi"/>
      <w:b/>
      <w:color w:val="000000" w:themeColor="text1"/>
      <w:szCs w:val="26"/>
    </w:rPr>
  </w:style>
  <w:style w:type="character" w:customStyle="1" w:styleId="Heading3Char">
    <w:name w:val="Heading 3 Char"/>
    <w:basedOn w:val="DefaultParagraphFont"/>
    <w:link w:val="Heading3"/>
    <w:uiPriority w:val="9"/>
    <w:rsid w:val="00580026"/>
    <w:rPr>
      <w:rFonts w:asciiTheme="majorHAnsi" w:eastAsiaTheme="majorEastAsia" w:hAnsiTheme="majorHAnsi" w:cstheme="majorBidi"/>
      <w:color w:val="1F3763" w:themeColor="accent1" w:themeShade="7F"/>
    </w:rPr>
  </w:style>
  <w:style w:type="paragraph" w:styleId="ListParagraph">
    <w:name w:val="List Paragraph"/>
    <w:aliases w:val="Body Text Char1,Char Char2"/>
    <w:basedOn w:val="Normal"/>
    <w:link w:val="ListParagraphChar"/>
    <w:uiPriority w:val="34"/>
    <w:qFormat/>
    <w:rsid w:val="00580026"/>
    <w:pPr>
      <w:ind w:left="720"/>
      <w:contextualSpacing/>
    </w:pPr>
  </w:style>
  <w:style w:type="character" w:customStyle="1" w:styleId="ListParagraphChar">
    <w:name w:val="List Paragraph Char"/>
    <w:aliases w:val="Body Text Char1 Char,Char Char2 Char"/>
    <w:basedOn w:val="DefaultParagraphFont"/>
    <w:link w:val="ListParagraph"/>
    <w:uiPriority w:val="34"/>
    <w:rsid w:val="000867E2"/>
    <w:rPr>
      <w:rFonts w:ascii="Times New Roman" w:eastAsia="Times New Roman" w:hAnsi="Times New Roman" w:cs="Times New Roman"/>
    </w:rPr>
  </w:style>
  <w:style w:type="paragraph" w:styleId="BodyText">
    <w:name w:val="Body Text"/>
    <w:basedOn w:val="Normal"/>
    <w:link w:val="BodyTextChar"/>
    <w:uiPriority w:val="1"/>
    <w:qFormat/>
    <w:rsid w:val="00580026"/>
    <w:pPr>
      <w:widowControl w:val="0"/>
      <w:autoSpaceDE w:val="0"/>
      <w:autoSpaceDN w:val="0"/>
    </w:pPr>
    <w:rPr>
      <w:lang w:val="id" w:eastAsia="id"/>
    </w:rPr>
  </w:style>
  <w:style w:type="character" w:customStyle="1" w:styleId="BodyTextChar">
    <w:name w:val="Body Text Char"/>
    <w:basedOn w:val="DefaultParagraphFont"/>
    <w:link w:val="BodyText"/>
    <w:uiPriority w:val="1"/>
    <w:rsid w:val="00580026"/>
    <w:rPr>
      <w:rFonts w:ascii="Times New Roman" w:eastAsia="Times New Roman" w:hAnsi="Times New Roman" w:cs="Times New Roman"/>
      <w:lang w:val="id" w:eastAsia="id"/>
    </w:rPr>
  </w:style>
  <w:style w:type="character" w:styleId="Emphasis">
    <w:name w:val="Emphasis"/>
    <w:basedOn w:val="DefaultParagraphFont"/>
    <w:uiPriority w:val="20"/>
    <w:qFormat/>
    <w:rsid w:val="00580026"/>
    <w:rPr>
      <w:i/>
      <w:iCs/>
    </w:rPr>
  </w:style>
  <w:style w:type="character" w:styleId="Strong">
    <w:name w:val="Strong"/>
    <w:basedOn w:val="DefaultParagraphFont"/>
    <w:uiPriority w:val="22"/>
    <w:qFormat/>
    <w:rsid w:val="00580026"/>
    <w:rPr>
      <w:b/>
      <w:bCs/>
    </w:rPr>
  </w:style>
  <w:style w:type="table" w:styleId="TableGrid">
    <w:name w:val="Table Grid"/>
    <w:basedOn w:val="TableNormal"/>
    <w:uiPriority w:val="39"/>
    <w:rsid w:val="0082266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CF3578"/>
    <w:pPr>
      <w:widowControl w:val="0"/>
      <w:autoSpaceDE w:val="0"/>
      <w:autoSpaceDN w:val="0"/>
      <w:spacing w:line="256" w:lineRule="exact"/>
      <w:jc w:val="center"/>
    </w:pPr>
    <w:rPr>
      <w:sz w:val="22"/>
      <w:szCs w:val="22"/>
      <w:lang w:val="ms" w:eastAsia="ms"/>
    </w:rPr>
  </w:style>
  <w:style w:type="paragraph" w:styleId="NoSpacing">
    <w:name w:val="No Spacing"/>
    <w:uiPriority w:val="1"/>
    <w:qFormat/>
    <w:rsid w:val="00F13F30"/>
    <w:rPr>
      <w:sz w:val="22"/>
      <w:szCs w:val="22"/>
      <w:lang w:val="en-US"/>
    </w:rPr>
  </w:style>
  <w:style w:type="paragraph" w:styleId="TOCHeading">
    <w:name w:val="TOC Heading"/>
    <w:basedOn w:val="Heading1"/>
    <w:next w:val="Normal"/>
    <w:uiPriority w:val="39"/>
    <w:unhideWhenUsed/>
    <w:qFormat/>
    <w:rsid w:val="005C0EBE"/>
    <w:pPr>
      <w:spacing w:before="480" w:line="276" w:lineRule="auto"/>
      <w:jc w:val="left"/>
      <w:outlineLvl w:val="9"/>
    </w:pPr>
    <w:rPr>
      <w:rFonts w:asciiTheme="majorHAnsi" w:hAnsiTheme="majorHAnsi"/>
      <w:bCs/>
      <w:color w:val="2F5496" w:themeColor="accent1" w:themeShade="BF"/>
      <w:sz w:val="28"/>
      <w:szCs w:val="28"/>
      <w:lang w:val="en-US"/>
    </w:rPr>
  </w:style>
  <w:style w:type="paragraph" w:styleId="TOC1">
    <w:name w:val="toc 1"/>
    <w:basedOn w:val="Normal"/>
    <w:next w:val="Normal"/>
    <w:autoRedefine/>
    <w:uiPriority w:val="39"/>
    <w:unhideWhenUsed/>
    <w:rsid w:val="00F90EAE"/>
    <w:pPr>
      <w:tabs>
        <w:tab w:val="right" w:leader="dot" w:pos="7361"/>
      </w:tabs>
      <w:spacing w:before="120" w:line="360" w:lineRule="auto"/>
    </w:pPr>
    <w:rPr>
      <w:rFonts w:asciiTheme="minorHAnsi" w:hAnsiTheme="minorHAnsi" w:cstheme="minorHAnsi"/>
      <w:b/>
      <w:bCs/>
      <w:i/>
      <w:iCs/>
    </w:rPr>
  </w:style>
  <w:style w:type="paragraph" w:styleId="TOC2">
    <w:name w:val="toc 2"/>
    <w:basedOn w:val="Normal"/>
    <w:next w:val="Normal"/>
    <w:autoRedefine/>
    <w:uiPriority w:val="39"/>
    <w:unhideWhenUsed/>
    <w:rsid w:val="000D5BD9"/>
    <w:pPr>
      <w:tabs>
        <w:tab w:val="right" w:leader="dot" w:pos="7361"/>
      </w:tabs>
      <w:spacing w:before="120" w:line="360" w:lineRule="auto"/>
      <w:ind w:left="240"/>
    </w:pPr>
    <w:rPr>
      <w:rFonts w:ascii="Times" w:hAnsi="Times" w:cstheme="minorHAnsi"/>
      <w:bCs/>
      <w:noProof/>
    </w:rPr>
  </w:style>
  <w:style w:type="paragraph" w:styleId="TOC3">
    <w:name w:val="toc 3"/>
    <w:basedOn w:val="Normal"/>
    <w:next w:val="Normal"/>
    <w:autoRedefine/>
    <w:uiPriority w:val="39"/>
    <w:unhideWhenUsed/>
    <w:rsid w:val="005C0EBE"/>
    <w:pPr>
      <w:ind w:left="480"/>
    </w:pPr>
    <w:rPr>
      <w:rFonts w:asciiTheme="minorHAnsi" w:hAnsiTheme="minorHAnsi" w:cstheme="minorHAnsi"/>
      <w:sz w:val="20"/>
      <w:szCs w:val="20"/>
    </w:rPr>
  </w:style>
  <w:style w:type="character" w:styleId="Hyperlink">
    <w:name w:val="Hyperlink"/>
    <w:basedOn w:val="DefaultParagraphFont"/>
    <w:uiPriority w:val="99"/>
    <w:unhideWhenUsed/>
    <w:rsid w:val="005C0EBE"/>
    <w:rPr>
      <w:color w:val="0563C1" w:themeColor="hyperlink"/>
      <w:u w:val="single"/>
    </w:rPr>
  </w:style>
  <w:style w:type="paragraph" w:styleId="TOC4">
    <w:name w:val="toc 4"/>
    <w:basedOn w:val="Normal"/>
    <w:next w:val="Normal"/>
    <w:autoRedefine/>
    <w:uiPriority w:val="39"/>
    <w:semiHidden/>
    <w:unhideWhenUsed/>
    <w:rsid w:val="005C0EBE"/>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5C0EBE"/>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5C0EBE"/>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5C0EBE"/>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5C0EBE"/>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5C0EBE"/>
    <w:pPr>
      <w:ind w:left="1920"/>
    </w:pPr>
    <w:rPr>
      <w:rFonts w:asciiTheme="minorHAnsi" w:hAnsiTheme="minorHAnsi" w:cstheme="minorHAnsi"/>
      <w:sz w:val="20"/>
      <w:szCs w:val="20"/>
    </w:rPr>
  </w:style>
  <w:style w:type="paragraph" w:styleId="Footer">
    <w:name w:val="footer"/>
    <w:basedOn w:val="Normal"/>
    <w:link w:val="FooterChar"/>
    <w:uiPriority w:val="99"/>
    <w:unhideWhenUsed/>
    <w:rsid w:val="005C0EBE"/>
    <w:pPr>
      <w:tabs>
        <w:tab w:val="center" w:pos="4680"/>
        <w:tab w:val="right" w:pos="9360"/>
      </w:tabs>
    </w:pPr>
  </w:style>
  <w:style w:type="character" w:customStyle="1" w:styleId="FooterChar">
    <w:name w:val="Footer Char"/>
    <w:basedOn w:val="DefaultParagraphFont"/>
    <w:link w:val="Footer"/>
    <w:uiPriority w:val="99"/>
    <w:rsid w:val="005C0EBE"/>
    <w:rPr>
      <w:rFonts w:ascii="Times New Roman" w:eastAsia="Times New Roman" w:hAnsi="Times New Roman" w:cs="Times New Roman"/>
    </w:rPr>
  </w:style>
  <w:style w:type="character" w:styleId="PageNumber">
    <w:name w:val="page number"/>
    <w:basedOn w:val="DefaultParagraphFont"/>
    <w:uiPriority w:val="99"/>
    <w:semiHidden/>
    <w:unhideWhenUsed/>
    <w:rsid w:val="005C0EBE"/>
  </w:style>
  <w:style w:type="paragraph" w:styleId="Header">
    <w:name w:val="header"/>
    <w:basedOn w:val="Normal"/>
    <w:link w:val="HeaderChar"/>
    <w:uiPriority w:val="99"/>
    <w:unhideWhenUsed/>
    <w:rsid w:val="005C0EBE"/>
    <w:pPr>
      <w:tabs>
        <w:tab w:val="center" w:pos="4680"/>
        <w:tab w:val="right" w:pos="9360"/>
      </w:tabs>
    </w:pPr>
  </w:style>
  <w:style w:type="character" w:customStyle="1" w:styleId="HeaderChar">
    <w:name w:val="Header Char"/>
    <w:basedOn w:val="DefaultParagraphFont"/>
    <w:link w:val="Header"/>
    <w:uiPriority w:val="99"/>
    <w:rsid w:val="005C0EBE"/>
    <w:rPr>
      <w:rFonts w:ascii="Times New Roman" w:eastAsia="Times New Roman" w:hAnsi="Times New Roman" w:cs="Times New Roman"/>
    </w:rPr>
  </w:style>
  <w:style w:type="character" w:customStyle="1" w:styleId="UnresolvedMention">
    <w:name w:val="Unresolved Mention"/>
    <w:basedOn w:val="DefaultParagraphFont"/>
    <w:uiPriority w:val="99"/>
    <w:semiHidden/>
    <w:unhideWhenUsed/>
    <w:rsid w:val="00A90626"/>
    <w:rPr>
      <w:color w:val="605E5C"/>
      <w:shd w:val="clear" w:color="auto" w:fill="E1DFDD"/>
    </w:rPr>
  </w:style>
  <w:style w:type="paragraph" w:styleId="Caption">
    <w:name w:val="caption"/>
    <w:basedOn w:val="Normal"/>
    <w:next w:val="Normal"/>
    <w:uiPriority w:val="35"/>
    <w:unhideWhenUsed/>
    <w:qFormat/>
    <w:rsid w:val="00E1714B"/>
    <w:pPr>
      <w:spacing w:after="200"/>
    </w:pPr>
    <w:rPr>
      <w:i/>
      <w:iCs/>
      <w:color w:val="44546A" w:themeColor="text2"/>
      <w:sz w:val="18"/>
      <w:szCs w:val="18"/>
    </w:rPr>
  </w:style>
  <w:style w:type="paragraph" w:styleId="TableofFigures">
    <w:name w:val="table of figures"/>
    <w:basedOn w:val="Normal"/>
    <w:next w:val="Normal"/>
    <w:uiPriority w:val="99"/>
    <w:unhideWhenUsed/>
    <w:rsid w:val="00E1714B"/>
  </w:style>
  <w:style w:type="character" w:styleId="PlaceholderText">
    <w:name w:val="Placeholder Text"/>
    <w:basedOn w:val="DefaultParagraphFont"/>
    <w:uiPriority w:val="99"/>
    <w:semiHidden/>
    <w:rsid w:val="002236BC"/>
    <w:rPr>
      <w:color w:val="808080"/>
    </w:rPr>
  </w:style>
  <w:style w:type="character" w:styleId="SubtleReference">
    <w:name w:val="Subtle Reference"/>
    <w:basedOn w:val="DefaultParagraphFont"/>
    <w:uiPriority w:val="31"/>
    <w:qFormat/>
    <w:rsid w:val="0094584E"/>
    <w:rPr>
      <w:smallCaps/>
      <w:color w:val="5A5A5A" w:themeColor="text1" w:themeTint="A5"/>
    </w:rPr>
  </w:style>
  <w:style w:type="paragraph" w:customStyle="1" w:styleId="Default">
    <w:name w:val="Default"/>
    <w:rsid w:val="00F80F3B"/>
    <w:pPr>
      <w:autoSpaceDE w:val="0"/>
      <w:autoSpaceDN w:val="0"/>
      <w:adjustRightInd w:val="0"/>
    </w:pPr>
    <w:rPr>
      <w:rFonts w:ascii="Times New Roman" w:hAnsi="Times New Roman" w:cs="Times New Roman"/>
      <w:color w:val="000000"/>
      <w:lang w:val="en-US"/>
    </w:rPr>
  </w:style>
  <w:style w:type="paragraph" w:styleId="NormalWeb">
    <w:name w:val="Normal (Web)"/>
    <w:basedOn w:val="Normal"/>
    <w:uiPriority w:val="99"/>
    <w:unhideWhenUsed/>
    <w:rsid w:val="00F80F3B"/>
    <w:pPr>
      <w:spacing w:before="100" w:beforeAutospacing="1" w:after="100" w:afterAutospacing="1"/>
    </w:pPr>
    <w:rPr>
      <w:lang w:val="en-US"/>
    </w:rPr>
  </w:style>
  <w:style w:type="paragraph" w:styleId="BalloonText">
    <w:name w:val="Balloon Text"/>
    <w:basedOn w:val="Normal"/>
    <w:link w:val="BalloonTextChar"/>
    <w:uiPriority w:val="99"/>
    <w:semiHidden/>
    <w:unhideWhenUsed/>
    <w:rsid w:val="00F80F3B"/>
    <w:rPr>
      <w:rFonts w:ascii="Tahoma" w:hAnsi="Tahoma" w:cs="Tahoma"/>
      <w:sz w:val="16"/>
      <w:szCs w:val="16"/>
    </w:rPr>
  </w:style>
  <w:style w:type="character" w:customStyle="1" w:styleId="BalloonTextChar">
    <w:name w:val="Balloon Text Char"/>
    <w:basedOn w:val="DefaultParagraphFont"/>
    <w:link w:val="BalloonText"/>
    <w:uiPriority w:val="99"/>
    <w:semiHidden/>
    <w:rsid w:val="00F80F3B"/>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207110">
      <w:bodyDiv w:val="1"/>
      <w:marLeft w:val="0"/>
      <w:marRight w:val="0"/>
      <w:marTop w:val="0"/>
      <w:marBottom w:val="0"/>
      <w:divBdr>
        <w:top w:val="none" w:sz="0" w:space="0" w:color="auto"/>
        <w:left w:val="none" w:sz="0" w:space="0" w:color="auto"/>
        <w:bottom w:val="none" w:sz="0" w:space="0" w:color="auto"/>
        <w:right w:val="none" w:sz="0" w:space="0" w:color="auto"/>
      </w:divBdr>
    </w:div>
    <w:div w:id="44837640">
      <w:bodyDiv w:val="1"/>
      <w:marLeft w:val="0"/>
      <w:marRight w:val="0"/>
      <w:marTop w:val="0"/>
      <w:marBottom w:val="0"/>
      <w:divBdr>
        <w:top w:val="none" w:sz="0" w:space="0" w:color="auto"/>
        <w:left w:val="none" w:sz="0" w:space="0" w:color="auto"/>
        <w:bottom w:val="none" w:sz="0" w:space="0" w:color="auto"/>
        <w:right w:val="none" w:sz="0" w:space="0" w:color="auto"/>
      </w:divBdr>
    </w:div>
    <w:div w:id="76904839">
      <w:bodyDiv w:val="1"/>
      <w:marLeft w:val="0"/>
      <w:marRight w:val="0"/>
      <w:marTop w:val="0"/>
      <w:marBottom w:val="0"/>
      <w:divBdr>
        <w:top w:val="none" w:sz="0" w:space="0" w:color="auto"/>
        <w:left w:val="none" w:sz="0" w:space="0" w:color="auto"/>
        <w:bottom w:val="none" w:sz="0" w:space="0" w:color="auto"/>
        <w:right w:val="none" w:sz="0" w:space="0" w:color="auto"/>
      </w:divBdr>
    </w:div>
    <w:div w:id="82993259">
      <w:bodyDiv w:val="1"/>
      <w:marLeft w:val="0"/>
      <w:marRight w:val="0"/>
      <w:marTop w:val="0"/>
      <w:marBottom w:val="0"/>
      <w:divBdr>
        <w:top w:val="none" w:sz="0" w:space="0" w:color="auto"/>
        <w:left w:val="none" w:sz="0" w:space="0" w:color="auto"/>
        <w:bottom w:val="none" w:sz="0" w:space="0" w:color="auto"/>
        <w:right w:val="none" w:sz="0" w:space="0" w:color="auto"/>
      </w:divBdr>
    </w:div>
    <w:div w:id="116801939">
      <w:bodyDiv w:val="1"/>
      <w:marLeft w:val="0"/>
      <w:marRight w:val="0"/>
      <w:marTop w:val="0"/>
      <w:marBottom w:val="0"/>
      <w:divBdr>
        <w:top w:val="none" w:sz="0" w:space="0" w:color="auto"/>
        <w:left w:val="none" w:sz="0" w:space="0" w:color="auto"/>
        <w:bottom w:val="none" w:sz="0" w:space="0" w:color="auto"/>
        <w:right w:val="none" w:sz="0" w:space="0" w:color="auto"/>
      </w:divBdr>
    </w:div>
    <w:div w:id="125316117">
      <w:bodyDiv w:val="1"/>
      <w:marLeft w:val="0"/>
      <w:marRight w:val="0"/>
      <w:marTop w:val="0"/>
      <w:marBottom w:val="0"/>
      <w:divBdr>
        <w:top w:val="none" w:sz="0" w:space="0" w:color="auto"/>
        <w:left w:val="none" w:sz="0" w:space="0" w:color="auto"/>
        <w:bottom w:val="none" w:sz="0" w:space="0" w:color="auto"/>
        <w:right w:val="none" w:sz="0" w:space="0" w:color="auto"/>
      </w:divBdr>
    </w:div>
    <w:div w:id="148130742">
      <w:bodyDiv w:val="1"/>
      <w:marLeft w:val="0"/>
      <w:marRight w:val="0"/>
      <w:marTop w:val="0"/>
      <w:marBottom w:val="0"/>
      <w:divBdr>
        <w:top w:val="none" w:sz="0" w:space="0" w:color="auto"/>
        <w:left w:val="none" w:sz="0" w:space="0" w:color="auto"/>
        <w:bottom w:val="none" w:sz="0" w:space="0" w:color="auto"/>
        <w:right w:val="none" w:sz="0" w:space="0" w:color="auto"/>
      </w:divBdr>
    </w:div>
    <w:div w:id="168109034">
      <w:bodyDiv w:val="1"/>
      <w:marLeft w:val="0"/>
      <w:marRight w:val="0"/>
      <w:marTop w:val="0"/>
      <w:marBottom w:val="0"/>
      <w:divBdr>
        <w:top w:val="none" w:sz="0" w:space="0" w:color="auto"/>
        <w:left w:val="none" w:sz="0" w:space="0" w:color="auto"/>
        <w:bottom w:val="none" w:sz="0" w:space="0" w:color="auto"/>
        <w:right w:val="none" w:sz="0" w:space="0" w:color="auto"/>
      </w:divBdr>
    </w:div>
    <w:div w:id="226574771">
      <w:bodyDiv w:val="1"/>
      <w:marLeft w:val="0"/>
      <w:marRight w:val="0"/>
      <w:marTop w:val="0"/>
      <w:marBottom w:val="0"/>
      <w:divBdr>
        <w:top w:val="none" w:sz="0" w:space="0" w:color="auto"/>
        <w:left w:val="none" w:sz="0" w:space="0" w:color="auto"/>
        <w:bottom w:val="none" w:sz="0" w:space="0" w:color="auto"/>
        <w:right w:val="none" w:sz="0" w:space="0" w:color="auto"/>
      </w:divBdr>
    </w:div>
    <w:div w:id="226916236">
      <w:bodyDiv w:val="1"/>
      <w:marLeft w:val="0"/>
      <w:marRight w:val="0"/>
      <w:marTop w:val="0"/>
      <w:marBottom w:val="0"/>
      <w:divBdr>
        <w:top w:val="none" w:sz="0" w:space="0" w:color="auto"/>
        <w:left w:val="none" w:sz="0" w:space="0" w:color="auto"/>
        <w:bottom w:val="none" w:sz="0" w:space="0" w:color="auto"/>
        <w:right w:val="none" w:sz="0" w:space="0" w:color="auto"/>
      </w:divBdr>
    </w:div>
    <w:div w:id="266230760">
      <w:bodyDiv w:val="1"/>
      <w:marLeft w:val="0"/>
      <w:marRight w:val="0"/>
      <w:marTop w:val="0"/>
      <w:marBottom w:val="0"/>
      <w:divBdr>
        <w:top w:val="none" w:sz="0" w:space="0" w:color="auto"/>
        <w:left w:val="none" w:sz="0" w:space="0" w:color="auto"/>
        <w:bottom w:val="none" w:sz="0" w:space="0" w:color="auto"/>
        <w:right w:val="none" w:sz="0" w:space="0" w:color="auto"/>
      </w:divBdr>
    </w:div>
    <w:div w:id="270741337">
      <w:bodyDiv w:val="1"/>
      <w:marLeft w:val="0"/>
      <w:marRight w:val="0"/>
      <w:marTop w:val="0"/>
      <w:marBottom w:val="0"/>
      <w:divBdr>
        <w:top w:val="none" w:sz="0" w:space="0" w:color="auto"/>
        <w:left w:val="none" w:sz="0" w:space="0" w:color="auto"/>
        <w:bottom w:val="none" w:sz="0" w:space="0" w:color="auto"/>
        <w:right w:val="none" w:sz="0" w:space="0" w:color="auto"/>
      </w:divBdr>
    </w:div>
    <w:div w:id="286737264">
      <w:bodyDiv w:val="1"/>
      <w:marLeft w:val="0"/>
      <w:marRight w:val="0"/>
      <w:marTop w:val="0"/>
      <w:marBottom w:val="0"/>
      <w:divBdr>
        <w:top w:val="none" w:sz="0" w:space="0" w:color="auto"/>
        <w:left w:val="none" w:sz="0" w:space="0" w:color="auto"/>
        <w:bottom w:val="none" w:sz="0" w:space="0" w:color="auto"/>
        <w:right w:val="none" w:sz="0" w:space="0" w:color="auto"/>
      </w:divBdr>
    </w:div>
    <w:div w:id="318776218">
      <w:bodyDiv w:val="1"/>
      <w:marLeft w:val="0"/>
      <w:marRight w:val="0"/>
      <w:marTop w:val="0"/>
      <w:marBottom w:val="0"/>
      <w:divBdr>
        <w:top w:val="none" w:sz="0" w:space="0" w:color="auto"/>
        <w:left w:val="none" w:sz="0" w:space="0" w:color="auto"/>
        <w:bottom w:val="none" w:sz="0" w:space="0" w:color="auto"/>
        <w:right w:val="none" w:sz="0" w:space="0" w:color="auto"/>
      </w:divBdr>
    </w:div>
    <w:div w:id="322783010">
      <w:bodyDiv w:val="1"/>
      <w:marLeft w:val="0"/>
      <w:marRight w:val="0"/>
      <w:marTop w:val="0"/>
      <w:marBottom w:val="0"/>
      <w:divBdr>
        <w:top w:val="none" w:sz="0" w:space="0" w:color="auto"/>
        <w:left w:val="none" w:sz="0" w:space="0" w:color="auto"/>
        <w:bottom w:val="none" w:sz="0" w:space="0" w:color="auto"/>
        <w:right w:val="none" w:sz="0" w:space="0" w:color="auto"/>
      </w:divBdr>
    </w:div>
    <w:div w:id="331495335">
      <w:bodyDiv w:val="1"/>
      <w:marLeft w:val="0"/>
      <w:marRight w:val="0"/>
      <w:marTop w:val="0"/>
      <w:marBottom w:val="0"/>
      <w:divBdr>
        <w:top w:val="none" w:sz="0" w:space="0" w:color="auto"/>
        <w:left w:val="none" w:sz="0" w:space="0" w:color="auto"/>
        <w:bottom w:val="none" w:sz="0" w:space="0" w:color="auto"/>
        <w:right w:val="none" w:sz="0" w:space="0" w:color="auto"/>
      </w:divBdr>
    </w:div>
    <w:div w:id="341469176">
      <w:bodyDiv w:val="1"/>
      <w:marLeft w:val="0"/>
      <w:marRight w:val="0"/>
      <w:marTop w:val="0"/>
      <w:marBottom w:val="0"/>
      <w:divBdr>
        <w:top w:val="none" w:sz="0" w:space="0" w:color="auto"/>
        <w:left w:val="none" w:sz="0" w:space="0" w:color="auto"/>
        <w:bottom w:val="none" w:sz="0" w:space="0" w:color="auto"/>
        <w:right w:val="none" w:sz="0" w:space="0" w:color="auto"/>
      </w:divBdr>
    </w:div>
    <w:div w:id="343627229">
      <w:bodyDiv w:val="1"/>
      <w:marLeft w:val="0"/>
      <w:marRight w:val="0"/>
      <w:marTop w:val="0"/>
      <w:marBottom w:val="0"/>
      <w:divBdr>
        <w:top w:val="none" w:sz="0" w:space="0" w:color="auto"/>
        <w:left w:val="none" w:sz="0" w:space="0" w:color="auto"/>
        <w:bottom w:val="none" w:sz="0" w:space="0" w:color="auto"/>
        <w:right w:val="none" w:sz="0" w:space="0" w:color="auto"/>
      </w:divBdr>
    </w:div>
    <w:div w:id="352220650">
      <w:bodyDiv w:val="1"/>
      <w:marLeft w:val="0"/>
      <w:marRight w:val="0"/>
      <w:marTop w:val="0"/>
      <w:marBottom w:val="0"/>
      <w:divBdr>
        <w:top w:val="none" w:sz="0" w:space="0" w:color="auto"/>
        <w:left w:val="none" w:sz="0" w:space="0" w:color="auto"/>
        <w:bottom w:val="none" w:sz="0" w:space="0" w:color="auto"/>
        <w:right w:val="none" w:sz="0" w:space="0" w:color="auto"/>
      </w:divBdr>
    </w:div>
    <w:div w:id="401491732">
      <w:bodyDiv w:val="1"/>
      <w:marLeft w:val="0"/>
      <w:marRight w:val="0"/>
      <w:marTop w:val="0"/>
      <w:marBottom w:val="0"/>
      <w:divBdr>
        <w:top w:val="none" w:sz="0" w:space="0" w:color="auto"/>
        <w:left w:val="none" w:sz="0" w:space="0" w:color="auto"/>
        <w:bottom w:val="none" w:sz="0" w:space="0" w:color="auto"/>
        <w:right w:val="none" w:sz="0" w:space="0" w:color="auto"/>
      </w:divBdr>
    </w:div>
    <w:div w:id="420220972">
      <w:bodyDiv w:val="1"/>
      <w:marLeft w:val="0"/>
      <w:marRight w:val="0"/>
      <w:marTop w:val="0"/>
      <w:marBottom w:val="0"/>
      <w:divBdr>
        <w:top w:val="none" w:sz="0" w:space="0" w:color="auto"/>
        <w:left w:val="none" w:sz="0" w:space="0" w:color="auto"/>
        <w:bottom w:val="none" w:sz="0" w:space="0" w:color="auto"/>
        <w:right w:val="none" w:sz="0" w:space="0" w:color="auto"/>
      </w:divBdr>
    </w:div>
    <w:div w:id="449864653">
      <w:bodyDiv w:val="1"/>
      <w:marLeft w:val="0"/>
      <w:marRight w:val="0"/>
      <w:marTop w:val="0"/>
      <w:marBottom w:val="0"/>
      <w:divBdr>
        <w:top w:val="none" w:sz="0" w:space="0" w:color="auto"/>
        <w:left w:val="none" w:sz="0" w:space="0" w:color="auto"/>
        <w:bottom w:val="none" w:sz="0" w:space="0" w:color="auto"/>
        <w:right w:val="none" w:sz="0" w:space="0" w:color="auto"/>
      </w:divBdr>
    </w:div>
    <w:div w:id="450246386">
      <w:bodyDiv w:val="1"/>
      <w:marLeft w:val="0"/>
      <w:marRight w:val="0"/>
      <w:marTop w:val="0"/>
      <w:marBottom w:val="0"/>
      <w:divBdr>
        <w:top w:val="none" w:sz="0" w:space="0" w:color="auto"/>
        <w:left w:val="none" w:sz="0" w:space="0" w:color="auto"/>
        <w:bottom w:val="none" w:sz="0" w:space="0" w:color="auto"/>
        <w:right w:val="none" w:sz="0" w:space="0" w:color="auto"/>
      </w:divBdr>
    </w:div>
    <w:div w:id="517161522">
      <w:bodyDiv w:val="1"/>
      <w:marLeft w:val="0"/>
      <w:marRight w:val="0"/>
      <w:marTop w:val="0"/>
      <w:marBottom w:val="0"/>
      <w:divBdr>
        <w:top w:val="none" w:sz="0" w:space="0" w:color="auto"/>
        <w:left w:val="none" w:sz="0" w:space="0" w:color="auto"/>
        <w:bottom w:val="none" w:sz="0" w:space="0" w:color="auto"/>
        <w:right w:val="none" w:sz="0" w:space="0" w:color="auto"/>
      </w:divBdr>
    </w:div>
    <w:div w:id="519777080">
      <w:bodyDiv w:val="1"/>
      <w:marLeft w:val="0"/>
      <w:marRight w:val="0"/>
      <w:marTop w:val="0"/>
      <w:marBottom w:val="0"/>
      <w:divBdr>
        <w:top w:val="none" w:sz="0" w:space="0" w:color="auto"/>
        <w:left w:val="none" w:sz="0" w:space="0" w:color="auto"/>
        <w:bottom w:val="none" w:sz="0" w:space="0" w:color="auto"/>
        <w:right w:val="none" w:sz="0" w:space="0" w:color="auto"/>
      </w:divBdr>
    </w:div>
    <w:div w:id="530723129">
      <w:bodyDiv w:val="1"/>
      <w:marLeft w:val="0"/>
      <w:marRight w:val="0"/>
      <w:marTop w:val="0"/>
      <w:marBottom w:val="0"/>
      <w:divBdr>
        <w:top w:val="none" w:sz="0" w:space="0" w:color="auto"/>
        <w:left w:val="none" w:sz="0" w:space="0" w:color="auto"/>
        <w:bottom w:val="none" w:sz="0" w:space="0" w:color="auto"/>
        <w:right w:val="none" w:sz="0" w:space="0" w:color="auto"/>
      </w:divBdr>
    </w:div>
    <w:div w:id="554663826">
      <w:bodyDiv w:val="1"/>
      <w:marLeft w:val="0"/>
      <w:marRight w:val="0"/>
      <w:marTop w:val="0"/>
      <w:marBottom w:val="0"/>
      <w:divBdr>
        <w:top w:val="none" w:sz="0" w:space="0" w:color="auto"/>
        <w:left w:val="none" w:sz="0" w:space="0" w:color="auto"/>
        <w:bottom w:val="none" w:sz="0" w:space="0" w:color="auto"/>
        <w:right w:val="none" w:sz="0" w:space="0" w:color="auto"/>
      </w:divBdr>
    </w:div>
    <w:div w:id="555052257">
      <w:bodyDiv w:val="1"/>
      <w:marLeft w:val="0"/>
      <w:marRight w:val="0"/>
      <w:marTop w:val="0"/>
      <w:marBottom w:val="0"/>
      <w:divBdr>
        <w:top w:val="none" w:sz="0" w:space="0" w:color="auto"/>
        <w:left w:val="none" w:sz="0" w:space="0" w:color="auto"/>
        <w:bottom w:val="none" w:sz="0" w:space="0" w:color="auto"/>
        <w:right w:val="none" w:sz="0" w:space="0" w:color="auto"/>
      </w:divBdr>
    </w:div>
    <w:div w:id="579484794">
      <w:bodyDiv w:val="1"/>
      <w:marLeft w:val="0"/>
      <w:marRight w:val="0"/>
      <w:marTop w:val="0"/>
      <w:marBottom w:val="0"/>
      <w:divBdr>
        <w:top w:val="none" w:sz="0" w:space="0" w:color="auto"/>
        <w:left w:val="none" w:sz="0" w:space="0" w:color="auto"/>
        <w:bottom w:val="none" w:sz="0" w:space="0" w:color="auto"/>
        <w:right w:val="none" w:sz="0" w:space="0" w:color="auto"/>
      </w:divBdr>
    </w:div>
    <w:div w:id="588079817">
      <w:bodyDiv w:val="1"/>
      <w:marLeft w:val="0"/>
      <w:marRight w:val="0"/>
      <w:marTop w:val="0"/>
      <w:marBottom w:val="0"/>
      <w:divBdr>
        <w:top w:val="none" w:sz="0" w:space="0" w:color="auto"/>
        <w:left w:val="none" w:sz="0" w:space="0" w:color="auto"/>
        <w:bottom w:val="none" w:sz="0" w:space="0" w:color="auto"/>
        <w:right w:val="none" w:sz="0" w:space="0" w:color="auto"/>
      </w:divBdr>
    </w:div>
    <w:div w:id="600449586">
      <w:bodyDiv w:val="1"/>
      <w:marLeft w:val="0"/>
      <w:marRight w:val="0"/>
      <w:marTop w:val="0"/>
      <w:marBottom w:val="0"/>
      <w:divBdr>
        <w:top w:val="none" w:sz="0" w:space="0" w:color="auto"/>
        <w:left w:val="none" w:sz="0" w:space="0" w:color="auto"/>
        <w:bottom w:val="none" w:sz="0" w:space="0" w:color="auto"/>
        <w:right w:val="none" w:sz="0" w:space="0" w:color="auto"/>
      </w:divBdr>
    </w:div>
    <w:div w:id="609167626">
      <w:bodyDiv w:val="1"/>
      <w:marLeft w:val="0"/>
      <w:marRight w:val="0"/>
      <w:marTop w:val="0"/>
      <w:marBottom w:val="0"/>
      <w:divBdr>
        <w:top w:val="none" w:sz="0" w:space="0" w:color="auto"/>
        <w:left w:val="none" w:sz="0" w:space="0" w:color="auto"/>
        <w:bottom w:val="none" w:sz="0" w:space="0" w:color="auto"/>
        <w:right w:val="none" w:sz="0" w:space="0" w:color="auto"/>
      </w:divBdr>
    </w:div>
    <w:div w:id="615451353">
      <w:bodyDiv w:val="1"/>
      <w:marLeft w:val="0"/>
      <w:marRight w:val="0"/>
      <w:marTop w:val="0"/>
      <w:marBottom w:val="0"/>
      <w:divBdr>
        <w:top w:val="none" w:sz="0" w:space="0" w:color="auto"/>
        <w:left w:val="none" w:sz="0" w:space="0" w:color="auto"/>
        <w:bottom w:val="none" w:sz="0" w:space="0" w:color="auto"/>
        <w:right w:val="none" w:sz="0" w:space="0" w:color="auto"/>
      </w:divBdr>
    </w:div>
    <w:div w:id="661128423">
      <w:bodyDiv w:val="1"/>
      <w:marLeft w:val="0"/>
      <w:marRight w:val="0"/>
      <w:marTop w:val="0"/>
      <w:marBottom w:val="0"/>
      <w:divBdr>
        <w:top w:val="none" w:sz="0" w:space="0" w:color="auto"/>
        <w:left w:val="none" w:sz="0" w:space="0" w:color="auto"/>
        <w:bottom w:val="none" w:sz="0" w:space="0" w:color="auto"/>
        <w:right w:val="none" w:sz="0" w:space="0" w:color="auto"/>
      </w:divBdr>
    </w:div>
    <w:div w:id="692193095">
      <w:bodyDiv w:val="1"/>
      <w:marLeft w:val="0"/>
      <w:marRight w:val="0"/>
      <w:marTop w:val="0"/>
      <w:marBottom w:val="0"/>
      <w:divBdr>
        <w:top w:val="none" w:sz="0" w:space="0" w:color="auto"/>
        <w:left w:val="none" w:sz="0" w:space="0" w:color="auto"/>
        <w:bottom w:val="none" w:sz="0" w:space="0" w:color="auto"/>
        <w:right w:val="none" w:sz="0" w:space="0" w:color="auto"/>
      </w:divBdr>
    </w:div>
    <w:div w:id="695429228">
      <w:bodyDiv w:val="1"/>
      <w:marLeft w:val="0"/>
      <w:marRight w:val="0"/>
      <w:marTop w:val="0"/>
      <w:marBottom w:val="0"/>
      <w:divBdr>
        <w:top w:val="none" w:sz="0" w:space="0" w:color="auto"/>
        <w:left w:val="none" w:sz="0" w:space="0" w:color="auto"/>
        <w:bottom w:val="none" w:sz="0" w:space="0" w:color="auto"/>
        <w:right w:val="none" w:sz="0" w:space="0" w:color="auto"/>
      </w:divBdr>
    </w:div>
    <w:div w:id="695470954">
      <w:bodyDiv w:val="1"/>
      <w:marLeft w:val="0"/>
      <w:marRight w:val="0"/>
      <w:marTop w:val="0"/>
      <w:marBottom w:val="0"/>
      <w:divBdr>
        <w:top w:val="none" w:sz="0" w:space="0" w:color="auto"/>
        <w:left w:val="none" w:sz="0" w:space="0" w:color="auto"/>
        <w:bottom w:val="none" w:sz="0" w:space="0" w:color="auto"/>
        <w:right w:val="none" w:sz="0" w:space="0" w:color="auto"/>
      </w:divBdr>
    </w:div>
    <w:div w:id="724649099">
      <w:bodyDiv w:val="1"/>
      <w:marLeft w:val="0"/>
      <w:marRight w:val="0"/>
      <w:marTop w:val="0"/>
      <w:marBottom w:val="0"/>
      <w:divBdr>
        <w:top w:val="none" w:sz="0" w:space="0" w:color="auto"/>
        <w:left w:val="none" w:sz="0" w:space="0" w:color="auto"/>
        <w:bottom w:val="none" w:sz="0" w:space="0" w:color="auto"/>
        <w:right w:val="none" w:sz="0" w:space="0" w:color="auto"/>
      </w:divBdr>
    </w:div>
    <w:div w:id="726760744">
      <w:bodyDiv w:val="1"/>
      <w:marLeft w:val="0"/>
      <w:marRight w:val="0"/>
      <w:marTop w:val="0"/>
      <w:marBottom w:val="0"/>
      <w:divBdr>
        <w:top w:val="none" w:sz="0" w:space="0" w:color="auto"/>
        <w:left w:val="none" w:sz="0" w:space="0" w:color="auto"/>
        <w:bottom w:val="none" w:sz="0" w:space="0" w:color="auto"/>
        <w:right w:val="none" w:sz="0" w:space="0" w:color="auto"/>
      </w:divBdr>
    </w:div>
    <w:div w:id="745344833">
      <w:bodyDiv w:val="1"/>
      <w:marLeft w:val="0"/>
      <w:marRight w:val="0"/>
      <w:marTop w:val="0"/>
      <w:marBottom w:val="0"/>
      <w:divBdr>
        <w:top w:val="none" w:sz="0" w:space="0" w:color="auto"/>
        <w:left w:val="none" w:sz="0" w:space="0" w:color="auto"/>
        <w:bottom w:val="none" w:sz="0" w:space="0" w:color="auto"/>
        <w:right w:val="none" w:sz="0" w:space="0" w:color="auto"/>
      </w:divBdr>
    </w:div>
    <w:div w:id="767121906">
      <w:bodyDiv w:val="1"/>
      <w:marLeft w:val="0"/>
      <w:marRight w:val="0"/>
      <w:marTop w:val="0"/>
      <w:marBottom w:val="0"/>
      <w:divBdr>
        <w:top w:val="none" w:sz="0" w:space="0" w:color="auto"/>
        <w:left w:val="none" w:sz="0" w:space="0" w:color="auto"/>
        <w:bottom w:val="none" w:sz="0" w:space="0" w:color="auto"/>
        <w:right w:val="none" w:sz="0" w:space="0" w:color="auto"/>
      </w:divBdr>
    </w:div>
    <w:div w:id="824011840">
      <w:bodyDiv w:val="1"/>
      <w:marLeft w:val="0"/>
      <w:marRight w:val="0"/>
      <w:marTop w:val="0"/>
      <w:marBottom w:val="0"/>
      <w:divBdr>
        <w:top w:val="none" w:sz="0" w:space="0" w:color="auto"/>
        <w:left w:val="none" w:sz="0" w:space="0" w:color="auto"/>
        <w:bottom w:val="none" w:sz="0" w:space="0" w:color="auto"/>
        <w:right w:val="none" w:sz="0" w:space="0" w:color="auto"/>
      </w:divBdr>
    </w:div>
    <w:div w:id="845948288">
      <w:bodyDiv w:val="1"/>
      <w:marLeft w:val="0"/>
      <w:marRight w:val="0"/>
      <w:marTop w:val="0"/>
      <w:marBottom w:val="0"/>
      <w:divBdr>
        <w:top w:val="none" w:sz="0" w:space="0" w:color="auto"/>
        <w:left w:val="none" w:sz="0" w:space="0" w:color="auto"/>
        <w:bottom w:val="none" w:sz="0" w:space="0" w:color="auto"/>
        <w:right w:val="none" w:sz="0" w:space="0" w:color="auto"/>
      </w:divBdr>
    </w:div>
    <w:div w:id="865337419">
      <w:bodyDiv w:val="1"/>
      <w:marLeft w:val="0"/>
      <w:marRight w:val="0"/>
      <w:marTop w:val="0"/>
      <w:marBottom w:val="0"/>
      <w:divBdr>
        <w:top w:val="none" w:sz="0" w:space="0" w:color="auto"/>
        <w:left w:val="none" w:sz="0" w:space="0" w:color="auto"/>
        <w:bottom w:val="none" w:sz="0" w:space="0" w:color="auto"/>
        <w:right w:val="none" w:sz="0" w:space="0" w:color="auto"/>
      </w:divBdr>
    </w:div>
    <w:div w:id="871772235">
      <w:bodyDiv w:val="1"/>
      <w:marLeft w:val="0"/>
      <w:marRight w:val="0"/>
      <w:marTop w:val="0"/>
      <w:marBottom w:val="0"/>
      <w:divBdr>
        <w:top w:val="none" w:sz="0" w:space="0" w:color="auto"/>
        <w:left w:val="none" w:sz="0" w:space="0" w:color="auto"/>
        <w:bottom w:val="none" w:sz="0" w:space="0" w:color="auto"/>
        <w:right w:val="none" w:sz="0" w:space="0" w:color="auto"/>
      </w:divBdr>
    </w:div>
    <w:div w:id="882138376">
      <w:bodyDiv w:val="1"/>
      <w:marLeft w:val="0"/>
      <w:marRight w:val="0"/>
      <w:marTop w:val="0"/>
      <w:marBottom w:val="0"/>
      <w:divBdr>
        <w:top w:val="none" w:sz="0" w:space="0" w:color="auto"/>
        <w:left w:val="none" w:sz="0" w:space="0" w:color="auto"/>
        <w:bottom w:val="none" w:sz="0" w:space="0" w:color="auto"/>
        <w:right w:val="none" w:sz="0" w:space="0" w:color="auto"/>
      </w:divBdr>
    </w:div>
    <w:div w:id="891115603">
      <w:bodyDiv w:val="1"/>
      <w:marLeft w:val="0"/>
      <w:marRight w:val="0"/>
      <w:marTop w:val="0"/>
      <w:marBottom w:val="0"/>
      <w:divBdr>
        <w:top w:val="none" w:sz="0" w:space="0" w:color="auto"/>
        <w:left w:val="none" w:sz="0" w:space="0" w:color="auto"/>
        <w:bottom w:val="none" w:sz="0" w:space="0" w:color="auto"/>
        <w:right w:val="none" w:sz="0" w:space="0" w:color="auto"/>
      </w:divBdr>
    </w:div>
    <w:div w:id="902446962">
      <w:bodyDiv w:val="1"/>
      <w:marLeft w:val="0"/>
      <w:marRight w:val="0"/>
      <w:marTop w:val="0"/>
      <w:marBottom w:val="0"/>
      <w:divBdr>
        <w:top w:val="none" w:sz="0" w:space="0" w:color="auto"/>
        <w:left w:val="none" w:sz="0" w:space="0" w:color="auto"/>
        <w:bottom w:val="none" w:sz="0" w:space="0" w:color="auto"/>
        <w:right w:val="none" w:sz="0" w:space="0" w:color="auto"/>
      </w:divBdr>
    </w:div>
    <w:div w:id="916476884">
      <w:bodyDiv w:val="1"/>
      <w:marLeft w:val="0"/>
      <w:marRight w:val="0"/>
      <w:marTop w:val="0"/>
      <w:marBottom w:val="0"/>
      <w:divBdr>
        <w:top w:val="none" w:sz="0" w:space="0" w:color="auto"/>
        <w:left w:val="none" w:sz="0" w:space="0" w:color="auto"/>
        <w:bottom w:val="none" w:sz="0" w:space="0" w:color="auto"/>
        <w:right w:val="none" w:sz="0" w:space="0" w:color="auto"/>
      </w:divBdr>
    </w:div>
    <w:div w:id="919410804">
      <w:bodyDiv w:val="1"/>
      <w:marLeft w:val="0"/>
      <w:marRight w:val="0"/>
      <w:marTop w:val="0"/>
      <w:marBottom w:val="0"/>
      <w:divBdr>
        <w:top w:val="none" w:sz="0" w:space="0" w:color="auto"/>
        <w:left w:val="none" w:sz="0" w:space="0" w:color="auto"/>
        <w:bottom w:val="none" w:sz="0" w:space="0" w:color="auto"/>
        <w:right w:val="none" w:sz="0" w:space="0" w:color="auto"/>
      </w:divBdr>
    </w:div>
    <w:div w:id="946817073">
      <w:bodyDiv w:val="1"/>
      <w:marLeft w:val="0"/>
      <w:marRight w:val="0"/>
      <w:marTop w:val="0"/>
      <w:marBottom w:val="0"/>
      <w:divBdr>
        <w:top w:val="none" w:sz="0" w:space="0" w:color="auto"/>
        <w:left w:val="none" w:sz="0" w:space="0" w:color="auto"/>
        <w:bottom w:val="none" w:sz="0" w:space="0" w:color="auto"/>
        <w:right w:val="none" w:sz="0" w:space="0" w:color="auto"/>
      </w:divBdr>
    </w:div>
    <w:div w:id="950627123">
      <w:bodyDiv w:val="1"/>
      <w:marLeft w:val="0"/>
      <w:marRight w:val="0"/>
      <w:marTop w:val="0"/>
      <w:marBottom w:val="0"/>
      <w:divBdr>
        <w:top w:val="none" w:sz="0" w:space="0" w:color="auto"/>
        <w:left w:val="none" w:sz="0" w:space="0" w:color="auto"/>
        <w:bottom w:val="none" w:sz="0" w:space="0" w:color="auto"/>
        <w:right w:val="none" w:sz="0" w:space="0" w:color="auto"/>
      </w:divBdr>
    </w:div>
    <w:div w:id="971785734">
      <w:bodyDiv w:val="1"/>
      <w:marLeft w:val="0"/>
      <w:marRight w:val="0"/>
      <w:marTop w:val="0"/>
      <w:marBottom w:val="0"/>
      <w:divBdr>
        <w:top w:val="none" w:sz="0" w:space="0" w:color="auto"/>
        <w:left w:val="none" w:sz="0" w:space="0" w:color="auto"/>
        <w:bottom w:val="none" w:sz="0" w:space="0" w:color="auto"/>
        <w:right w:val="none" w:sz="0" w:space="0" w:color="auto"/>
      </w:divBdr>
    </w:div>
    <w:div w:id="983506057">
      <w:bodyDiv w:val="1"/>
      <w:marLeft w:val="0"/>
      <w:marRight w:val="0"/>
      <w:marTop w:val="0"/>
      <w:marBottom w:val="0"/>
      <w:divBdr>
        <w:top w:val="none" w:sz="0" w:space="0" w:color="auto"/>
        <w:left w:val="none" w:sz="0" w:space="0" w:color="auto"/>
        <w:bottom w:val="none" w:sz="0" w:space="0" w:color="auto"/>
        <w:right w:val="none" w:sz="0" w:space="0" w:color="auto"/>
      </w:divBdr>
    </w:div>
    <w:div w:id="993531098">
      <w:bodyDiv w:val="1"/>
      <w:marLeft w:val="0"/>
      <w:marRight w:val="0"/>
      <w:marTop w:val="0"/>
      <w:marBottom w:val="0"/>
      <w:divBdr>
        <w:top w:val="none" w:sz="0" w:space="0" w:color="auto"/>
        <w:left w:val="none" w:sz="0" w:space="0" w:color="auto"/>
        <w:bottom w:val="none" w:sz="0" w:space="0" w:color="auto"/>
        <w:right w:val="none" w:sz="0" w:space="0" w:color="auto"/>
      </w:divBdr>
    </w:div>
    <w:div w:id="1019550528">
      <w:bodyDiv w:val="1"/>
      <w:marLeft w:val="0"/>
      <w:marRight w:val="0"/>
      <w:marTop w:val="0"/>
      <w:marBottom w:val="0"/>
      <w:divBdr>
        <w:top w:val="none" w:sz="0" w:space="0" w:color="auto"/>
        <w:left w:val="none" w:sz="0" w:space="0" w:color="auto"/>
        <w:bottom w:val="none" w:sz="0" w:space="0" w:color="auto"/>
        <w:right w:val="none" w:sz="0" w:space="0" w:color="auto"/>
      </w:divBdr>
    </w:div>
    <w:div w:id="1026177898">
      <w:bodyDiv w:val="1"/>
      <w:marLeft w:val="0"/>
      <w:marRight w:val="0"/>
      <w:marTop w:val="0"/>
      <w:marBottom w:val="0"/>
      <w:divBdr>
        <w:top w:val="none" w:sz="0" w:space="0" w:color="auto"/>
        <w:left w:val="none" w:sz="0" w:space="0" w:color="auto"/>
        <w:bottom w:val="none" w:sz="0" w:space="0" w:color="auto"/>
        <w:right w:val="none" w:sz="0" w:space="0" w:color="auto"/>
      </w:divBdr>
    </w:div>
    <w:div w:id="1041049427">
      <w:bodyDiv w:val="1"/>
      <w:marLeft w:val="0"/>
      <w:marRight w:val="0"/>
      <w:marTop w:val="0"/>
      <w:marBottom w:val="0"/>
      <w:divBdr>
        <w:top w:val="none" w:sz="0" w:space="0" w:color="auto"/>
        <w:left w:val="none" w:sz="0" w:space="0" w:color="auto"/>
        <w:bottom w:val="none" w:sz="0" w:space="0" w:color="auto"/>
        <w:right w:val="none" w:sz="0" w:space="0" w:color="auto"/>
      </w:divBdr>
    </w:div>
    <w:div w:id="1049382969">
      <w:bodyDiv w:val="1"/>
      <w:marLeft w:val="0"/>
      <w:marRight w:val="0"/>
      <w:marTop w:val="0"/>
      <w:marBottom w:val="0"/>
      <w:divBdr>
        <w:top w:val="none" w:sz="0" w:space="0" w:color="auto"/>
        <w:left w:val="none" w:sz="0" w:space="0" w:color="auto"/>
        <w:bottom w:val="none" w:sz="0" w:space="0" w:color="auto"/>
        <w:right w:val="none" w:sz="0" w:space="0" w:color="auto"/>
      </w:divBdr>
    </w:div>
    <w:div w:id="1072460696">
      <w:bodyDiv w:val="1"/>
      <w:marLeft w:val="0"/>
      <w:marRight w:val="0"/>
      <w:marTop w:val="0"/>
      <w:marBottom w:val="0"/>
      <w:divBdr>
        <w:top w:val="none" w:sz="0" w:space="0" w:color="auto"/>
        <w:left w:val="none" w:sz="0" w:space="0" w:color="auto"/>
        <w:bottom w:val="none" w:sz="0" w:space="0" w:color="auto"/>
        <w:right w:val="none" w:sz="0" w:space="0" w:color="auto"/>
      </w:divBdr>
    </w:div>
    <w:div w:id="1089615186">
      <w:bodyDiv w:val="1"/>
      <w:marLeft w:val="0"/>
      <w:marRight w:val="0"/>
      <w:marTop w:val="0"/>
      <w:marBottom w:val="0"/>
      <w:divBdr>
        <w:top w:val="none" w:sz="0" w:space="0" w:color="auto"/>
        <w:left w:val="none" w:sz="0" w:space="0" w:color="auto"/>
        <w:bottom w:val="none" w:sz="0" w:space="0" w:color="auto"/>
        <w:right w:val="none" w:sz="0" w:space="0" w:color="auto"/>
      </w:divBdr>
    </w:div>
    <w:div w:id="1120028442">
      <w:bodyDiv w:val="1"/>
      <w:marLeft w:val="0"/>
      <w:marRight w:val="0"/>
      <w:marTop w:val="0"/>
      <w:marBottom w:val="0"/>
      <w:divBdr>
        <w:top w:val="none" w:sz="0" w:space="0" w:color="auto"/>
        <w:left w:val="none" w:sz="0" w:space="0" w:color="auto"/>
        <w:bottom w:val="none" w:sz="0" w:space="0" w:color="auto"/>
        <w:right w:val="none" w:sz="0" w:space="0" w:color="auto"/>
      </w:divBdr>
    </w:div>
    <w:div w:id="1130516780">
      <w:bodyDiv w:val="1"/>
      <w:marLeft w:val="0"/>
      <w:marRight w:val="0"/>
      <w:marTop w:val="0"/>
      <w:marBottom w:val="0"/>
      <w:divBdr>
        <w:top w:val="none" w:sz="0" w:space="0" w:color="auto"/>
        <w:left w:val="none" w:sz="0" w:space="0" w:color="auto"/>
        <w:bottom w:val="none" w:sz="0" w:space="0" w:color="auto"/>
        <w:right w:val="none" w:sz="0" w:space="0" w:color="auto"/>
      </w:divBdr>
    </w:div>
    <w:div w:id="1148673645">
      <w:bodyDiv w:val="1"/>
      <w:marLeft w:val="0"/>
      <w:marRight w:val="0"/>
      <w:marTop w:val="0"/>
      <w:marBottom w:val="0"/>
      <w:divBdr>
        <w:top w:val="none" w:sz="0" w:space="0" w:color="auto"/>
        <w:left w:val="none" w:sz="0" w:space="0" w:color="auto"/>
        <w:bottom w:val="none" w:sz="0" w:space="0" w:color="auto"/>
        <w:right w:val="none" w:sz="0" w:space="0" w:color="auto"/>
      </w:divBdr>
    </w:div>
    <w:div w:id="1152912125">
      <w:bodyDiv w:val="1"/>
      <w:marLeft w:val="0"/>
      <w:marRight w:val="0"/>
      <w:marTop w:val="0"/>
      <w:marBottom w:val="0"/>
      <w:divBdr>
        <w:top w:val="none" w:sz="0" w:space="0" w:color="auto"/>
        <w:left w:val="none" w:sz="0" w:space="0" w:color="auto"/>
        <w:bottom w:val="none" w:sz="0" w:space="0" w:color="auto"/>
        <w:right w:val="none" w:sz="0" w:space="0" w:color="auto"/>
      </w:divBdr>
    </w:div>
    <w:div w:id="1190491821">
      <w:bodyDiv w:val="1"/>
      <w:marLeft w:val="0"/>
      <w:marRight w:val="0"/>
      <w:marTop w:val="0"/>
      <w:marBottom w:val="0"/>
      <w:divBdr>
        <w:top w:val="none" w:sz="0" w:space="0" w:color="auto"/>
        <w:left w:val="none" w:sz="0" w:space="0" w:color="auto"/>
        <w:bottom w:val="none" w:sz="0" w:space="0" w:color="auto"/>
        <w:right w:val="none" w:sz="0" w:space="0" w:color="auto"/>
      </w:divBdr>
    </w:div>
    <w:div w:id="1193886811">
      <w:bodyDiv w:val="1"/>
      <w:marLeft w:val="0"/>
      <w:marRight w:val="0"/>
      <w:marTop w:val="0"/>
      <w:marBottom w:val="0"/>
      <w:divBdr>
        <w:top w:val="none" w:sz="0" w:space="0" w:color="auto"/>
        <w:left w:val="none" w:sz="0" w:space="0" w:color="auto"/>
        <w:bottom w:val="none" w:sz="0" w:space="0" w:color="auto"/>
        <w:right w:val="none" w:sz="0" w:space="0" w:color="auto"/>
      </w:divBdr>
    </w:div>
    <w:div w:id="1227300111">
      <w:bodyDiv w:val="1"/>
      <w:marLeft w:val="0"/>
      <w:marRight w:val="0"/>
      <w:marTop w:val="0"/>
      <w:marBottom w:val="0"/>
      <w:divBdr>
        <w:top w:val="none" w:sz="0" w:space="0" w:color="auto"/>
        <w:left w:val="none" w:sz="0" w:space="0" w:color="auto"/>
        <w:bottom w:val="none" w:sz="0" w:space="0" w:color="auto"/>
        <w:right w:val="none" w:sz="0" w:space="0" w:color="auto"/>
      </w:divBdr>
    </w:div>
    <w:div w:id="1234468063">
      <w:bodyDiv w:val="1"/>
      <w:marLeft w:val="0"/>
      <w:marRight w:val="0"/>
      <w:marTop w:val="0"/>
      <w:marBottom w:val="0"/>
      <w:divBdr>
        <w:top w:val="none" w:sz="0" w:space="0" w:color="auto"/>
        <w:left w:val="none" w:sz="0" w:space="0" w:color="auto"/>
        <w:bottom w:val="none" w:sz="0" w:space="0" w:color="auto"/>
        <w:right w:val="none" w:sz="0" w:space="0" w:color="auto"/>
      </w:divBdr>
    </w:div>
    <w:div w:id="1236866398">
      <w:bodyDiv w:val="1"/>
      <w:marLeft w:val="0"/>
      <w:marRight w:val="0"/>
      <w:marTop w:val="0"/>
      <w:marBottom w:val="0"/>
      <w:divBdr>
        <w:top w:val="none" w:sz="0" w:space="0" w:color="auto"/>
        <w:left w:val="none" w:sz="0" w:space="0" w:color="auto"/>
        <w:bottom w:val="none" w:sz="0" w:space="0" w:color="auto"/>
        <w:right w:val="none" w:sz="0" w:space="0" w:color="auto"/>
      </w:divBdr>
    </w:div>
    <w:div w:id="1254776462">
      <w:bodyDiv w:val="1"/>
      <w:marLeft w:val="0"/>
      <w:marRight w:val="0"/>
      <w:marTop w:val="0"/>
      <w:marBottom w:val="0"/>
      <w:divBdr>
        <w:top w:val="none" w:sz="0" w:space="0" w:color="auto"/>
        <w:left w:val="none" w:sz="0" w:space="0" w:color="auto"/>
        <w:bottom w:val="none" w:sz="0" w:space="0" w:color="auto"/>
        <w:right w:val="none" w:sz="0" w:space="0" w:color="auto"/>
      </w:divBdr>
    </w:div>
    <w:div w:id="1255819413">
      <w:bodyDiv w:val="1"/>
      <w:marLeft w:val="0"/>
      <w:marRight w:val="0"/>
      <w:marTop w:val="0"/>
      <w:marBottom w:val="0"/>
      <w:divBdr>
        <w:top w:val="none" w:sz="0" w:space="0" w:color="auto"/>
        <w:left w:val="none" w:sz="0" w:space="0" w:color="auto"/>
        <w:bottom w:val="none" w:sz="0" w:space="0" w:color="auto"/>
        <w:right w:val="none" w:sz="0" w:space="0" w:color="auto"/>
      </w:divBdr>
    </w:div>
    <w:div w:id="1290355778">
      <w:bodyDiv w:val="1"/>
      <w:marLeft w:val="0"/>
      <w:marRight w:val="0"/>
      <w:marTop w:val="0"/>
      <w:marBottom w:val="0"/>
      <w:divBdr>
        <w:top w:val="none" w:sz="0" w:space="0" w:color="auto"/>
        <w:left w:val="none" w:sz="0" w:space="0" w:color="auto"/>
        <w:bottom w:val="none" w:sz="0" w:space="0" w:color="auto"/>
        <w:right w:val="none" w:sz="0" w:space="0" w:color="auto"/>
      </w:divBdr>
    </w:div>
    <w:div w:id="1304577779">
      <w:bodyDiv w:val="1"/>
      <w:marLeft w:val="0"/>
      <w:marRight w:val="0"/>
      <w:marTop w:val="0"/>
      <w:marBottom w:val="0"/>
      <w:divBdr>
        <w:top w:val="none" w:sz="0" w:space="0" w:color="auto"/>
        <w:left w:val="none" w:sz="0" w:space="0" w:color="auto"/>
        <w:bottom w:val="none" w:sz="0" w:space="0" w:color="auto"/>
        <w:right w:val="none" w:sz="0" w:space="0" w:color="auto"/>
      </w:divBdr>
    </w:div>
    <w:div w:id="1319922629">
      <w:bodyDiv w:val="1"/>
      <w:marLeft w:val="0"/>
      <w:marRight w:val="0"/>
      <w:marTop w:val="0"/>
      <w:marBottom w:val="0"/>
      <w:divBdr>
        <w:top w:val="none" w:sz="0" w:space="0" w:color="auto"/>
        <w:left w:val="none" w:sz="0" w:space="0" w:color="auto"/>
        <w:bottom w:val="none" w:sz="0" w:space="0" w:color="auto"/>
        <w:right w:val="none" w:sz="0" w:space="0" w:color="auto"/>
      </w:divBdr>
    </w:div>
    <w:div w:id="1326397487">
      <w:bodyDiv w:val="1"/>
      <w:marLeft w:val="0"/>
      <w:marRight w:val="0"/>
      <w:marTop w:val="0"/>
      <w:marBottom w:val="0"/>
      <w:divBdr>
        <w:top w:val="none" w:sz="0" w:space="0" w:color="auto"/>
        <w:left w:val="none" w:sz="0" w:space="0" w:color="auto"/>
        <w:bottom w:val="none" w:sz="0" w:space="0" w:color="auto"/>
        <w:right w:val="none" w:sz="0" w:space="0" w:color="auto"/>
      </w:divBdr>
    </w:div>
    <w:div w:id="1347487645">
      <w:bodyDiv w:val="1"/>
      <w:marLeft w:val="0"/>
      <w:marRight w:val="0"/>
      <w:marTop w:val="0"/>
      <w:marBottom w:val="0"/>
      <w:divBdr>
        <w:top w:val="none" w:sz="0" w:space="0" w:color="auto"/>
        <w:left w:val="none" w:sz="0" w:space="0" w:color="auto"/>
        <w:bottom w:val="none" w:sz="0" w:space="0" w:color="auto"/>
        <w:right w:val="none" w:sz="0" w:space="0" w:color="auto"/>
      </w:divBdr>
    </w:div>
    <w:div w:id="1355500732">
      <w:bodyDiv w:val="1"/>
      <w:marLeft w:val="0"/>
      <w:marRight w:val="0"/>
      <w:marTop w:val="0"/>
      <w:marBottom w:val="0"/>
      <w:divBdr>
        <w:top w:val="none" w:sz="0" w:space="0" w:color="auto"/>
        <w:left w:val="none" w:sz="0" w:space="0" w:color="auto"/>
        <w:bottom w:val="none" w:sz="0" w:space="0" w:color="auto"/>
        <w:right w:val="none" w:sz="0" w:space="0" w:color="auto"/>
      </w:divBdr>
    </w:div>
    <w:div w:id="1356692720">
      <w:bodyDiv w:val="1"/>
      <w:marLeft w:val="0"/>
      <w:marRight w:val="0"/>
      <w:marTop w:val="0"/>
      <w:marBottom w:val="0"/>
      <w:divBdr>
        <w:top w:val="none" w:sz="0" w:space="0" w:color="auto"/>
        <w:left w:val="none" w:sz="0" w:space="0" w:color="auto"/>
        <w:bottom w:val="none" w:sz="0" w:space="0" w:color="auto"/>
        <w:right w:val="none" w:sz="0" w:space="0" w:color="auto"/>
      </w:divBdr>
    </w:div>
    <w:div w:id="1378815296">
      <w:bodyDiv w:val="1"/>
      <w:marLeft w:val="0"/>
      <w:marRight w:val="0"/>
      <w:marTop w:val="0"/>
      <w:marBottom w:val="0"/>
      <w:divBdr>
        <w:top w:val="none" w:sz="0" w:space="0" w:color="auto"/>
        <w:left w:val="none" w:sz="0" w:space="0" w:color="auto"/>
        <w:bottom w:val="none" w:sz="0" w:space="0" w:color="auto"/>
        <w:right w:val="none" w:sz="0" w:space="0" w:color="auto"/>
      </w:divBdr>
    </w:div>
    <w:div w:id="1386031878">
      <w:bodyDiv w:val="1"/>
      <w:marLeft w:val="0"/>
      <w:marRight w:val="0"/>
      <w:marTop w:val="0"/>
      <w:marBottom w:val="0"/>
      <w:divBdr>
        <w:top w:val="none" w:sz="0" w:space="0" w:color="auto"/>
        <w:left w:val="none" w:sz="0" w:space="0" w:color="auto"/>
        <w:bottom w:val="none" w:sz="0" w:space="0" w:color="auto"/>
        <w:right w:val="none" w:sz="0" w:space="0" w:color="auto"/>
      </w:divBdr>
    </w:div>
    <w:div w:id="1415859701">
      <w:bodyDiv w:val="1"/>
      <w:marLeft w:val="0"/>
      <w:marRight w:val="0"/>
      <w:marTop w:val="0"/>
      <w:marBottom w:val="0"/>
      <w:divBdr>
        <w:top w:val="none" w:sz="0" w:space="0" w:color="auto"/>
        <w:left w:val="none" w:sz="0" w:space="0" w:color="auto"/>
        <w:bottom w:val="none" w:sz="0" w:space="0" w:color="auto"/>
        <w:right w:val="none" w:sz="0" w:space="0" w:color="auto"/>
      </w:divBdr>
    </w:div>
    <w:div w:id="1417484243">
      <w:bodyDiv w:val="1"/>
      <w:marLeft w:val="0"/>
      <w:marRight w:val="0"/>
      <w:marTop w:val="0"/>
      <w:marBottom w:val="0"/>
      <w:divBdr>
        <w:top w:val="none" w:sz="0" w:space="0" w:color="auto"/>
        <w:left w:val="none" w:sz="0" w:space="0" w:color="auto"/>
        <w:bottom w:val="none" w:sz="0" w:space="0" w:color="auto"/>
        <w:right w:val="none" w:sz="0" w:space="0" w:color="auto"/>
      </w:divBdr>
    </w:div>
    <w:div w:id="1417828787">
      <w:bodyDiv w:val="1"/>
      <w:marLeft w:val="0"/>
      <w:marRight w:val="0"/>
      <w:marTop w:val="0"/>
      <w:marBottom w:val="0"/>
      <w:divBdr>
        <w:top w:val="none" w:sz="0" w:space="0" w:color="auto"/>
        <w:left w:val="none" w:sz="0" w:space="0" w:color="auto"/>
        <w:bottom w:val="none" w:sz="0" w:space="0" w:color="auto"/>
        <w:right w:val="none" w:sz="0" w:space="0" w:color="auto"/>
      </w:divBdr>
    </w:div>
    <w:div w:id="1420372043">
      <w:bodyDiv w:val="1"/>
      <w:marLeft w:val="0"/>
      <w:marRight w:val="0"/>
      <w:marTop w:val="0"/>
      <w:marBottom w:val="0"/>
      <w:divBdr>
        <w:top w:val="none" w:sz="0" w:space="0" w:color="auto"/>
        <w:left w:val="none" w:sz="0" w:space="0" w:color="auto"/>
        <w:bottom w:val="none" w:sz="0" w:space="0" w:color="auto"/>
        <w:right w:val="none" w:sz="0" w:space="0" w:color="auto"/>
      </w:divBdr>
    </w:div>
    <w:div w:id="1442460052">
      <w:bodyDiv w:val="1"/>
      <w:marLeft w:val="0"/>
      <w:marRight w:val="0"/>
      <w:marTop w:val="0"/>
      <w:marBottom w:val="0"/>
      <w:divBdr>
        <w:top w:val="none" w:sz="0" w:space="0" w:color="auto"/>
        <w:left w:val="none" w:sz="0" w:space="0" w:color="auto"/>
        <w:bottom w:val="none" w:sz="0" w:space="0" w:color="auto"/>
        <w:right w:val="none" w:sz="0" w:space="0" w:color="auto"/>
      </w:divBdr>
    </w:div>
    <w:div w:id="1449541355">
      <w:bodyDiv w:val="1"/>
      <w:marLeft w:val="0"/>
      <w:marRight w:val="0"/>
      <w:marTop w:val="0"/>
      <w:marBottom w:val="0"/>
      <w:divBdr>
        <w:top w:val="none" w:sz="0" w:space="0" w:color="auto"/>
        <w:left w:val="none" w:sz="0" w:space="0" w:color="auto"/>
        <w:bottom w:val="none" w:sz="0" w:space="0" w:color="auto"/>
        <w:right w:val="none" w:sz="0" w:space="0" w:color="auto"/>
      </w:divBdr>
    </w:div>
    <w:div w:id="1500659525">
      <w:bodyDiv w:val="1"/>
      <w:marLeft w:val="0"/>
      <w:marRight w:val="0"/>
      <w:marTop w:val="0"/>
      <w:marBottom w:val="0"/>
      <w:divBdr>
        <w:top w:val="none" w:sz="0" w:space="0" w:color="auto"/>
        <w:left w:val="none" w:sz="0" w:space="0" w:color="auto"/>
        <w:bottom w:val="none" w:sz="0" w:space="0" w:color="auto"/>
        <w:right w:val="none" w:sz="0" w:space="0" w:color="auto"/>
      </w:divBdr>
    </w:div>
    <w:div w:id="1502350262">
      <w:bodyDiv w:val="1"/>
      <w:marLeft w:val="0"/>
      <w:marRight w:val="0"/>
      <w:marTop w:val="0"/>
      <w:marBottom w:val="0"/>
      <w:divBdr>
        <w:top w:val="none" w:sz="0" w:space="0" w:color="auto"/>
        <w:left w:val="none" w:sz="0" w:space="0" w:color="auto"/>
        <w:bottom w:val="none" w:sz="0" w:space="0" w:color="auto"/>
        <w:right w:val="none" w:sz="0" w:space="0" w:color="auto"/>
      </w:divBdr>
    </w:div>
    <w:div w:id="1508324085">
      <w:bodyDiv w:val="1"/>
      <w:marLeft w:val="0"/>
      <w:marRight w:val="0"/>
      <w:marTop w:val="0"/>
      <w:marBottom w:val="0"/>
      <w:divBdr>
        <w:top w:val="none" w:sz="0" w:space="0" w:color="auto"/>
        <w:left w:val="none" w:sz="0" w:space="0" w:color="auto"/>
        <w:bottom w:val="none" w:sz="0" w:space="0" w:color="auto"/>
        <w:right w:val="none" w:sz="0" w:space="0" w:color="auto"/>
      </w:divBdr>
    </w:div>
    <w:div w:id="1523468163">
      <w:bodyDiv w:val="1"/>
      <w:marLeft w:val="0"/>
      <w:marRight w:val="0"/>
      <w:marTop w:val="0"/>
      <w:marBottom w:val="0"/>
      <w:divBdr>
        <w:top w:val="none" w:sz="0" w:space="0" w:color="auto"/>
        <w:left w:val="none" w:sz="0" w:space="0" w:color="auto"/>
        <w:bottom w:val="none" w:sz="0" w:space="0" w:color="auto"/>
        <w:right w:val="none" w:sz="0" w:space="0" w:color="auto"/>
      </w:divBdr>
    </w:div>
    <w:div w:id="1531526855">
      <w:bodyDiv w:val="1"/>
      <w:marLeft w:val="0"/>
      <w:marRight w:val="0"/>
      <w:marTop w:val="0"/>
      <w:marBottom w:val="0"/>
      <w:divBdr>
        <w:top w:val="none" w:sz="0" w:space="0" w:color="auto"/>
        <w:left w:val="none" w:sz="0" w:space="0" w:color="auto"/>
        <w:bottom w:val="none" w:sz="0" w:space="0" w:color="auto"/>
        <w:right w:val="none" w:sz="0" w:space="0" w:color="auto"/>
      </w:divBdr>
    </w:div>
    <w:div w:id="1540782574">
      <w:bodyDiv w:val="1"/>
      <w:marLeft w:val="0"/>
      <w:marRight w:val="0"/>
      <w:marTop w:val="0"/>
      <w:marBottom w:val="0"/>
      <w:divBdr>
        <w:top w:val="none" w:sz="0" w:space="0" w:color="auto"/>
        <w:left w:val="none" w:sz="0" w:space="0" w:color="auto"/>
        <w:bottom w:val="none" w:sz="0" w:space="0" w:color="auto"/>
        <w:right w:val="none" w:sz="0" w:space="0" w:color="auto"/>
      </w:divBdr>
    </w:div>
    <w:div w:id="1550919073">
      <w:bodyDiv w:val="1"/>
      <w:marLeft w:val="0"/>
      <w:marRight w:val="0"/>
      <w:marTop w:val="0"/>
      <w:marBottom w:val="0"/>
      <w:divBdr>
        <w:top w:val="none" w:sz="0" w:space="0" w:color="auto"/>
        <w:left w:val="none" w:sz="0" w:space="0" w:color="auto"/>
        <w:bottom w:val="none" w:sz="0" w:space="0" w:color="auto"/>
        <w:right w:val="none" w:sz="0" w:space="0" w:color="auto"/>
      </w:divBdr>
    </w:div>
    <w:div w:id="1552964060">
      <w:bodyDiv w:val="1"/>
      <w:marLeft w:val="0"/>
      <w:marRight w:val="0"/>
      <w:marTop w:val="0"/>
      <w:marBottom w:val="0"/>
      <w:divBdr>
        <w:top w:val="none" w:sz="0" w:space="0" w:color="auto"/>
        <w:left w:val="none" w:sz="0" w:space="0" w:color="auto"/>
        <w:bottom w:val="none" w:sz="0" w:space="0" w:color="auto"/>
        <w:right w:val="none" w:sz="0" w:space="0" w:color="auto"/>
      </w:divBdr>
    </w:div>
    <w:div w:id="1603340172">
      <w:bodyDiv w:val="1"/>
      <w:marLeft w:val="0"/>
      <w:marRight w:val="0"/>
      <w:marTop w:val="0"/>
      <w:marBottom w:val="0"/>
      <w:divBdr>
        <w:top w:val="none" w:sz="0" w:space="0" w:color="auto"/>
        <w:left w:val="none" w:sz="0" w:space="0" w:color="auto"/>
        <w:bottom w:val="none" w:sz="0" w:space="0" w:color="auto"/>
        <w:right w:val="none" w:sz="0" w:space="0" w:color="auto"/>
      </w:divBdr>
    </w:div>
    <w:div w:id="1636594447">
      <w:bodyDiv w:val="1"/>
      <w:marLeft w:val="0"/>
      <w:marRight w:val="0"/>
      <w:marTop w:val="0"/>
      <w:marBottom w:val="0"/>
      <w:divBdr>
        <w:top w:val="none" w:sz="0" w:space="0" w:color="auto"/>
        <w:left w:val="none" w:sz="0" w:space="0" w:color="auto"/>
        <w:bottom w:val="none" w:sz="0" w:space="0" w:color="auto"/>
        <w:right w:val="none" w:sz="0" w:space="0" w:color="auto"/>
      </w:divBdr>
    </w:div>
    <w:div w:id="1657997783">
      <w:bodyDiv w:val="1"/>
      <w:marLeft w:val="0"/>
      <w:marRight w:val="0"/>
      <w:marTop w:val="0"/>
      <w:marBottom w:val="0"/>
      <w:divBdr>
        <w:top w:val="none" w:sz="0" w:space="0" w:color="auto"/>
        <w:left w:val="none" w:sz="0" w:space="0" w:color="auto"/>
        <w:bottom w:val="none" w:sz="0" w:space="0" w:color="auto"/>
        <w:right w:val="none" w:sz="0" w:space="0" w:color="auto"/>
      </w:divBdr>
    </w:div>
    <w:div w:id="1680615682">
      <w:bodyDiv w:val="1"/>
      <w:marLeft w:val="0"/>
      <w:marRight w:val="0"/>
      <w:marTop w:val="0"/>
      <w:marBottom w:val="0"/>
      <w:divBdr>
        <w:top w:val="none" w:sz="0" w:space="0" w:color="auto"/>
        <w:left w:val="none" w:sz="0" w:space="0" w:color="auto"/>
        <w:bottom w:val="none" w:sz="0" w:space="0" w:color="auto"/>
        <w:right w:val="none" w:sz="0" w:space="0" w:color="auto"/>
      </w:divBdr>
    </w:div>
    <w:div w:id="1706758748">
      <w:bodyDiv w:val="1"/>
      <w:marLeft w:val="0"/>
      <w:marRight w:val="0"/>
      <w:marTop w:val="0"/>
      <w:marBottom w:val="0"/>
      <w:divBdr>
        <w:top w:val="none" w:sz="0" w:space="0" w:color="auto"/>
        <w:left w:val="none" w:sz="0" w:space="0" w:color="auto"/>
        <w:bottom w:val="none" w:sz="0" w:space="0" w:color="auto"/>
        <w:right w:val="none" w:sz="0" w:space="0" w:color="auto"/>
      </w:divBdr>
    </w:div>
    <w:div w:id="1708985573">
      <w:bodyDiv w:val="1"/>
      <w:marLeft w:val="0"/>
      <w:marRight w:val="0"/>
      <w:marTop w:val="0"/>
      <w:marBottom w:val="0"/>
      <w:divBdr>
        <w:top w:val="none" w:sz="0" w:space="0" w:color="auto"/>
        <w:left w:val="none" w:sz="0" w:space="0" w:color="auto"/>
        <w:bottom w:val="none" w:sz="0" w:space="0" w:color="auto"/>
        <w:right w:val="none" w:sz="0" w:space="0" w:color="auto"/>
      </w:divBdr>
    </w:div>
    <w:div w:id="1721904959">
      <w:bodyDiv w:val="1"/>
      <w:marLeft w:val="0"/>
      <w:marRight w:val="0"/>
      <w:marTop w:val="0"/>
      <w:marBottom w:val="0"/>
      <w:divBdr>
        <w:top w:val="none" w:sz="0" w:space="0" w:color="auto"/>
        <w:left w:val="none" w:sz="0" w:space="0" w:color="auto"/>
        <w:bottom w:val="none" w:sz="0" w:space="0" w:color="auto"/>
        <w:right w:val="none" w:sz="0" w:space="0" w:color="auto"/>
      </w:divBdr>
    </w:div>
    <w:div w:id="1741059133">
      <w:bodyDiv w:val="1"/>
      <w:marLeft w:val="0"/>
      <w:marRight w:val="0"/>
      <w:marTop w:val="0"/>
      <w:marBottom w:val="0"/>
      <w:divBdr>
        <w:top w:val="none" w:sz="0" w:space="0" w:color="auto"/>
        <w:left w:val="none" w:sz="0" w:space="0" w:color="auto"/>
        <w:bottom w:val="none" w:sz="0" w:space="0" w:color="auto"/>
        <w:right w:val="none" w:sz="0" w:space="0" w:color="auto"/>
      </w:divBdr>
    </w:div>
    <w:div w:id="1774664371">
      <w:bodyDiv w:val="1"/>
      <w:marLeft w:val="0"/>
      <w:marRight w:val="0"/>
      <w:marTop w:val="0"/>
      <w:marBottom w:val="0"/>
      <w:divBdr>
        <w:top w:val="none" w:sz="0" w:space="0" w:color="auto"/>
        <w:left w:val="none" w:sz="0" w:space="0" w:color="auto"/>
        <w:bottom w:val="none" w:sz="0" w:space="0" w:color="auto"/>
        <w:right w:val="none" w:sz="0" w:space="0" w:color="auto"/>
      </w:divBdr>
    </w:div>
    <w:div w:id="1784307458">
      <w:bodyDiv w:val="1"/>
      <w:marLeft w:val="0"/>
      <w:marRight w:val="0"/>
      <w:marTop w:val="0"/>
      <w:marBottom w:val="0"/>
      <w:divBdr>
        <w:top w:val="none" w:sz="0" w:space="0" w:color="auto"/>
        <w:left w:val="none" w:sz="0" w:space="0" w:color="auto"/>
        <w:bottom w:val="none" w:sz="0" w:space="0" w:color="auto"/>
        <w:right w:val="none" w:sz="0" w:space="0" w:color="auto"/>
      </w:divBdr>
    </w:div>
    <w:div w:id="1805461737">
      <w:bodyDiv w:val="1"/>
      <w:marLeft w:val="0"/>
      <w:marRight w:val="0"/>
      <w:marTop w:val="0"/>
      <w:marBottom w:val="0"/>
      <w:divBdr>
        <w:top w:val="none" w:sz="0" w:space="0" w:color="auto"/>
        <w:left w:val="none" w:sz="0" w:space="0" w:color="auto"/>
        <w:bottom w:val="none" w:sz="0" w:space="0" w:color="auto"/>
        <w:right w:val="none" w:sz="0" w:space="0" w:color="auto"/>
      </w:divBdr>
    </w:div>
    <w:div w:id="1810005206">
      <w:bodyDiv w:val="1"/>
      <w:marLeft w:val="0"/>
      <w:marRight w:val="0"/>
      <w:marTop w:val="0"/>
      <w:marBottom w:val="0"/>
      <w:divBdr>
        <w:top w:val="none" w:sz="0" w:space="0" w:color="auto"/>
        <w:left w:val="none" w:sz="0" w:space="0" w:color="auto"/>
        <w:bottom w:val="none" w:sz="0" w:space="0" w:color="auto"/>
        <w:right w:val="none" w:sz="0" w:space="0" w:color="auto"/>
      </w:divBdr>
    </w:div>
    <w:div w:id="1852837261">
      <w:bodyDiv w:val="1"/>
      <w:marLeft w:val="0"/>
      <w:marRight w:val="0"/>
      <w:marTop w:val="0"/>
      <w:marBottom w:val="0"/>
      <w:divBdr>
        <w:top w:val="none" w:sz="0" w:space="0" w:color="auto"/>
        <w:left w:val="none" w:sz="0" w:space="0" w:color="auto"/>
        <w:bottom w:val="none" w:sz="0" w:space="0" w:color="auto"/>
        <w:right w:val="none" w:sz="0" w:space="0" w:color="auto"/>
      </w:divBdr>
    </w:div>
    <w:div w:id="1914044931">
      <w:bodyDiv w:val="1"/>
      <w:marLeft w:val="0"/>
      <w:marRight w:val="0"/>
      <w:marTop w:val="0"/>
      <w:marBottom w:val="0"/>
      <w:divBdr>
        <w:top w:val="none" w:sz="0" w:space="0" w:color="auto"/>
        <w:left w:val="none" w:sz="0" w:space="0" w:color="auto"/>
        <w:bottom w:val="none" w:sz="0" w:space="0" w:color="auto"/>
        <w:right w:val="none" w:sz="0" w:space="0" w:color="auto"/>
      </w:divBdr>
    </w:div>
    <w:div w:id="1954899921">
      <w:bodyDiv w:val="1"/>
      <w:marLeft w:val="0"/>
      <w:marRight w:val="0"/>
      <w:marTop w:val="0"/>
      <w:marBottom w:val="0"/>
      <w:divBdr>
        <w:top w:val="none" w:sz="0" w:space="0" w:color="auto"/>
        <w:left w:val="none" w:sz="0" w:space="0" w:color="auto"/>
        <w:bottom w:val="none" w:sz="0" w:space="0" w:color="auto"/>
        <w:right w:val="none" w:sz="0" w:space="0" w:color="auto"/>
      </w:divBdr>
    </w:div>
    <w:div w:id="1966081127">
      <w:bodyDiv w:val="1"/>
      <w:marLeft w:val="0"/>
      <w:marRight w:val="0"/>
      <w:marTop w:val="0"/>
      <w:marBottom w:val="0"/>
      <w:divBdr>
        <w:top w:val="none" w:sz="0" w:space="0" w:color="auto"/>
        <w:left w:val="none" w:sz="0" w:space="0" w:color="auto"/>
        <w:bottom w:val="none" w:sz="0" w:space="0" w:color="auto"/>
        <w:right w:val="none" w:sz="0" w:space="0" w:color="auto"/>
      </w:divBdr>
    </w:div>
    <w:div w:id="1978299208">
      <w:bodyDiv w:val="1"/>
      <w:marLeft w:val="0"/>
      <w:marRight w:val="0"/>
      <w:marTop w:val="0"/>
      <w:marBottom w:val="0"/>
      <w:divBdr>
        <w:top w:val="none" w:sz="0" w:space="0" w:color="auto"/>
        <w:left w:val="none" w:sz="0" w:space="0" w:color="auto"/>
        <w:bottom w:val="none" w:sz="0" w:space="0" w:color="auto"/>
        <w:right w:val="none" w:sz="0" w:space="0" w:color="auto"/>
      </w:divBdr>
    </w:div>
    <w:div w:id="1998919206">
      <w:bodyDiv w:val="1"/>
      <w:marLeft w:val="0"/>
      <w:marRight w:val="0"/>
      <w:marTop w:val="0"/>
      <w:marBottom w:val="0"/>
      <w:divBdr>
        <w:top w:val="none" w:sz="0" w:space="0" w:color="auto"/>
        <w:left w:val="none" w:sz="0" w:space="0" w:color="auto"/>
        <w:bottom w:val="none" w:sz="0" w:space="0" w:color="auto"/>
        <w:right w:val="none" w:sz="0" w:space="0" w:color="auto"/>
      </w:divBdr>
    </w:div>
    <w:div w:id="2018339483">
      <w:bodyDiv w:val="1"/>
      <w:marLeft w:val="0"/>
      <w:marRight w:val="0"/>
      <w:marTop w:val="0"/>
      <w:marBottom w:val="0"/>
      <w:divBdr>
        <w:top w:val="none" w:sz="0" w:space="0" w:color="auto"/>
        <w:left w:val="none" w:sz="0" w:space="0" w:color="auto"/>
        <w:bottom w:val="none" w:sz="0" w:space="0" w:color="auto"/>
        <w:right w:val="none" w:sz="0" w:space="0" w:color="auto"/>
      </w:divBdr>
    </w:div>
    <w:div w:id="2022393046">
      <w:bodyDiv w:val="1"/>
      <w:marLeft w:val="0"/>
      <w:marRight w:val="0"/>
      <w:marTop w:val="0"/>
      <w:marBottom w:val="0"/>
      <w:divBdr>
        <w:top w:val="none" w:sz="0" w:space="0" w:color="auto"/>
        <w:left w:val="none" w:sz="0" w:space="0" w:color="auto"/>
        <w:bottom w:val="none" w:sz="0" w:space="0" w:color="auto"/>
        <w:right w:val="none" w:sz="0" w:space="0" w:color="auto"/>
      </w:divBdr>
    </w:div>
    <w:div w:id="2063824926">
      <w:bodyDiv w:val="1"/>
      <w:marLeft w:val="0"/>
      <w:marRight w:val="0"/>
      <w:marTop w:val="0"/>
      <w:marBottom w:val="0"/>
      <w:divBdr>
        <w:top w:val="none" w:sz="0" w:space="0" w:color="auto"/>
        <w:left w:val="none" w:sz="0" w:space="0" w:color="auto"/>
        <w:bottom w:val="none" w:sz="0" w:space="0" w:color="auto"/>
        <w:right w:val="none" w:sz="0" w:space="0" w:color="auto"/>
      </w:divBdr>
    </w:div>
    <w:div w:id="2080471412">
      <w:bodyDiv w:val="1"/>
      <w:marLeft w:val="0"/>
      <w:marRight w:val="0"/>
      <w:marTop w:val="0"/>
      <w:marBottom w:val="0"/>
      <w:divBdr>
        <w:top w:val="none" w:sz="0" w:space="0" w:color="auto"/>
        <w:left w:val="none" w:sz="0" w:space="0" w:color="auto"/>
        <w:bottom w:val="none" w:sz="0" w:space="0" w:color="auto"/>
        <w:right w:val="none" w:sz="0" w:space="0" w:color="auto"/>
      </w:divBdr>
    </w:div>
    <w:div w:id="2083404799">
      <w:bodyDiv w:val="1"/>
      <w:marLeft w:val="0"/>
      <w:marRight w:val="0"/>
      <w:marTop w:val="0"/>
      <w:marBottom w:val="0"/>
      <w:divBdr>
        <w:top w:val="none" w:sz="0" w:space="0" w:color="auto"/>
        <w:left w:val="none" w:sz="0" w:space="0" w:color="auto"/>
        <w:bottom w:val="none" w:sz="0" w:space="0" w:color="auto"/>
        <w:right w:val="none" w:sz="0" w:space="0" w:color="auto"/>
      </w:divBdr>
    </w:div>
    <w:div w:id="2085451787">
      <w:bodyDiv w:val="1"/>
      <w:marLeft w:val="0"/>
      <w:marRight w:val="0"/>
      <w:marTop w:val="0"/>
      <w:marBottom w:val="0"/>
      <w:divBdr>
        <w:top w:val="none" w:sz="0" w:space="0" w:color="auto"/>
        <w:left w:val="none" w:sz="0" w:space="0" w:color="auto"/>
        <w:bottom w:val="none" w:sz="0" w:space="0" w:color="auto"/>
        <w:right w:val="none" w:sz="0" w:space="0" w:color="auto"/>
      </w:divBdr>
    </w:div>
    <w:div w:id="2096585119">
      <w:bodyDiv w:val="1"/>
      <w:marLeft w:val="0"/>
      <w:marRight w:val="0"/>
      <w:marTop w:val="0"/>
      <w:marBottom w:val="0"/>
      <w:divBdr>
        <w:top w:val="none" w:sz="0" w:space="0" w:color="auto"/>
        <w:left w:val="none" w:sz="0" w:space="0" w:color="auto"/>
        <w:bottom w:val="none" w:sz="0" w:space="0" w:color="auto"/>
        <w:right w:val="none" w:sz="0" w:space="0" w:color="auto"/>
      </w:divBdr>
    </w:div>
    <w:div w:id="2123108230">
      <w:bodyDiv w:val="1"/>
      <w:marLeft w:val="0"/>
      <w:marRight w:val="0"/>
      <w:marTop w:val="0"/>
      <w:marBottom w:val="0"/>
      <w:divBdr>
        <w:top w:val="none" w:sz="0" w:space="0" w:color="auto"/>
        <w:left w:val="none" w:sz="0" w:space="0" w:color="auto"/>
        <w:bottom w:val="none" w:sz="0" w:space="0" w:color="auto"/>
        <w:right w:val="none" w:sz="0" w:space="0" w:color="auto"/>
      </w:divBdr>
    </w:div>
    <w:div w:id="21330114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507EB1-19F3-4265-AFE9-61E27C109E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5351</Words>
  <Characters>30501</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57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HP</cp:lastModifiedBy>
  <cp:revision>2</cp:revision>
  <cp:lastPrinted>2021-03-31T11:33:00Z</cp:lastPrinted>
  <dcterms:created xsi:type="dcterms:W3CDTF">2024-04-30T04:16:00Z</dcterms:created>
  <dcterms:modified xsi:type="dcterms:W3CDTF">2024-04-30T0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8839bc-3f8d-3183-86d8-d86ee86663a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